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A77342B" w:rsidR="006305D7" w:rsidRPr="00E3220E" w:rsidRDefault="006305D7" w:rsidP="00E3220E">
      <w:pPr>
        <w:pStyle w:val="NormalWeb"/>
        <w:widowControl/>
        <w:spacing w:before="0" w:beforeAutospacing="0" w:after="0" w:afterAutospacing="0"/>
        <w:jc w:val="left"/>
      </w:pPr>
      <w:r w:rsidRPr="00E3220E">
        <w:rPr>
          <w:b/>
          <w:bCs/>
        </w:rPr>
        <w:t>TITLE</w:t>
      </w:r>
      <w:r w:rsidRPr="00E3220E">
        <w:rPr>
          <w:b/>
          <w:bCs/>
          <w:cs/>
          <w:lang w:bidi="th-TH"/>
        </w:rPr>
        <w:t>:</w:t>
      </w:r>
      <w:r w:rsidR="00FA3C9D" w:rsidRPr="00E3220E">
        <w:rPr>
          <w:cs/>
          <w:lang w:bidi="th-TH"/>
        </w:rPr>
        <w:t xml:space="preserve"> </w:t>
      </w:r>
    </w:p>
    <w:p w14:paraId="2E300B21" w14:textId="4175588A" w:rsidR="007A4DD6" w:rsidRPr="00E3220E" w:rsidRDefault="00162A18" w:rsidP="00E3220E">
      <w:pPr>
        <w:widowControl/>
        <w:jc w:val="left"/>
        <w:rPr>
          <w:color w:val="000000" w:themeColor="text1"/>
        </w:rPr>
      </w:pPr>
      <w:r w:rsidRPr="00E3220E">
        <w:rPr>
          <w:color w:val="000000" w:themeColor="text1"/>
        </w:rPr>
        <w:t xml:space="preserve">Detection </w:t>
      </w:r>
      <w:r w:rsidR="0013392A" w:rsidRPr="00E3220E">
        <w:rPr>
          <w:color w:val="000000" w:themeColor="text1"/>
        </w:rPr>
        <w:t>of Tilapia Lake Virus</w:t>
      </w:r>
      <w:r w:rsidR="00777234" w:rsidRPr="00E3220E">
        <w:rPr>
          <w:color w:val="000000" w:themeColor="text1"/>
        </w:rPr>
        <w:t xml:space="preserve"> using </w:t>
      </w:r>
      <w:r w:rsidR="0007103E" w:rsidRPr="00E3220E">
        <w:rPr>
          <w:color w:val="000000" w:themeColor="text1"/>
          <w:lang w:bidi="th-TH"/>
        </w:rPr>
        <w:t xml:space="preserve">conventional RT-PCR and </w:t>
      </w:r>
      <w:r w:rsidR="0043445D" w:rsidRPr="00E3220E">
        <w:rPr>
          <w:color w:val="000000" w:themeColor="text1"/>
        </w:rPr>
        <w:t xml:space="preserve">SYBR Green </w:t>
      </w:r>
      <w:r w:rsidR="00777234" w:rsidRPr="00E3220E">
        <w:rPr>
          <w:color w:val="000000" w:themeColor="text1"/>
        </w:rPr>
        <w:t>RT</w:t>
      </w:r>
      <w:r w:rsidR="00777234" w:rsidRPr="00E3220E">
        <w:rPr>
          <w:color w:val="000000" w:themeColor="text1"/>
          <w:cs/>
          <w:lang w:bidi="th-TH"/>
        </w:rPr>
        <w:t>-</w:t>
      </w:r>
      <w:r w:rsidR="00777234" w:rsidRPr="00E3220E">
        <w:rPr>
          <w:color w:val="000000" w:themeColor="text1"/>
        </w:rPr>
        <w:t>qPCR</w:t>
      </w:r>
    </w:p>
    <w:p w14:paraId="658E5E38" w14:textId="77777777" w:rsidR="0013392A" w:rsidRPr="00E3220E" w:rsidRDefault="0013392A" w:rsidP="00E3220E">
      <w:pPr>
        <w:widowControl/>
        <w:jc w:val="left"/>
        <w:rPr>
          <w:b/>
          <w:bCs/>
        </w:rPr>
      </w:pPr>
    </w:p>
    <w:p w14:paraId="3D080DA3" w14:textId="2CC9A48D" w:rsidR="006305D7" w:rsidRPr="00E3220E" w:rsidRDefault="006305D7" w:rsidP="00E3220E">
      <w:pPr>
        <w:widowControl/>
        <w:jc w:val="left"/>
        <w:rPr>
          <w:b/>
          <w:bCs/>
          <w:lang w:bidi="th-TH"/>
        </w:rPr>
      </w:pPr>
      <w:r w:rsidRPr="00E3220E">
        <w:rPr>
          <w:b/>
          <w:bCs/>
        </w:rPr>
        <w:t>AUTHORS</w:t>
      </w:r>
      <w:r w:rsidR="000B662E" w:rsidRPr="00E3220E">
        <w:rPr>
          <w:b/>
          <w:bCs/>
          <w:cs/>
          <w:lang w:bidi="th-TH"/>
        </w:rPr>
        <w:t xml:space="preserve"> </w:t>
      </w:r>
      <w:r w:rsidR="00086FF5" w:rsidRPr="00E3220E">
        <w:rPr>
          <w:b/>
          <w:bCs/>
        </w:rPr>
        <w:t>AND</w:t>
      </w:r>
      <w:r w:rsidR="00086FF5" w:rsidRPr="00E3220E">
        <w:rPr>
          <w:b/>
          <w:bCs/>
          <w:cs/>
          <w:lang w:bidi="th-TH"/>
        </w:rPr>
        <w:t xml:space="preserve"> </w:t>
      </w:r>
      <w:r w:rsidR="000B662E" w:rsidRPr="00E3220E">
        <w:rPr>
          <w:b/>
          <w:bCs/>
        </w:rPr>
        <w:t>AFFILIATIONS</w:t>
      </w:r>
      <w:r w:rsidRPr="00E3220E">
        <w:rPr>
          <w:b/>
          <w:bCs/>
          <w:cs/>
          <w:lang w:bidi="th-TH"/>
        </w:rPr>
        <w:t>:</w:t>
      </w:r>
    </w:p>
    <w:p w14:paraId="46E11AAC" w14:textId="28A7626A" w:rsidR="00C7474E" w:rsidRPr="00E3220E" w:rsidRDefault="00C7474E" w:rsidP="00E3220E">
      <w:pPr>
        <w:widowControl/>
        <w:jc w:val="left"/>
        <w:rPr>
          <w:lang w:bidi="th-TH"/>
        </w:rPr>
      </w:pPr>
      <w:r w:rsidRPr="00E3220E">
        <w:rPr>
          <w:bCs/>
          <w:lang w:bidi="th-TH"/>
        </w:rPr>
        <w:t>Pamela Nicholson</w:t>
      </w:r>
      <w:r w:rsidRPr="00E3220E">
        <w:rPr>
          <w:bCs/>
          <w:vertAlign w:val="superscript"/>
          <w:lang w:bidi="th-TH"/>
        </w:rPr>
        <w:t>1</w:t>
      </w:r>
      <w:r w:rsidRPr="00E3220E">
        <w:rPr>
          <w:bCs/>
          <w:lang w:bidi="th-TH"/>
        </w:rPr>
        <w:t xml:space="preserve">, </w:t>
      </w:r>
      <w:proofErr w:type="spellStart"/>
      <w:r w:rsidRPr="00E3220E">
        <w:rPr>
          <w:lang w:bidi="th-TH"/>
        </w:rPr>
        <w:t>Pattarasuda</w:t>
      </w:r>
      <w:proofErr w:type="spellEnd"/>
      <w:r w:rsidR="00730EA3" w:rsidRPr="00E3220E">
        <w:rPr>
          <w:lang w:bidi="th-TH"/>
        </w:rPr>
        <w:t xml:space="preserve"> </w:t>
      </w:r>
      <w:proofErr w:type="spellStart"/>
      <w:r w:rsidR="00730EA3" w:rsidRPr="00E3220E">
        <w:rPr>
          <w:lang w:bidi="th-TH"/>
        </w:rPr>
        <w:t>Rawiwan</w:t>
      </w:r>
      <w:proofErr w:type="spellEnd"/>
      <w:r w:rsidR="00730EA3" w:rsidRPr="00E3220E">
        <w:rPr>
          <w:vertAlign w:val="superscript"/>
          <w:lang w:bidi="th-TH"/>
        </w:rPr>
        <w:t xml:space="preserve"> </w:t>
      </w:r>
      <w:r w:rsidRPr="00E3220E">
        <w:rPr>
          <w:vertAlign w:val="superscript"/>
          <w:lang w:bidi="th-TH"/>
        </w:rPr>
        <w:t>2</w:t>
      </w:r>
      <w:r w:rsidRPr="00E3220E">
        <w:rPr>
          <w:lang w:bidi="th-TH"/>
        </w:rPr>
        <w:t xml:space="preserve">, Win </w:t>
      </w:r>
      <w:r w:rsidRPr="00E3220E">
        <w:rPr>
          <w:color w:val="000000" w:themeColor="text1"/>
        </w:rPr>
        <w:t>Surachetpong</w:t>
      </w:r>
      <w:r w:rsidRPr="00E3220E">
        <w:rPr>
          <w:color w:val="000000" w:themeColor="text1"/>
          <w:vertAlign w:val="superscript"/>
        </w:rPr>
        <w:t>2</w:t>
      </w:r>
    </w:p>
    <w:p w14:paraId="66E0DA96" w14:textId="460FD6B0" w:rsidR="00C31170" w:rsidRPr="00E3220E" w:rsidRDefault="00C31170" w:rsidP="00E3220E">
      <w:pPr>
        <w:widowControl/>
        <w:jc w:val="left"/>
        <w:rPr>
          <w:bCs/>
          <w:lang w:bidi="th-TH"/>
        </w:rPr>
      </w:pPr>
    </w:p>
    <w:p w14:paraId="2CCEFB05" w14:textId="2EC7F430" w:rsidR="00C31170" w:rsidRPr="00E3220E" w:rsidRDefault="00C7474E" w:rsidP="00E3220E">
      <w:pPr>
        <w:widowControl/>
        <w:jc w:val="left"/>
        <w:rPr>
          <w:bCs/>
          <w:lang w:bidi="th-TH"/>
        </w:rPr>
      </w:pPr>
      <w:r w:rsidRPr="00E3220E">
        <w:rPr>
          <w:bCs/>
          <w:vertAlign w:val="superscript"/>
          <w:lang w:bidi="th-TH"/>
        </w:rPr>
        <w:t>1</w:t>
      </w:r>
      <w:r w:rsidR="00C31170" w:rsidRPr="00E3220E">
        <w:rPr>
          <w:bCs/>
          <w:lang w:bidi="th-TH"/>
        </w:rPr>
        <w:t>Institute of Veterinary Bacteriology</w:t>
      </w:r>
    </w:p>
    <w:p w14:paraId="1ECE1568" w14:textId="41BA6082" w:rsidR="00C31170" w:rsidRPr="00E3220E" w:rsidRDefault="00C31170" w:rsidP="00E3220E">
      <w:pPr>
        <w:widowControl/>
        <w:jc w:val="left"/>
        <w:rPr>
          <w:bCs/>
          <w:lang w:bidi="th-TH"/>
        </w:rPr>
      </w:pPr>
      <w:proofErr w:type="spellStart"/>
      <w:r w:rsidRPr="00E3220E">
        <w:rPr>
          <w:bCs/>
          <w:lang w:bidi="th-TH"/>
        </w:rPr>
        <w:t>Vetsuisse</w:t>
      </w:r>
      <w:proofErr w:type="spellEnd"/>
      <w:r w:rsidR="00C7474E" w:rsidRPr="00E3220E">
        <w:rPr>
          <w:bCs/>
          <w:lang w:bidi="th-TH"/>
        </w:rPr>
        <w:t xml:space="preserve"> Faculty, </w:t>
      </w:r>
      <w:r w:rsidRPr="00E3220E">
        <w:rPr>
          <w:bCs/>
          <w:lang w:bidi="th-TH"/>
        </w:rPr>
        <w:t>University of Bern</w:t>
      </w:r>
      <w:r w:rsidR="00EC77EF" w:rsidRPr="00E3220E">
        <w:rPr>
          <w:bCs/>
          <w:lang w:bidi="th-TH"/>
        </w:rPr>
        <w:t xml:space="preserve">, </w:t>
      </w:r>
      <w:r w:rsidRPr="00E3220E">
        <w:rPr>
          <w:bCs/>
          <w:lang w:bidi="th-TH"/>
        </w:rPr>
        <w:t>Bern</w:t>
      </w:r>
      <w:r w:rsidR="00EC77EF" w:rsidRPr="00E3220E">
        <w:rPr>
          <w:bCs/>
          <w:lang w:bidi="th-TH"/>
        </w:rPr>
        <w:t xml:space="preserve">, </w:t>
      </w:r>
      <w:r w:rsidRPr="00E3220E">
        <w:rPr>
          <w:bCs/>
          <w:lang w:bidi="th-TH"/>
        </w:rPr>
        <w:t>Switzerland</w:t>
      </w:r>
    </w:p>
    <w:p w14:paraId="77E016E3" w14:textId="77777777" w:rsidR="00C7474E" w:rsidRPr="00E3220E" w:rsidRDefault="00C7474E" w:rsidP="00E3220E">
      <w:pPr>
        <w:widowControl/>
        <w:jc w:val="left"/>
        <w:rPr>
          <w:bCs/>
          <w:lang w:bidi="th-TH"/>
        </w:rPr>
      </w:pPr>
    </w:p>
    <w:p w14:paraId="68CE57C3" w14:textId="7A8F775F" w:rsidR="007D78C5" w:rsidRPr="00E3220E" w:rsidRDefault="00C7474E" w:rsidP="00E3220E">
      <w:pPr>
        <w:widowControl/>
        <w:jc w:val="left"/>
        <w:rPr>
          <w:color w:val="000000" w:themeColor="text1"/>
        </w:rPr>
      </w:pPr>
      <w:r w:rsidRPr="00E3220E">
        <w:rPr>
          <w:color w:val="000000" w:themeColor="text1"/>
          <w:vertAlign w:val="superscript"/>
        </w:rPr>
        <w:t>2</w:t>
      </w:r>
      <w:r w:rsidR="007D78C5" w:rsidRPr="00E3220E">
        <w:rPr>
          <w:color w:val="000000" w:themeColor="text1"/>
        </w:rPr>
        <w:t>Department of Veterinary</w:t>
      </w:r>
      <w:r w:rsidR="007D78C5" w:rsidRPr="00E3220E">
        <w:rPr>
          <w:color w:val="000000" w:themeColor="text1"/>
          <w:cs/>
          <w:lang w:bidi="th-TH"/>
        </w:rPr>
        <w:t xml:space="preserve"> </w:t>
      </w:r>
      <w:r w:rsidR="007D78C5" w:rsidRPr="00E3220E">
        <w:rPr>
          <w:color w:val="000000" w:themeColor="text1"/>
        </w:rPr>
        <w:t>Microbiology and Immunology and</w:t>
      </w:r>
    </w:p>
    <w:p w14:paraId="437AE550" w14:textId="17A73315" w:rsidR="007D78C5" w:rsidRPr="00E3220E" w:rsidRDefault="007D78C5" w:rsidP="00E3220E">
      <w:pPr>
        <w:widowControl/>
        <w:jc w:val="left"/>
        <w:rPr>
          <w:color w:val="auto"/>
          <w:lang w:bidi="th-TH"/>
        </w:rPr>
      </w:pPr>
      <w:r w:rsidRPr="00E3220E">
        <w:t xml:space="preserve">Center for Advanced Studies for Agriculture and Food, </w:t>
      </w:r>
      <w:proofErr w:type="spellStart"/>
      <w:r w:rsidRPr="00E3220E">
        <w:t>Kasetsart</w:t>
      </w:r>
      <w:proofErr w:type="spellEnd"/>
      <w:r w:rsidRPr="00E3220E">
        <w:t xml:space="preserve"> University Institute for Advanced Studies, </w:t>
      </w:r>
      <w:proofErr w:type="spellStart"/>
      <w:r w:rsidRPr="00E3220E">
        <w:t>Kasetsart</w:t>
      </w:r>
      <w:proofErr w:type="spellEnd"/>
      <w:r w:rsidRPr="00E3220E">
        <w:t xml:space="preserve"> University, Bangkok</w:t>
      </w:r>
      <w:r w:rsidR="00EC77EF" w:rsidRPr="00E3220E">
        <w:t xml:space="preserve">, </w:t>
      </w:r>
      <w:r w:rsidRPr="00E3220E">
        <w:rPr>
          <w:color w:val="auto"/>
        </w:rPr>
        <w:t>Thailand</w:t>
      </w:r>
    </w:p>
    <w:p w14:paraId="21B6CDEB" w14:textId="77777777" w:rsidR="00212F45" w:rsidRPr="00E3220E" w:rsidRDefault="00212F45" w:rsidP="00E3220E">
      <w:pPr>
        <w:widowControl/>
        <w:jc w:val="left"/>
        <w:rPr>
          <w:color w:val="000000" w:themeColor="text1"/>
        </w:rPr>
      </w:pPr>
    </w:p>
    <w:p w14:paraId="3BE68B2D" w14:textId="77777777" w:rsidR="00C7474E" w:rsidRPr="00E3220E" w:rsidRDefault="00212F45" w:rsidP="00E3220E">
      <w:pPr>
        <w:widowControl/>
        <w:jc w:val="left"/>
        <w:rPr>
          <w:b/>
          <w:bCs/>
          <w:color w:val="000000" w:themeColor="text1"/>
          <w:cs/>
          <w:lang w:bidi="th-TH"/>
        </w:rPr>
      </w:pPr>
      <w:r w:rsidRPr="00E3220E">
        <w:rPr>
          <w:b/>
          <w:bCs/>
          <w:color w:val="000000" w:themeColor="text1"/>
        </w:rPr>
        <w:t>CORRESPONDING AUTHOR</w:t>
      </w:r>
      <w:r w:rsidRPr="00E3220E">
        <w:rPr>
          <w:b/>
          <w:bCs/>
          <w:color w:val="000000" w:themeColor="text1"/>
          <w:cs/>
          <w:lang w:bidi="th-TH"/>
        </w:rPr>
        <w:t xml:space="preserve">: </w:t>
      </w:r>
    </w:p>
    <w:p w14:paraId="4EB06225" w14:textId="1676098D" w:rsidR="00212F45" w:rsidRPr="00E3220E" w:rsidRDefault="00212F45" w:rsidP="00E3220E">
      <w:pPr>
        <w:widowControl/>
        <w:jc w:val="left"/>
        <w:rPr>
          <w:b/>
          <w:bCs/>
          <w:color w:val="000000" w:themeColor="text1"/>
          <w:lang w:bidi="th-TH"/>
        </w:rPr>
      </w:pPr>
      <w:r w:rsidRPr="00E3220E">
        <w:rPr>
          <w:i/>
          <w:iCs/>
          <w:color w:val="000000" w:themeColor="text1"/>
        </w:rPr>
        <w:t xml:space="preserve">Win </w:t>
      </w:r>
      <w:proofErr w:type="spellStart"/>
      <w:r w:rsidRPr="00E3220E">
        <w:rPr>
          <w:i/>
          <w:iCs/>
          <w:color w:val="000000" w:themeColor="text1"/>
        </w:rPr>
        <w:t>Surachetpong</w:t>
      </w:r>
      <w:proofErr w:type="spellEnd"/>
    </w:p>
    <w:p w14:paraId="76817FE3" w14:textId="7C5F358A" w:rsidR="004A29EE" w:rsidRPr="00E3220E" w:rsidRDefault="00303116" w:rsidP="00E3220E">
      <w:pPr>
        <w:widowControl/>
        <w:jc w:val="left"/>
        <w:rPr>
          <w:color w:val="000000" w:themeColor="text1"/>
        </w:rPr>
      </w:pPr>
      <w:hyperlink r:id="rId8" w:history="1">
        <w:r w:rsidR="00C7474E" w:rsidRPr="00E3220E">
          <w:rPr>
            <w:color w:val="000000" w:themeColor="text1"/>
          </w:rPr>
          <w:t>fvetwsp@ku</w:t>
        </w:r>
        <w:r w:rsidR="00C7474E" w:rsidRPr="00E3220E">
          <w:rPr>
            <w:color w:val="000000" w:themeColor="text1"/>
            <w:cs/>
            <w:lang w:bidi="th-TH"/>
          </w:rPr>
          <w:t>.</w:t>
        </w:r>
        <w:r w:rsidR="00C7474E" w:rsidRPr="00E3220E">
          <w:rPr>
            <w:color w:val="000000" w:themeColor="text1"/>
          </w:rPr>
          <w:t>ac</w:t>
        </w:r>
        <w:r w:rsidR="00C7474E" w:rsidRPr="00E3220E">
          <w:rPr>
            <w:color w:val="000000" w:themeColor="text1"/>
            <w:cs/>
            <w:lang w:bidi="th-TH"/>
          </w:rPr>
          <w:t>.</w:t>
        </w:r>
        <w:proofErr w:type="spellStart"/>
        <w:r w:rsidR="00C7474E" w:rsidRPr="00E3220E">
          <w:rPr>
            <w:color w:val="000000" w:themeColor="text1"/>
          </w:rPr>
          <w:t>th</w:t>
        </w:r>
        <w:proofErr w:type="spellEnd"/>
      </w:hyperlink>
    </w:p>
    <w:p w14:paraId="1338490A" w14:textId="77777777" w:rsidR="00C7474E" w:rsidRPr="00E3220E" w:rsidRDefault="00C7474E" w:rsidP="00E3220E">
      <w:pPr>
        <w:widowControl/>
        <w:jc w:val="left"/>
        <w:rPr>
          <w:color w:val="000000" w:themeColor="text1"/>
        </w:rPr>
      </w:pPr>
    </w:p>
    <w:p w14:paraId="2F1C03AA" w14:textId="47D4DA21" w:rsidR="00C7474E" w:rsidRPr="00E3220E" w:rsidRDefault="00C7474E" w:rsidP="00E3220E">
      <w:pPr>
        <w:widowControl/>
        <w:jc w:val="left"/>
        <w:rPr>
          <w:color w:val="000000" w:themeColor="text1"/>
        </w:rPr>
      </w:pPr>
      <w:r w:rsidRPr="00E3220E">
        <w:rPr>
          <w:color w:val="000000" w:themeColor="text1"/>
        </w:rPr>
        <w:t>Email Address of Co-authors:</w:t>
      </w:r>
    </w:p>
    <w:p w14:paraId="4875CBFA" w14:textId="58E05B68" w:rsidR="00C7474E" w:rsidRPr="00E3220E" w:rsidRDefault="00C7474E" w:rsidP="00E3220E">
      <w:pPr>
        <w:widowControl/>
        <w:jc w:val="left"/>
        <w:rPr>
          <w:bCs/>
          <w:lang w:bidi="th-TH"/>
        </w:rPr>
      </w:pPr>
      <w:r w:rsidRPr="00E3220E">
        <w:rPr>
          <w:color w:val="000000" w:themeColor="text1"/>
        </w:rPr>
        <w:t>Pamela Nicholson</w:t>
      </w:r>
      <w:r w:rsidRPr="00E3220E">
        <w:rPr>
          <w:color w:val="000000" w:themeColor="text1"/>
        </w:rPr>
        <w:tab/>
      </w:r>
      <w:r w:rsidRPr="00E3220E">
        <w:rPr>
          <w:color w:val="000000" w:themeColor="text1"/>
        </w:rPr>
        <w:tab/>
      </w:r>
      <w:hyperlink r:id="rId9" w:history="1">
        <w:r w:rsidRPr="00E3220E">
          <w:rPr>
            <w:rStyle w:val="Hyperlink"/>
            <w:bCs/>
            <w:u w:val="none"/>
            <w:lang w:bidi="th-TH"/>
          </w:rPr>
          <w:t>pamela</w:t>
        </w:r>
        <w:r w:rsidRPr="00E3220E">
          <w:rPr>
            <w:rStyle w:val="Hyperlink"/>
            <w:bCs/>
            <w:u w:val="none"/>
            <w:cs/>
            <w:lang w:bidi="th-TH"/>
          </w:rPr>
          <w:t>.</w:t>
        </w:r>
        <w:r w:rsidRPr="00E3220E">
          <w:rPr>
            <w:rStyle w:val="Hyperlink"/>
            <w:bCs/>
            <w:u w:val="none"/>
            <w:lang w:bidi="th-TH"/>
          </w:rPr>
          <w:t>nicholson@vetsuisse</w:t>
        </w:r>
        <w:r w:rsidRPr="00E3220E">
          <w:rPr>
            <w:rStyle w:val="Hyperlink"/>
            <w:bCs/>
            <w:u w:val="none"/>
            <w:cs/>
            <w:lang w:bidi="th-TH"/>
          </w:rPr>
          <w:t>.</w:t>
        </w:r>
        <w:r w:rsidRPr="00E3220E">
          <w:rPr>
            <w:rStyle w:val="Hyperlink"/>
            <w:bCs/>
            <w:u w:val="none"/>
            <w:lang w:bidi="th-TH"/>
          </w:rPr>
          <w:t>unibe</w:t>
        </w:r>
        <w:r w:rsidRPr="00E3220E">
          <w:rPr>
            <w:rStyle w:val="Hyperlink"/>
            <w:bCs/>
            <w:u w:val="none"/>
            <w:cs/>
            <w:lang w:bidi="th-TH"/>
          </w:rPr>
          <w:t>.</w:t>
        </w:r>
        <w:proofErr w:type="spellStart"/>
        <w:r w:rsidRPr="00E3220E">
          <w:rPr>
            <w:rStyle w:val="Hyperlink"/>
            <w:bCs/>
            <w:u w:val="none"/>
            <w:lang w:bidi="th-TH"/>
          </w:rPr>
          <w:t>ch</w:t>
        </w:r>
        <w:proofErr w:type="spellEnd"/>
      </w:hyperlink>
    </w:p>
    <w:p w14:paraId="002B8A57" w14:textId="14FFF697" w:rsidR="00C7474E" w:rsidRPr="00E3220E" w:rsidRDefault="00C7474E" w:rsidP="00E3220E">
      <w:pPr>
        <w:widowControl/>
        <w:jc w:val="left"/>
        <w:rPr>
          <w:color w:val="000000" w:themeColor="text1"/>
        </w:rPr>
      </w:pPr>
      <w:proofErr w:type="spellStart"/>
      <w:r w:rsidRPr="00E3220E">
        <w:rPr>
          <w:lang w:bidi="th-TH"/>
        </w:rPr>
        <w:t>Pattarasuda</w:t>
      </w:r>
      <w:proofErr w:type="spellEnd"/>
      <w:r w:rsidR="00730EA3" w:rsidRPr="00E3220E">
        <w:rPr>
          <w:lang w:bidi="th-TH"/>
        </w:rPr>
        <w:t xml:space="preserve"> </w:t>
      </w:r>
      <w:proofErr w:type="spellStart"/>
      <w:r w:rsidR="00730EA3" w:rsidRPr="00E3220E">
        <w:rPr>
          <w:lang w:bidi="th-TH"/>
        </w:rPr>
        <w:t>Rawiwan</w:t>
      </w:r>
      <w:proofErr w:type="spellEnd"/>
      <w:r w:rsidRPr="00E3220E">
        <w:rPr>
          <w:lang w:bidi="th-TH"/>
        </w:rPr>
        <w:tab/>
      </w:r>
      <w:r w:rsidRPr="00E3220E">
        <w:rPr>
          <w:lang w:bidi="th-TH"/>
        </w:rPr>
        <w:tab/>
      </w:r>
      <w:hyperlink r:id="rId10" w:history="1">
        <w:r w:rsidR="00C85E45" w:rsidRPr="00E3220E">
          <w:rPr>
            <w:rStyle w:val="Hyperlink"/>
            <w:u w:val="none"/>
          </w:rPr>
          <w:t>p</w:t>
        </w:r>
        <w:r w:rsidRPr="00E3220E">
          <w:rPr>
            <w:rStyle w:val="Hyperlink"/>
            <w:u w:val="none"/>
          </w:rPr>
          <w:t>attarasuda.r@gmail.com</w:t>
        </w:r>
      </w:hyperlink>
    </w:p>
    <w:p w14:paraId="7F2F3001" w14:textId="77777777" w:rsidR="00C7474E" w:rsidRPr="00E3220E" w:rsidRDefault="00C7474E" w:rsidP="00E3220E">
      <w:pPr>
        <w:widowControl/>
        <w:jc w:val="left"/>
        <w:rPr>
          <w:color w:val="000000" w:themeColor="text1"/>
        </w:rPr>
      </w:pPr>
    </w:p>
    <w:p w14:paraId="71B79AC9" w14:textId="4410B631" w:rsidR="006305D7" w:rsidRPr="00E3220E" w:rsidRDefault="006305D7" w:rsidP="00E3220E">
      <w:pPr>
        <w:widowControl/>
        <w:jc w:val="left"/>
        <w:rPr>
          <w:color w:val="000000" w:themeColor="text1"/>
        </w:rPr>
      </w:pPr>
      <w:r w:rsidRPr="00E3220E">
        <w:rPr>
          <w:b/>
          <w:bCs/>
        </w:rPr>
        <w:t>KEYWORDS</w:t>
      </w:r>
      <w:r w:rsidRPr="00E3220E">
        <w:rPr>
          <w:b/>
          <w:bCs/>
          <w:cs/>
          <w:lang w:bidi="th-TH"/>
        </w:rPr>
        <w:t>:</w:t>
      </w:r>
    </w:p>
    <w:p w14:paraId="1CB4E390" w14:textId="08E886EE" w:rsidR="006305D7" w:rsidRPr="00E3220E" w:rsidRDefault="005F20C5" w:rsidP="00E3220E">
      <w:pPr>
        <w:pStyle w:val="NormalWeb"/>
        <w:widowControl/>
        <w:spacing w:before="0" w:beforeAutospacing="0" w:after="0" w:afterAutospacing="0"/>
        <w:jc w:val="left"/>
      </w:pPr>
      <w:r w:rsidRPr="00E3220E">
        <w:t>Tilapia lake virus, t</w:t>
      </w:r>
      <w:r w:rsidR="00212F45" w:rsidRPr="00E3220E">
        <w:t xml:space="preserve">ilapia, diagnosis, </w:t>
      </w:r>
      <w:r w:rsidR="009526BF" w:rsidRPr="00E3220E">
        <w:t>RT</w:t>
      </w:r>
      <w:r w:rsidR="009526BF" w:rsidRPr="00E3220E">
        <w:rPr>
          <w:cs/>
          <w:lang w:bidi="th-TH"/>
        </w:rPr>
        <w:t>-</w:t>
      </w:r>
      <w:r w:rsidR="00F44A07" w:rsidRPr="00E3220E">
        <w:t>PCR</w:t>
      </w:r>
      <w:r w:rsidR="00A2388B" w:rsidRPr="00E3220E">
        <w:t xml:space="preserve">, </w:t>
      </w:r>
      <w:r w:rsidR="0047041D" w:rsidRPr="00E3220E">
        <w:t>RT</w:t>
      </w:r>
      <w:r w:rsidR="0047041D" w:rsidRPr="00E3220E">
        <w:rPr>
          <w:cs/>
          <w:lang w:bidi="th-TH"/>
        </w:rPr>
        <w:t>-</w:t>
      </w:r>
      <w:r w:rsidR="0047041D" w:rsidRPr="00E3220E">
        <w:t xml:space="preserve">qPCR, </w:t>
      </w:r>
      <w:proofErr w:type="spellStart"/>
      <w:r w:rsidR="00C85E45" w:rsidRPr="00E3220E">
        <w:t>o</w:t>
      </w:r>
      <w:r w:rsidR="00F44A07" w:rsidRPr="00E3220E">
        <w:t>rthomyxo</w:t>
      </w:r>
      <w:proofErr w:type="spellEnd"/>
      <w:r w:rsidR="00F44A07" w:rsidRPr="00E3220E">
        <w:rPr>
          <w:cs/>
          <w:lang w:bidi="th-TH"/>
        </w:rPr>
        <w:t>-</w:t>
      </w:r>
      <w:r w:rsidR="00F44A07" w:rsidRPr="00E3220E">
        <w:t>like virus</w:t>
      </w:r>
    </w:p>
    <w:p w14:paraId="5F18A408" w14:textId="77777777" w:rsidR="00212F45" w:rsidRPr="00E3220E" w:rsidRDefault="00212F45" w:rsidP="00E3220E">
      <w:pPr>
        <w:pStyle w:val="NormalWeb"/>
        <w:widowControl/>
        <w:spacing w:before="0" w:beforeAutospacing="0" w:after="0" w:afterAutospacing="0"/>
        <w:jc w:val="left"/>
      </w:pPr>
    </w:p>
    <w:p w14:paraId="628AC4B5" w14:textId="045F6847" w:rsidR="006305D7" w:rsidRPr="00E3220E" w:rsidRDefault="00EC77EF" w:rsidP="00E3220E">
      <w:pPr>
        <w:widowControl/>
        <w:jc w:val="left"/>
        <w:rPr>
          <w:color w:val="FF0000"/>
          <w:cs/>
          <w:lang w:bidi="th-TH"/>
        </w:rPr>
      </w:pPr>
      <w:r w:rsidRPr="00E3220E">
        <w:rPr>
          <w:b/>
          <w:bCs/>
        </w:rPr>
        <w:t>SUMMARY</w:t>
      </w:r>
      <w:r w:rsidR="006305D7" w:rsidRPr="00E3220E">
        <w:rPr>
          <w:b/>
          <w:bCs/>
          <w:cs/>
          <w:lang w:bidi="th-TH"/>
        </w:rPr>
        <w:t>:</w:t>
      </w:r>
      <w:r w:rsidR="006305D7" w:rsidRPr="00E3220E">
        <w:rPr>
          <w:cs/>
          <w:lang w:bidi="th-TH"/>
        </w:rPr>
        <w:t xml:space="preserve"> </w:t>
      </w:r>
    </w:p>
    <w:p w14:paraId="3112C25D" w14:textId="491435E3" w:rsidR="00D94FC5" w:rsidRPr="00E3220E" w:rsidRDefault="00EC77EF" w:rsidP="00E3220E">
      <w:pPr>
        <w:widowControl/>
        <w:jc w:val="left"/>
        <w:rPr>
          <w:color w:val="auto"/>
        </w:rPr>
      </w:pPr>
      <w:r w:rsidRPr="00E3220E">
        <w:rPr>
          <w:color w:val="000000" w:themeColor="text1"/>
        </w:rPr>
        <w:t>T</w:t>
      </w:r>
      <w:r w:rsidR="009526BF" w:rsidRPr="00E3220E">
        <w:rPr>
          <w:color w:val="000000" w:themeColor="text1"/>
        </w:rPr>
        <w:t>his protocol diagnose</w:t>
      </w:r>
      <w:r w:rsidRPr="00E3220E">
        <w:rPr>
          <w:color w:val="000000" w:themeColor="text1"/>
        </w:rPr>
        <w:t>s</w:t>
      </w:r>
      <w:r w:rsidR="009526BF" w:rsidRPr="00E3220E">
        <w:rPr>
          <w:color w:val="000000" w:themeColor="text1"/>
        </w:rPr>
        <w:t xml:space="preserve"> </w:t>
      </w:r>
      <w:r w:rsidRPr="00E3220E">
        <w:rPr>
          <w:color w:val="000000" w:themeColor="text1"/>
        </w:rPr>
        <w:t>Tilapia Lake Virus (</w:t>
      </w:r>
      <w:proofErr w:type="spellStart"/>
      <w:r w:rsidR="009526BF" w:rsidRPr="00E3220E">
        <w:rPr>
          <w:color w:val="000000" w:themeColor="text1"/>
        </w:rPr>
        <w:t>TiLV</w:t>
      </w:r>
      <w:proofErr w:type="spellEnd"/>
      <w:r w:rsidRPr="00E3220E">
        <w:rPr>
          <w:color w:val="000000" w:themeColor="text1"/>
        </w:rPr>
        <w:t>)</w:t>
      </w:r>
      <w:r w:rsidR="009526BF" w:rsidRPr="00E3220E">
        <w:rPr>
          <w:color w:val="000000" w:themeColor="text1"/>
        </w:rPr>
        <w:t xml:space="preserve"> in tilapia </w:t>
      </w:r>
      <w:r w:rsidR="009526BF" w:rsidRPr="00E3220E">
        <w:rPr>
          <w:color w:val="auto"/>
        </w:rPr>
        <w:t>tissues using RT</w:t>
      </w:r>
      <w:r w:rsidR="009526BF" w:rsidRPr="00E3220E">
        <w:rPr>
          <w:color w:val="auto"/>
          <w:cs/>
          <w:lang w:bidi="th-TH"/>
        </w:rPr>
        <w:t>-</w:t>
      </w:r>
      <w:r w:rsidR="009526BF" w:rsidRPr="00E3220E">
        <w:rPr>
          <w:color w:val="auto"/>
        </w:rPr>
        <w:t>PCR methodologies</w:t>
      </w:r>
      <w:r w:rsidR="009526BF" w:rsidRPr="00E3220E">
        <w:rPr>
          <w:color w:val="auto"/>
          <w:cs/>
          <w:lang w:bidi="th-TH"/>
        </w:rPr>
        <w:t xml:space="preserve">. </w:t>
      </w:r>
      <w:r w:rsidR="009526BF" w:rsidRPr="00E3220E">
        <w:rPr>
          <w:color w:val="auto"/>
        </w:rPr>
        <w:t>The entire method is described from tissue dissection to total RNA extraction, followed by cDNA synthesis</w:t>
      </w:r>
      <w:r w:rsidR="00D94FC5" w:rsidRPr="00E3220E">
        <w:rPr>
          <w:color w:val="auto"/>
        </w:rPr>
        <w:t xml:space="preserve"> and detection of </w:t>
      </w:r>
      <w:proofErr w:type="spellStart"/>
      <w:r w:rsidR="00D94FC5" w:rsidRPr="00E3220E">
        <w:rPr>
          <w:color w:val="auto"/>
        </w:rPr>
        <w:t>TiLV</w:t>
      </w:r>
      <w:proofErr w:type="spellEnd"/>
      <w:r w:rsidR="00D94FC5" w:rsidRPr="00E3220E">
        <w:rPr>
          <w:color w:val="auto"/>
        </w:rPr>
        <w:t xml:space="preserve"> by either conventional PCR or quantitative PCR using </w:t>
      </w:r>
      <w:r w:rsidR="004E0C4F" w:rsidRPr="00E3220E">
        <w:rPr>
          <w:color w:val="auto"/>
        </w:rPr>
        <w:t>ds</w:t>
      </w:r>
      <w:r w:rsidR="00D94FC5" w:rsidRPr="00E3220E">
        <w:rPr>
          <w:color w:val="auto"/>
        </w:rPr>
        <w:t xml:space="preserve">DNA </w:t>
      </w:r>
      <w:r w:rsidR="004E0C4F" w:rsidRPr="00E3220E">
        <w:rPr>
          <w:color w:val="auto"/>
        </w:rPr>
        <w:t xml:space="preserve">binding </w:t>
      </w:r>
      <w:r w:rsidR="00F12D08" w:rsidRPr="00E3220E">
        <w:rPr>
          <w:color w:val="auto"/>
        </w:rPr>
        <w:t>a fluorescent binding dye</w:t>
      </w:r>
      <w:r w:rsidR="00D94FC5" w:rsidRPr="00E3220E">
        <w:rPr>
          <w:color w:val="auto"/>
          <w:cs/>
          <w:lang w:bidi="th-TH"/>
        </w:rPr>
        <w:t>.</w:t>
      </w:r>
    </w:p>
    <w:p w14:paraId="43A6154C" w14:textId="77777777" w:rsidR="0047041D" w:rsidRPr="00E3220E" w:rsidRDefault="0047041D" w:rsidP="00E3220E">
      <w:pPr>
        <w:widowControl/>
        <w:jc w:val="left"/>
      </w:pPr>
    </w:p>
    <w:p w14:paraId="64FB8590" w14:textId="50DE5A3A" w:rsidR="006305D7" w:rsidRPr="00E3220E" w:rsidRDefault="006305D7" w:rsidP="00E3220E">
      <w:pPr>
        <w:widowControl/>
        <w:jc w:val="left"/>
        <w:rPr>
          <w:lang w:bidi="th-TH"/>
        </w:rPr>
      </w:pPr>
      <w:r w:rsidRPr="00E3220E">
        <w:rPr>
          <w:b/>
          <w:bCs/>
        </w:rPr>
        <w:t>ABSTRACT</w:t>
      </w:r>
      <w:r w:rsidRPr="00E3220E">
        <w:rPr>
          <w:b/>
          <w:bCs/>
          <w:cs/>
          <w:lang w:bidi="th-TH"/>
        </w:rPr>
        <w:t>:</w:t>
      </w:r>
      <w:r w:rsidRPr="00E3220E">
        <w:rPr>
          <w:cs/>
          <w:lang w:bidi="th-TH"/>
        </w:rPr>
        <w:t xml:space="preserve"> </w:t>
      </w:r>
    </w:p>
    <w:p w14:paraId="3873A9E7" w14:textId="579E8720" w:rsidR="00D94FC5" w:rsidRPr="00E3220E" w:rsidRDefault="00D94FC5" w:rsidP="00E3220E">
      <w:pPr>
        <w:widowControl/>
        <w:jc w:val="left"/>
        <w:rPr>
          <w:color w:val="000000" w:themeColor="text1"/>
        </w:rPr>
      </w:pPr>
      <w:r w:rsidRPr="00E3220E">
        <w:rPr>
          <w:color w:val="000000" w:themeColor="text1"/>
        </w:rPr>
        <w:t xml:space="preserve">The </w:t>
      </w:r>
      <w:r w:rsidR="004E0C4F" w:rsidRPr="00E3220E">
        <w:rPr>
          <w:color w:val="000000" w:themeColor="text1"/>
        </w:rPr>
        <w:t xml:space="preserve">aim </w:t>
      </w:r>
      <w:r w:rsidRPr="00E3220E">
        <w:rPr>
          <w:color w:val="000000" w:themeColor="text1"/>
        </w:rPr>
        <w:t xml:space="preserve">of this method is to facilitate </w:t>
      </w:r>
      <w:r w:rsidR="00920607" w:rsidRPr="00E3220E">
        <w:rPr>
          <w:color w:val="000000" w:themeColor="text1"/>
        </w:rPr>
        <w:t xml:space="preserve">the </w:t>
      </w:r>
      <w:r w:rsidRPr="00E3220E">
        <w:rPr>
          <w:color w:val="000000" w:themeColor="text1"/>
        </w:rPr>
        <w:t xml:space="preserve">fast, sensitive and specific detection of </w:t>
      </w:r>
      <w:r w:rsidR="00920607" w:rsidRPr="00E3220E">
        <w:rPr>
          <w:color w:val="000000" w:themeColor="text1"/>
        </w:rPr>
        <w:t xml:space="preserve">Tilapia Lake Virus </w:t>
      </w:r>
      <w:r w:rsidR="00920607" w:rsidRPr="00E3220E">
        <w:rPr>
          <w:color w:val="000000" w:themeColor="text1"/>
          <w:cs/>
          <w:lang w:bidi="th-TH"/>
        </w:rPr>
        <w:t>(</w:t>
      </w:r>
      <w:proofErr w:type="spellStart"/>
      <w:r w:rsidRPr="00E3220E">
        <w:rPr>
          <w:color w:val="000000" w:themeColor="text1"/>
        </w:rPr>
        <w:t>TiLV</w:t>
      </w:r>
      <w:proofErr w:type="spellEnd"/>
      <w:r w:rsidR="00920607" w:rsidRPr="00E3220E">
        <w:rPr>
          <w:color w:val="000000" w:themeColor="text1"/>
          <w:cs/>
          <w:lang w:bidi="th-TH"/>
        </w:rPr>
        <w:t>)</w:t>
      </w:r>
      <w:r w:rsidRPr="00E3220E">
        <w:rPr>
          <w:color w:val="000000" w:themeColor="text1"/>
        </w:rPr>
        <w:t xml:space="preserve"> in tilapia tissues</w:t>
      </w:r>
      <w:r w:rsidRPr="00E3220E">
        <w:rPr>
          <w:color w:val="000000" w:themeColor="text1"/>
          <w:cs/>
          <w:lang w:bidi="th-TH"/>
        </w:rPr>
        <w:t xml:space="preserve">. </w:t>
      </w:r>
      <w:r w:rsidRPr="00E3220E">
        <w:rPr>
          <w:color w:val="000000" w:themeColor="text1"/>
        </w:rPr>
        <w:t xml:space="preserve">This protocol can be used as part of surveillance </w:t>
      </w:r>
      <w:r w:rsidR="00704DDB" w:rsidRPr="00E3220E">
        <w:rPr>
          <w:color w:val="000000" w:themeColor="text1"/>
        </w:rPr>
        <w:t>programs</w:t>
      </w:r>
      <w:r w:rsidRPr="00E3220E">
        <w:rPr>
          <w:color w:val="000000" w:themeColor="text1"/>
        </w:rPr>
        <w:t xml:space="preserve">, biosecurity measures and </w:t>
      </w:r>
      <w:r w:rsidRPr="00E3220E">
        <w:rPr>
          <w:color w:val="auto"/>
        </w:rPr>
        <w:t xml:space="preserve">in </w:t>
      </w:r>
      <w:proofErr w:type="spellStart"/>
      <w:r w:rsidRPr="00E3220E">
        <w:rPr>
          <w:color w:val="auto"/>
        </w:rPr>
        <w:t>TiLV</w:t>
      </w:r>
      <w:proofErr w:type="spellEnd"/>
      <w:r w:rsidRPr="00E3220E">
        <w:rPr>
          <w:color w:val="auto"/>
        </w:rPr>
        <w:t xml:space="preserve"> basic research </w:t>
      </w:r>
      <w:r w:rsidR="00B026C0" w:rsidRPr="00E3220E">
        <w:rPr>
          <w:color w:val="auto"/>
        </w:rPr>
        <w:t>laboratories</w:t>
      </w:r>
      <w:r w:rsidR="000F1644" w:rsidRPr="00E3220E">
        <w:rPr>
          <w:color w:val="auto"/>
          <w:cs/>
          <w:lang w:bidi="th-TH"/>
        </w:rPr>
        <w:t xml:space="preserve">. </w:t>
      </w:r>
      <w:r w:rsidR="00704DDB" w:rsidRPr="00E3220E">
        <w:rPr>
          <w:color w:val="000000" w:themeColor="text1"/>
        </w:rPr>
        <w:t>The gold standard of viru</w:t>
      </w:r>
      <w:r w:rsidR="00954C8F" w:rsidRPr="00E3220E">
        <w:rPr>
          <w:color w:val="000000" w:themeColor="text1"/>
        </w:rPr>
        <w:t>s diagnostics typically involves</w:t>
      </w:r>
      <w:r w:rsidR="00F12D08" w:rsidRPr="00E3220E">
        <w:rPr>
          <w:color w:val="000000" w:themeColor="text1"/>
        </w:rPr>
        <w:t xml:space="preserve"> virus isolation followed by </w:t>
      </w:r>
      <w:r w:rsidR="00704DDB" w:rsidRPr="00E3220E">
        <w:rPr>
          <w:color w:val="000000" w:themeColor="text1"/>
        </w:rPr>
        <w:t>complementary technique</w:t>
      </w:r>
      <w:r w:rsidR="00F12D08" w:rsidRPr="00E3220E">
        <w:rPr>
          <w:color w:val="000000" w:themeColor="text1"/>
        </w:rPr>
        <w:t>s</w:t>
      </w:r>
      <w:r w:rsidR="00704DDB" w:rsidRPr="00E3220E">
        <w:rPr>
          <w:color w:val="000000" w:themeColor="text1"/>
        </w:rPr>
        <w:t xml:space="preserve"> such as </w:t>
      </w:r>
      <w:r w:rsidR="0003670A" w:rsidRPr="00E3220E">
        <w:rPr>
          <w:color w:val="000000" w:themeColor="text1"/>
        </w:rPr>
        <w:t>reverse-transcription polymerase chain reaction (</w:t>
      </w:r>
      <w:r w:rsidR="00704DDB" w:rsidRPr="00E3220E">
        <w:rPr>
          <w:color w:val="000000" w:themeColor="text1"/>
        </w:rPr>
        <w:t>RT</w:t>
      </w:r>
      <w:r w:rsidR="00704DDB" w:rsidRPr="00E3220E">
        <w:rPr>
          <w:color w:val="000000" w:themeColor="text1"/>
          <w:cs/>
          <w:lang w:bidi="th-TH"/>
        </w:rPr>
        <w:t>-</w:t>
      </w:r>
      <w:r w:rsidR="00704DDB" w:rsidRPr="00E3220E">
        <w:rPr>
          <w:color w:val="000000" w:themeColor="text1"/>
        </w:rPr>
        <w:t>PCR</w:t>
      </w:r>
      <w:r w:rsidR="0003670A" w:rsidRPr="00E3220E">
        <w:rPr>
          <w:color w:val="000000" w:themeColor="text1"/>
        </w:rPr>
        <w:t>)</w:t>
      </w:r>
      <w:r w:rsidR="00704DDB" w:rsidRPr="00E3220E">
        <w:rPr>
          <w:color w:val="000000" w:themeColor="text1"/>
        </w:rPr>
        <w:t xml:space="preserve"> for further verification</w:t>
      </w:r>
      <w:r w:rsidR="00704DDB" w:rsidRPr="00E3220E">
        <w:rPr>
          <w:color w:val="000000" w:themeColor="text1"/>
          <w:cs/>
          <w:lang w:bidi="th-TH"/>
        </w:rPr>
        <w:t xml:space="preserve">. </w:t>
      </w:r>
      <w:r w:rsidR="00704DDB" w:rsidRPr="00E3220E">
        <w:rPr>
          <w:color w:val="000000" w:themeColor="text1"/>
        </w:rPr>
        <w:t>This can be cumbersome, time</w:t>
      </w:r>
      <w:r w:rsidR="00704DDB" w:rsidRPr="00E3220E">
        <w:rPr>
          <w:color w:val="000000" w:themeColor="text1"/>
          <w:cs/>
          <w:lang w:bidi="th-TH"/>
        </w:rPr>
        <w:t>-</w:t>
      </w:r>
      <w:r w:rsidR="00704DDB" w:rsidRPr="00E3220E">
        <w:rPr>
          <w:color w:val="000000" w:themeColor="text1"/>
        </w:rPr>
        <w:t>consuming and typically requires tissue samples heavily infected</w:t>
      </w:r>
      <w:r w:rsidR="00920607" w:rsidRPr="00E3220E">
        <w:rPr>
          <w:color w:val="000000" w:themeColor="text1"/>
        </w:rPr>
        <w:t xml:space="preserve"> with virus</w:t>
      </w:r>
      <w:r w:rsidR="00704DDB" w:rsidRPr="00E3220E">
        <w:rPr>
          <w:color w:val="000000" w:themeColor="text1"/>
          <w:cs/>
          <w:lang w:bidi="th-TH"/>
        </w:rPr>
        <w:t xml:space="preserve">. </w:t>
      </w:r>
      <w:r w:rsidR="00C7053F" w:rsidRPr="00E3220E">
        <w:rPr>
          <w:color w:val="000000" w:themeColor="text1"/>
        </w:rPr>
        <w:t>The use of RT</w:t>
      </w:r>
      <w:r w:rsidR="00C7053F" w:rsidRPr="00E3220E">
        <w:rPr>
          <w:color w:val="000000" w:themeColor="text1"/>
          <w:cs/>
          <w:lang w:bidi="th-TH"/>
        </w:rPr>
        <w:t>-</w:t>
      </w:r>
      <w:r w:rsidR="0003670A" w:rsidRPr="00E3220E">
        <w:rPr>
          <w:color w:val="000000" w:themeColor="text1"/>
          <w:lang w:bidi="th-TH"/>
        </w:rPr>
        <w:t>quantitative</w:t>
      </w:r>
      <w:r w:rsidR="0003670A" w:rsidRPr="00E3220E">
        <w:rPr>
          <w:color w:val="000000" w:themeColor="text1"/>
          <w:cs/>
          <w:lang w:bidi="th-TH"/>
        </w:rPr>
        <w:t xml:space="preserve"> (</w:t>
      </w:r>
      <w:r w:rsidR="00C7053F" w:rsidRPr="00E3220E">
        <w:rPr>
          <w:color w:val="000000" w:themeColor="text1"/>
        </w:rPr>
        <w:t>q</w:t>
      </w:r>
      <w:r w:rsidR="0003670A" w:rsidRPr="00E3220E">
        <w:rPr>
          <w:color w:val="000000" w:themeColor="text1"/>
        </w:rPr>
        <w:t>)</w:t>
      </w:r>
      <w:r w:rsidR="00C7053F" w:rsidRPr="00E3220E">
        <w:rPr>
          <w:color w:val="000000" w:themeColor="text1"/>
        </w:rPr>
        <w:t xml:space="preserve">PCR in the detection of viruses is advantageous because </w:t>
      </w:r>
      <w:r w:rsidR="00B026C0" w:rsidRPr="00E3220E">
        <w:rPr>
          <w:color w:val="000000" w:themeColor="text1"/>
        </w:rPr>
        <w:t xml:space="preserve">of </w:t>
      </w:r>
      <w:r w:rsidR="00C7053F" w:rsidRPr="00E3220E">
        <w:rPr>
          <w:color w:val="000000" w:themeColor="text1"/>
        </w:rPr>
        <w:t>it</w:t>
      </w:r>
      <w:r w:rsidR="00B026C0" w:rsidRPr="00E3220E">
        <w:rPr>
          <w:color w:val="000000" w:themeColor="text1"/>
        </w:rPr>
        <w:t>s</w:t>
      </w:r>
      <w:r w:rsidR="00C7053F" w:rsidRPr="00E3220E">
        <w:rPr>
          <w:color w:val="000000" w:themeColor="text1"/>
        </w:rPr>
        <w:t xml:space="preserve"> quantitative nature, high sensitivity, specificity, scalability and its rapid time to result</w:t>
      </w:r>
      <w:r w:rsidR="00920607" w:rsidRPr="00E3220E">
        <w:rPr>
          <w:color w:val="000000" w:themeColor="text1"/>
          <w:cs/>
          <w:lang w:bidi="th-TH"/>
        </w:rPr>
        <w:t>.</w:t>
      </w:r>
      <w:r w:rsidR="00C7053F" w:rsidRPr="00E3220E">
        <w:rPr>
          <w:color w:val="000000" w:themeColor="text1"/>
          <w:cs/>
          <w:lang w:bidi="th-TH"/>
        </w:rPr>
        <w:t xml:space="preserve"> </w:t>
      </w:r>
      <w:r w:rsidR="00704DDB" w:rsidRPr="00E3220E">
        <w:rPr>
          <w:color w:val="000000" w:themeColor="text1"/>
        </w:rPr>
        <w:t xml:space="preserve">Here, </w:t>
      </w:r>
      <w:r w:rsidR="00704DDB" w:rsidRPr="00E3220E">
        <w:rPr>
          <w:color w:val="auto"/>
        </w:rPr>
        <w:t>t</w:t>
      </w:r>
      <w:r w:rsidRPr="00E3220E">
        <w:rPr>
          <w:color w:val="auto"/>
        </w:rPr>
        <w:t>he entire method</w:t>
      </w:r>
      <w:r w:rsidR="00704DDB" w:rsidRPr="00E3220E">
        <w:rPr>
          <w:color w:val="auto"/>
        </w:rPr>
        <w:t xml:space="preserve"> of PCR based approaches for </w:t>
      </w:r>
      <w:proofErr w:type="spellStart"/>
      <w:r w:rsidR="00704DDB" w:rsidRPr="00E3220E">
        <w:rPr>
          <w:color w:val="auto"/>
        </w:rPr>
        <w:t>TiLV</w:t>
      </w:r>
      <w:proofErr w:type="spellEnd"/>
      <w:r w:rsidR="00704DDB" w:rsidRPr="00E3220E">
        <w:rPr>
          <w:color w:val="auto"/>
        </w:rPr>
        <w:t xml:space="preserve"> detection </w:t>
      </w:r>
      <w:r w:rsidRPr="00E3220E">
        <w:rPr>
          <w:color w:val="auto"/>
        </w:rPr>
        <w:t>is described</w:t>
      </w:r>
      <w:r w:rsidR="00920607" w:rsidRPr="00E3220E">
        <w:rPr>
          <w:color w:val="auto"/>
        </w:rPr>
        <w:t>,</w:t>
      </w:r>
      <w:r w:rsidRPr="00E3220E">
        <w:rPr>
          <w:color w:val="auto"/>
        </w:rPr>
        <w:t xml:space="preserve"> from </w:t>
      </w:r>
      <w:r w:rsidR="00743E03" w:rsidRPr="00E3220E">
        <w:rPr>
          <w:color w:val="000000" w:themeColor="text1"/>
        </w:rPr>
        <w:t xml:space="preserve">tilapia </w:t>
      </w:r>
      <w:r w:rsidR="000F1644" w:rsidRPr="00E3220E">
        <w:rPr>
          <w:color w:val="000000" w:themeColor="text1"/>
        </w:rPr>
        <w:t xml:space="preserve">organ </w:t>
      </w:r>
      <w:r w:rsidR="00743E03" w:rsidRPr="00E3220E">
        <w:rPr>
          <w:color w:val="000000" w:themeColor="text1"/>
        </w:rPr>
        <w:t xml:space="preserve">sectioning, total </w:t>
      </w:r>
      <w:r w:rsidR="0003670A" w:rsidRPr="00E3220E">
        <w:rPr>
          <w:color w:val="000000" w:themeColor="text1"/>
        </w:rPr>
        <w:t>ribonucleic acid (</w:t>
      </w:r>
      <w:r w:rsidR="00743E03" w:rsidRPr="00E3220E">
        <w:rPr>
          <w:color w:val="000000" w:themeColor="text1"/>
        </w:rPr>
        <w:t>RNA</w:t>
      </w:r>
      <w:r w:rsidR="0003670A" w:rsidRPr="00E3220E">
        <w:rPr>
          <w:color w:val="000000" w:themeColor="text1"/>
        </w:rPr>
        <w:t>)</w:t>
      </w:r>
      <w:r w:rsidR="00743E03" w:rsidRPr="00E3220E">
        <w:rPr>
          <w:color w:val="000000" w:themeColor="text1"/>
        </w:rPr>
        <w:t xml:space="preserve"> extraction using </w:t>
      </w:r>
      <w:r w:rsidR="004E0C4F" w:rsidRPr="00E3220E">
        <w:rPr>
          <w:color w:val="000000" w:themeColor="text1"/>
        </w:rPr>
        <w:t>a</w:t>
      </w:r>
      <w:r w:rsidR="004E0C4F" w:rsidRPr="00E3220E">
        <w:rPr>
          <w:color w:val="000000" w:themeColor="text1"/>
          <w:cs/>
          <w:lang w:bidi="th-TH"/>
        </w:rPr>
        <w:t xml:space="preserve"> </w:t>
      </w:r>
      <w:r w:rsidR="00303116" w:rsidRPr="00E3220E">
        <w:rPr>
          <w:bCs/>
          <w:color w:val="000000" w:themeColor="text1"/>
        </w:rPr>
        <w:t>guanidium thiocyanate</w:t>
      </w:r>
      <w:r w:rsidR="004E0C4F" w:rsidRPr="00E3220E">
        <w:rPr>
          <w:bCs/>
          <w:color w:val="000000" w:themeColor="text1"/>
          <w:cs/>
          <w:lang w:bidi="th-TH"/>
        </w:rPr>
        <w:t>–</w:t>
      </w:r>
      <w:r w:rsidR="00303116" w:rsidRPr="00E3220E">
        <w:rPr>
          <w:bCs/>
          <w:color w:val="000000" w:themeColor="text1"/>
        </w:rPr>
        <w:t>phenol</w:t>
      </w:r>
      <w:r w:rsidR="004E0C4F" w:rsidRPr="00E3220E">
        <w:rPr>
          <w:bCs/>
          <w:color w:val="000000" w:themeColor="text1"/>
          <w:cs/>
          <w:lang w:bidi="th-TH"/>
        </w:rPr>
        <w:t>–</w:t>
      </w:r>
      <w:r w:rsidR="00303116" w:rsidRPr="00E3220E">
        <w:rPr>
          <w:bCs/>
          <w:color w:val="000000" w:themeColor="text1"/>
        </w:rPr>
        <w:t xml:space="preserve">chloroform </w:t>
      </w:r>
      <w:r w:rsidR="004E0C4F" w:rsidRPr="00E3220E">
        <w:rPr>
          <w:bCs/>
          <w:color w:val="000000" w:themeColor="text1"/>
        </w:rPr>
        <w:t>solution</w:t>
      </w:r>
      <w:r w:rsidR="00743E03" w:rsidRPr="00E3220E">
        <w:rPr>
          <w:color w:val="000000" w:themeColor="text1"/>
        </w:rPr>
        <w:t xml:space="preserve">, RNA </w:t>
      </w:r>
      <w:r w:rsidR="004E0C4F" w:rsidRPr="00E3220E">
        <w:rPr>
          <w:color w:val="000000" w:themeColor="text1"/>
        </w:rPr>
        <w:t>quantification</w:t>
      </w:r>
      <w:r w:rsidRPr="00E3220E">
        <w:rPr>
          <w:color w:val="auto"/>
        </w:rPr>
        <w:t xml:space="preserve">, followed by </w:t>
      </w:r>
      <w:r w:rsidR="00743E03" w:rsidRPr="00E3220E">
        <w:rPr>
          <w:color w:val="auto"/>
        </w:rPr>
        <w:t>a two</w:t>
      </w:r>
      <w:r w:rsidR="00743E03" w:rsidRPr="00E3220E">
        <w:rPr>
          <w:color w:val="auto"/>
          <w:cs/>
          <w:lang w:bidi="th-TH"/>
        </w:rPr>
        <w:t>-</w:t>
      </w:r>
      <w:r w:rsidR="00743E03" w:rsidRPr="00E3220E">
        <w:rPr>
          <w:color w:val="auto"/>
        </w:rPr>
        <w:t xml:space="preserve">step PCR protocol entailing, complementary </w:t>
      </w:r>
      <w:r w:rsidR="001012B1" w:rsidRPr="00E3220E">
        <w:rPr>
          <w:rStyle w:val="st"/>
        </w:rPr>
        <w:t>deoxyribonucleic acid</w:t>
      </w:r>
      <w:r w:rsidR="00743E03" w:rsidRPr="00E3220E">
        <w:rPr>
          <w:color w:val="auto"/>
          <w:cs/>
          <w:lang w:bidi="th-TH"/>
        </w:rPr>
        <w:t xml:space="preserve"> (</w:t>
      </w:r>
      <w:r w:rsidR="00743E03" w:rsidRPr="00E3220E">
        <w:rPr>
          <w:color w:val="auto"/>
        </w:rPr>
        <w:t>cDNA</w:t>
      </w:r>
      <w:r w:rsidR="00743E03" w:rsidRPr="00E3220E">
        <w:rPr>
          <w:color w:val="auto"/>
          <w:cs/>
          <w:lang w:bidi="th-TH"/>
        </w:rPr>
        <w:t>)</w:t>
      </w:r>
      <w:r w:rsidRPr="00E3220E">
        <w:rPr>
          <w:color w:val="auto"/>
        </w:rPr>
        <w:t xml:space="preserve"> synthesis and detection of </w:t>
      </w:r>
      <w:proofErr w:type="spellStart"/>
      <w:r w:rsidRPr="00E3220E">
        <w:rPr>
          <w:color w:val="auto"/>
        </w:rPr>
        <w:t>TiLV</w:t>
      </w:r>
      <w:proofErr w:type="spellEnd"/>
      <w:r w:rsidRPr="00E3220E">
        <w:rPr>
          <w:color w:val="auto"/>
        </w:rPr>
        <w:t xml:space="preserve"> by either conventional PCR or quantitative identification </w:t>
      </w:r>
      <w:r w:rsidR="00E3220E" w:rsidRPr="00E3220E">
        <w:rPr>
          <w:i/>
          <w:color w:val="auto"/>
        </w:rPr>
        <w:t>via</w:t>
      </w:r>
      <w:r w:rsidRPr="00E3220E">
        <w:rPr>
          <w:color w:val="auto"/>
        </w:rPr>
        <w:t xml:space="preserve"> </w:t>
      </w:r>
      <w:r w:rsidR="00E070DB" w:rsidRPr="00E3220E">
        <w:rPr>
          <w:color w:val="auto"/>
        </w:rPr>
        <w:t>q</w:t>
      </w:r>
      <w:r w:rsidRPr="00E3220E">
        <w:rPr>
          <w:color w:val="auto"/>
        </w:rPr>
        <w:t xml:space="preserve">PCR using </w:t>
      </w:r>
      <w:r w:rsidR="006F4696" w:rsidRPr="00E3220E">
        <w:rPr>
          <w:color w:val="auto"/>
        </w:rPr>
        <w:t>SYBR green</w:t>
      </w:r>
      <w:r w:rsidR="004E0C4F" w:rsidRPr="00E3220E">
        <w:rPr>
          <w:color w:val="auto"/>
        </w:rPr>
        <w:t xml:space="preserve"> I dye</w:t>
      </w:r>
      <w:r w:rsidRPr="00E3220E">
        <w:rPr>
          <w:color w:val="auto"/>
          <w:cs/>
          <w:lang w:bidi="th-TH"/>
        </w:rPr>
        <w:t>.</w:t>
      </w:r>
      <w:r w:rsidR="00704DDB" w:rsidRPr="00E3220E">
        <w:rPr>
          <w:color w:val="auto"/>
        </w:rPr>
        <w:t xml:space="preserve"> Conventional </w:t>
      </w:r>
      <w:r w:rsidR="00704DDB" w:rsidRPr="00E3220E">
        <w:rPr>
          <w:color w:val="auto"/>
        </w:rPr>
        <w:lastRenderedPageBreak/>
        <w:t>PCR requires post</w:t>
      </w:r>
      <w:r w:rsidR="00704DDB" w:rsidRPr="00E3220E">
        <w:rPr>
          <w:color w:val="auto"/>
          <w:cs/>
          <w:lang w:bidi="th-TH"/>
        </w:rPr>
        <w:t>-</w:t>
      </w:r>
      <w:r w:rsidR="00704DDB" w:rsidRPr="00E3220E">
        <w:rPr>
          <w:color w:val="auto"/>
        </w:rPr>
        <w:t>PCR steps and will simply inform</w:t>
      </w:r>
      <w:r w:rsidR="00954C8F" w:rsidRPr="00E3220E">
        <w:rPr>
          <w:color w:val="auto"/>
        </w:rPr>
        <w:t xml:space="preserve"> </w:t>
      </w:r>
      <w:r w:rsidR="00704DDB" w:rsidRPr="00E3220E">
        <w:rPr>
          <w:color w:val="auto"/>
        </w:rPr>
        <w:t>about the presence of the virus</w:t>
      </w:r>
      <w:r w:rsidR="00704DDB" w:rsidRPr="00E3220E">
        <w:rPr>
          <w:color w:val="auto"/>
          <w:cs/>
          <w:lang w:bidi="th-TH"/>
        </w:rPr>
        <w:t>.</w:t>
      </w:r>
      <w:r w:rsidR="006F4696" w:rsidRPr="00E3220E">
        <w:rPr>
          <w:color w:val="auto"/>
          <w:cs/>
          <w:lang w:bidi="th-TH"/>
        </w:rPr>
        <w:t xml:space="preserve"> </w:t>
      </w:r>
      <w:r w:rsidR="00704DDB" w:rsidRPr="00E3220E">
        <w:rPr>
          <w:color w:val="auto"/>
        </w:rPr>
        <w:t xml:space="preserve">The latter </w:t>
      </w:r>
      <w:r w:rsidR="006F4696" w:rsidRPr="00E3220E">
        <w:rPr>
          <w:color w:val="auto"/>
        </w:rPr>
        <w:t xml:space="preserve">approach </w:t>
      </w:r>
      <w:r w:rsidR="00704DDB" w:rsidRPr="00E3220E">
        <w:rPr>
          <w:color w:val="auto"/>
        </w:rPr>
        <w:t xml:space="preserve">will allow for absolute quantification of </w:t>
      </w:r>
      <w:proofErr w:type="spellStart"/>
      <w:r w:rsidR="006F4696" w:rsidRPr="00E3220E">
        <w:rPr>
          <w:color w:val="auto"/>
        </w:rPr>
        <w:t>TiLV</w:t>
      </w:r>
      <w:proofErr w:type="spellEnd"/>
      <w:r w:rsidR="006F4696" w:rsidRPr="00E3220E">
        <w:rPr>
          <w:color w:val="auto"/>
        </w:rPr>
        <w:t xml:space="preserve"> down to as little as </w:t>
      </w:r>
      <w:r w:rsidR="00743E03" w:rsidRPr="00E3220E">
        <w:rPr>
          <w:color w:val="000000" w:themeColor="text1"/>
        </w:rPr>
        <w:t>2 copies</w:t>
      </w:r>
      <w:r w:rsidR="006F4696" w:rsidRPr="00E3220E">
        <w:rPr>
          <w:color w:val="auto"/>
        </w:rPr>
        <w:t xml:space="preserve"> and thus i</w:t>
      </w:r>
      <w:r w:rsidR="00730EA3" w:rsidRPr="00E3220E">
        <w:rPr>
          <w:color w:val="auto"/>
        </w:rPr>
        <w:t xml:space="preserve">s exceptionally useful for </w:t>
      </w:r>
      <w:proofErr w:type="spellStart"/>
      <w:r w:rsidR="00730EA3" w:rsidRPr="00E3220E">
        <w:rPr>
          <w:color w:val="auto"/>
        </w:rPr>
        <w:t>TiLV</w:t>
      </w:r>
      <w:proofErr w:type="spellEnd"/>
      <w:r w:rsidR="00730EA3" w:rsidRPr="00E3220E">
        <w:rPr>
          <w:color w:val="auto"/>
        </w:rPr>
        <w:t xml:space="preserve"> </w:t>
      </w:r>
      <w:r w:rsidR="006F4696" w:rsidRPr="00E3220E">
        <w:rPr>
          <w:color w:val="auto"/>
        </w:rPr>
        <w:t>diagnosis in sub</w:t>
      </w:r>
      <w:r w:rsidR="006F4696" w:rsidRPr="00E3220E">
        <w:rPr>
          <w:color w:val="auto"/>
          <w:cs/>
          <w:lang w:bidi="th-TH"/>
        </w:rPr>
        <w:t>-</w:t>
      </w:r>
      <w:r w:rsidR="006F4696" w:rsidRPr="00E3220E">
        <w:rPr>
          <w:color w:val="auto"/>
        </w:rPr>
        <w:t>clinical cases</w:t>
      </w:r>
      <w:r w:rsidR="006F4696" w:rsidRPr="00E3220E">
        <w:rPr>
          <w:color w:val="auto"/>
          <w:cs/>
          <w:lang w:bidi="th-TH"/>
        </w:rPr>
        <w:t xml:space="preserve">. </w:t>
      </w:r>
      <w:r w:rsidR="006F4696" w:rsidRPr="00E3220E">
        <w:rPr>
          <w:color w:val="auto"/>
        </w:rPr>
        <w:t>A detailed description of the two PCR approaches, representative results from two lab</w:t>
      </w:r>
      <w:r w:rsidR="000757C5" w:rsidRPr="00E3220E">
        <w:rPr>
          <w:color w:val="auto"/>
        </w:rPr>
        <w:t>oratorie</w:t>
      </w:r>
      <w:r w:rsidR="006F4696" w:rsidRPr="00E3220E">
        <w:rPr>
          <w:color w:val="auto"/>
        </w:rPr>
        <w:t xml:space="preserve">s and a thorough discussion of </w:t>
      </w:r>
      <w:r w:rsidR="003266D6" w:rsidRPr="00E3220E">
        <w:rPr>
          <w:color w:val="auto"/>
        </w:rPr>
        <w:t xml:space="preserve">the critical parameters of </w:t>
      </w:r>
      <w:r w:rsidR="00B026C0" w:rsidRPr="00E3220E">
        <w:rPr>
          <w:color w:val="auto"/>
        </w:rPr>
        <w:t>both have</w:t>
      </w:r>
      <w:r w:rsidR="006F4696" w:rsidRPr="00E3220E">
        <w:rPr>
          <w:color w:val="auto"/>
        </w:rPr>
        <w:t xml:space="preserve"> been included to ensure that researchers and diagnosticians find their most suitable and applicable method of </w:t>
      </w:r>
      <w:proofErr w:type="spellStart"/>
      <w:r w:rsidR="006F4696" w:rsidRPr="00E3220E">
        <w:rPr>
          <w:color w:val="auto"/>
        </w:rPr>
        <w:t>TiLV</w:t>
      </w:r>
      <w:proofErr w:type="spellEnd"/>
      <w:r w:rsidR="006F4696" w:rsidRPr="00E3220E">
        <w:rPr>
          <w:color w:val="auto"/>
        </w:rPr>
        <w:t xml:space="preserve"> detection</w:t>
      </w:r>
      <w:r w:rsidR="006F4696" w:rsidRPr="00E3220E">
        <w:rPr>
          <w:color w:val="auto"/>
          <w:cs/>
          <w:lang w:bidi="th-TH"/>
        </w:rPr>
        <w:t>.</w:t>
      </w:r>
    </w:p>
    <w:p w14:paraId="60B42A8F" w14:textId="77777777" w:rsidR="00C7474E" w:rsidRPr="00E3220E" w:rsidRDefault="00C7474E" w:rsidP="00E3220E">
      <w:pPr>
        <w:widowControl/>
        <w:autoSpaceDE/>
        <w:autoSpaceDN/>
        <w:adjustRightInd/>
        <w:jc w:val="left"/>
        <w:rPr>
          <w:b/>
        </w:rPr>
      </w:pPr>
    </w:p>
    <w:p w14:paraId="00D25F73" w14:textId="33CBC254" w:rsidR="006305D7" w:rsidRPr="00E3220E" w:rsidRDefault="006305D7" w:rsidP="00E3220E">
      <w:pPr>
        <w:widowControl/>
        <w:autoSpaceDE/>
        <w:autoSpaceDN/>
        <w:adjustRightInd/>
        <w:jc w:val="left"/>
        <w:rPr>
          <w:b/>
        </w:rPr>
      </w:pPr>
      <w:r w:rsidRPr="00E3220E">
        <w:rPr>
          <w:b/>
        </w:rPr>
        <w:t>INTRODUCTION</w:t>
      </w:r>
      <w:r w:rsidRPr="00E3220E">
        <w:rPr>
          <w:b/>
          <w:bCs/>
          <w:cs/>
          <w:lang w:bidi="th-TH"/>
        </w:rPr>
        <w:t>:</w:t>
      </w:r>
      <w:r w:rsidRPr="00E3220E">
        <w:rPr>
          <w:cs/>
          <w:lang w:bidi="th-TH"/>
        </w:rPr>
        <w:t xml:space="preserve"> </w:t>
      </w:r>
    </w:p>
    <w:p w14:paraId="66978C81" w14:textId="407105D1" w:rsidR="00EE5FC8" w:rsidRPr="00E3220E" w:rsidRDefault="00BE099D" w:rsidP="00E3220E">
      <w:pPr>
        <w:widowControl/>
        <w:jc w:val="left"/>
      </w:pPr>
      <w:r w:rsidRPr="00E3220E">
        <w:rPr>
          <w:color w:val="auto"/>
        </w:rPr>
        <w:t>The global capita fish supply reached a new record of 20</w:t>
      </w:r>
      <w:r w:rsidR="00F12D08" w:rsidRPr="00E3220E">
        <w:rPr>
          <w:color w:val="auto"/>
        </w:rPr>
        <w:t xml:space="preserve"> </w:t>
      </w:r>
      <w:r w:rsidRPr="00E3220E">
        <w:rPr>
          <w:color w:val="auto"/>
        </w:rPr>
        <w:t xml:space="preserve">kg in 2014 and this was due to vigorous growth in aquaculture. </w:t>
      </w:r>
      <w:r w:rsidRPr="00E3220E">
        <w:t xml:space="preserve">Aquaculture remains one of the fastest growing animal food producing sectors worldwide and is the only animal food producing sector </w:t>
      </w:r>
      <w:r w:rsidR="00ED16C3" w:rsidRPr="00E3220E">
        <w:t xml:space="preserve">that is </w:t>
      </w:r>
      <w:r w:rsidRPr="00E3220E">
        <w:t xml:space="preserve">growing faster than </w:t>
      </w:r>
      <w:r w:rsidR="00563AA1" w:rsidRPr="00E3220E">
        <w:t>the human population</w:t>
      </w:r>
      <w:r w:rsidR="00192D31" w:rsidRPr="00E3220E">
        <w:fldChar w:fldCharType="begin"/>
      </w:r>
      <w:r w:rsidR="00FF1940" w:rsidRPr="00E3220E">
        <w:instrText xml:space="preserve"> ADDIN EN.CITE &lt;EndNote&gt;&lt;Cite&gt;&lt;Author&gt;FAO&lt;/Author&gt;&lt;Year&gt;2014&lt;/Year&gt;&lt;RecNum&gt;243&lt;/RecNum&gt;&lt;DisplayText&gt;&lt;style face="superscript"&gt;1&lt;/style&gt;&lt;/DisplayText&gt;&lt;record&gt;&lt;rec-number&gt;243&lt;/rec-number&gt;&lt;foreign-keys&gt;&lt;key app="EN" db-id="25df52sah2t0thetfrjpetrqrpr22xtwd2tz" timestamp="1525684426"&gt;243&lt;/key&gt;&lt;/foreign-keys&gt;&lt;ref-type name="Report"&gt;27&lt;/ref-type&gt;&lt;contributors&gt;&lt;authors&gt;&lt;author&gt;FAO&lt;/author&gt;&lt;/authors&gt;&lt;/contributors&gt;&lt;titles&gt;&lt;title&gt;The State of World Fisheries and Aquaculture, 2014. Opportunities and Challenges&lt;/title&gt;&lt;/titles&gt;&lt;dates&gt;&lt;year&gt;2014&lt;/year&gt;&lt;/dates&gt;&lt;pub-location&gt;Rome&lt;/pub-location&gt;&lt;urls&gt;&lt;/urls&gt;&lt;/record&gt;&lt;/Cite&gt;&lt;/EndNote&gt;</w:instrText>
      </w:r>
      <w:r w:rsidR="00192D31" w:rsidRPr="00E3220E">
        <w:fldChar w:fldCharType="separate"/>
      </w:r>
      <w:r w:rsidR="00192D31" w:rsidRPr="00E3220E">
        <w:rPr>
          <w:vertAlign w:val="superscript"/>
        </w:rPr>
        <w:t>1</w:t>
      </w:r>
      <w:r w:rsidR="00192D31" w:rsidRPr="00E3220E">
        <w:fldChar w:fldCharType="end"/>
      </w:r>
      <w:r w:rsidR="00563AA1" w:rsidRPr="00E3220E">
        <w:t xml:space="preserve">. </w:t>
      </w:r>
      <w:proofErr w:type="spellStart"/>
      <w:r w:rsidR="00563AA1" w:rsidRPr="00E3220E">
        <w:t>Tilapine</w:t>
      </w:r>
      <w:proofErr w:type="spellEnd"/>
      <w:r w:rsidR="00563AA1" w:rsidRPr="00E3220E">
        <w:t xml:space="preserve"> </w:t>
      </w:r>
      <w:proofErr w:type="spellStart"/>
      <w:r w:rsidR="00563AA1" w:rsidRPr="00E3220E">
        <w:t>cichilds</w:t>
      </w:r>
      <w:proofErr w:type="spellEnd"/>
      <w:r w:rsidR="00563AA1" w:rsidRPr="00E3220E">
        <w:t xml:space="preserve"> comprise the second most important fresh water fish farmed worldwide with a total global production of 6.4 </w:t>
      </w:r>
      <w:r w:rsidR="0003670A" w:rsidRPr="00E3220E">
        <w:t>million tons (</w:t>
      </w:r>
      <w:r w:rsidR="00563AA1" w:rsidRPr="00E3220E">
        <w:t>MT</w:t>
      </w:r>
      <w:r w:rsidR="0003670A" w:rsidRPr="00E3220E">
        <w:t>)</w:t>
      </w:r>
      <w:r w:rsidR="00563AA1" w:rsidRPr="00E3220E">
        <w:t xml:space="preserve"> and an estimated value of </w:t>
      </w:r>
      <w:r w:rsidR="00FA3C9D" w:rsidRPr="00E3220E">
        <w:t>$</w:t>
      </w:r>
      <w:r w:rsidR="00563AA1" w:rsidRPr="00E3220E">
        <w:t>9.8 billion US</w:t>
      </w:r>
      <w:r w:rsidR="00574443" w:rsidRPr="00E3220E">
        <w:t xml:space="preserve"> dollars</w:t>
      </w:r>
      <w:r w:rsidR="00563AA1" w:rsidRPr="00E3220E">
        <w:t xml:space="preserve"> in 2015</w:t>
      </w:r>
      <w:r w:rsidR="00192D31" w:rsidRPr="00E3220E">
        <w:fldChar w:fldCharType="begin"/>
      </w:r>
      <w:r w:rsidR="00FF1940" w:rsidRPr="00E3220E">
        <w:instrText xml:space="preserve"> ADDIN EN.CITE &lt;EndNote&gt;&lt;Cite&gt;&lt;Author&gt;FAO&lt;/Author&gt;&lt;Year&gt;2016&lt;/Year&gt;&lt;RecNum&gt;244&lt;/RecNum&gt;&lt;DisplayText&gt;&lt;style face="superscript"&gt;2&lt;/style&gt;&lt;/DisplayText&gt;&lt;record&gt;&lt;rec-number&gt;244&lt;/rec-number&gt;&lt;foreign-keys&gt;&lt;key app="EN" db-id="25df52sah2t0thetfrjpetrqrpr22xtwd2tz" timestamp="1525684643"&gt;244&lt;/key&gt;&lt;/foreign-keys&gt;&lt;ref-type name="Report"&gt;27&lt;/ref-type&gt;&lt;contributors&gt;&lt;authors&gt;&lt;author&gt;FAO&lt;/author&gt;&lt;/authors&gt;&lt;/contributors&gt;&lt;titles&gt;&lt;title&gt;The State of World Fisheries and Aquaculture, 2016. Contributing to Food Security and Nutrition for all&lt;/title&gt;&lt;/titles&gt;&lt;dates&gt;&lt;year&gt;2016&lt;/year&gt;&lt;/dates&gt;&lt;pub-location&gt;Rome&lt;/pub-location&gt;&lt;urls&gt;&lt;/urls&gt;&lt;/record&gt;&lt;/Cite&gt;&lt;/EndNote&gt;</w:instrText>
      </w:r>
      <w:r w:rsidR="00192D31" w:rsidRPr="00E3220E">
        <w:fldChar w:fldCharType="separate"/>
      </w:r>
      <w:r w:rsidR="00192D31" w:rsidRPr="00E3220E">
        <w:rPr>
          <w:vertAlign w:val="superscript"/>
        </w:rPr>
        <w:t>2</w:t>
      </w:r>
      <w:r w:rsidR="00192D31" w:rsidRPr="00E3220E">
        <w:fldChar w:fldCharType="end"/>
      </w:r>
      <w:r w:rsidR="006A68CD" w:rsidRPr="00E3220E">
        <w:t xml:space="preserve">. </w:t>
      </w:r>
      <w:r w:rsidR="00563AA1" w:rsidRPr="00E3220E">
        <w:t>The top ten producers of tilapia are China (1.78 MT), Indonesia (1.12 MT) and Egypt (0.88 MT), followed by Bangladesh, Vietnam, the Philippines, Brazil, Thailand, Colombia and Uganda</w:t>
      </w:r>
      <w:r w:rsidR="00192D31" w:rsidRPr="00E3220E">
        <w:fldChar w:fldCharType="begin"/>
      </w:r>
      <w:r w:rsidR="00FF1940" w:rsidRPr="00E3220E">
        <w:instrText xml:space="preserve"> ADDIN EN.CITE &lt;EndNote&gt;&lt;Cite&gt;&lt;Author&gt;FAO&lt;/Author&gt;&lt;Year&gt;2016&lt;/Year&gt;&lt;RecNum&gt;244&lt;/RecNum&gt;&lt;DisplayText&gt;&lt;style face="superscript"&gt;2&lt;/style&gt;&lt;/DisplayText&gt;&lt;record&gt;&lt;rec-number&gt;244&lt;/rec-number&gt;&lt;foreign-keys&gt;&lt;key app="EN" db-id="25df52sah2t0thetfrjpetrqrpr22xtwd2tz" timestamp="1525684643"&gt;244&lt;/key&gt;&lt;/foreign-keys&gt;&lt;ref-type name="Report"&gt;27&lt;/ref-type&gt;&lt;contributors&gt;&lt;authors&gt;&lt;author&gt;FAO&lt;/author&gt;&lt;/authors&gt;&lt;/contributors&gt;&lt;titles&gt;&lt;title&gt;The State of World Fisheries and Aquaculture, 2016. Contributing to Food Security and Nutrition for all&lt;/title&gt;&lt;/titles&gt;&lt;dates&gt;&lt;year&gt;2016&lt;/year&gt;&lt;/dates&gt;&lt;pub-location&gt;Rome&lt;/pub-location&gt;&lt;urls&gt;&lt;/urls&gt;&lt;/record&gt;&lt;/Cite&gt;&lt;/EndNote&gt;</w:instrText>
      </w:r>
      <w:r w:rsidR="00192D31" w:rsidRPr="00E3220E">
        <w:fldChar w:fldCharType="separate"/>
      </w:r>
      <w:r w:rsidR="00192D31" w:rsidRPr="00E3220E">
        <w:rPr>
          <w:vertAlign w:val="superscript"/>
        </w:rPr>
        <w:t>2</w:t>
      </w:r>
      <w:r w:rsidR="00192D31" w:rsidRPr="00E3220E">
        <w:fldChar w:fldCharType="end"/>
      </w:r>
      <w:r w:rsidR="00563AA1" w:rsidRPr="00E3220E">
        <w:t>. It is expected that global tilapia production will be around 7.3 MT by 2030</w:t>
      </w:r>
      <w:r w:rsidR="00192D31" w:rsidRPr="00E3220E">
        <w:fldChar w:fldCharType="begin"/>
      </w:r>
      <w:r w:rsidR="00192D31" w:rsidRPr="00E3220E">
        <w:instrText xml:space="preserve"> ADDIN EN.CITE &lt;EndNote&gt;&lt;Cite&gt;&lt;Author&gt;WorldBank&lt;/Author&gt;&lt;Year&gt;2013&lt;/Year&gt;&lt;RecNum&gt;249&lt;/RecNum&gt;&lt;DisplayText&gt;&lt;style face="superscript"&gt;3&lt;/style&gt;&lt;/DisplayText&gt;&lt;record&gt;&lt;rec-number&gt;249&lt;/rec-number&gt;&lt;foreign-keys&gt;&lt;key app="EN" db-id="25df52sah2t0thetfrjpetrqrpr22xtwd2tz" timestamp="1525685709"&gt;249&lt;/key&gt;&lt;/foreign-keys&gt;&lt;ref-type name="Report"&gt;27&lt;/ref-type&gt;&lt;contributors&gt;&lt;authors&gt;&lt;author&gt;WorldBank&lt;/author&gt;&lt;/authors&gt;&lt;/contributors&gt;&lt;titles&gt;&lt;title&gt;FISH TO 2030: Prospects for Fisheries and Aquaculture.  Agriculture and Environmental Services Discussion Paper 03&lt;/title&gt;&lt;secondary-title&gt;WORLD BANK REPORT NUMBER 83177-GLB&lt;/secondary-title&gt;&lt;/titles&gt;&lt;dates&gt;&lt;year&gt;2013&lt;/year&gt;&lt;/dates&gt;&lt;urls&gt;&lt;/urls&gt;&lt;/record&gt;&lt;/Cite&gt;&lt;/EndNote&gt;</w:instrText>
      </w:r>
      <w:r w:rsidR="00192D31" w:rsidRPr="00E3220E">
        <w:fldChar w:fldCharType="separate"/>
      </w:r>
      <w:r w:rsidR="00192D31" w:rsidRPr="00E3220E">
        <w:rPr>
          <w:vertAlign w:val="superscript"/>
        </w:rPr>
        <w:t>3</w:t>
      </w:r>
      <w:r w:rsidR="00192D31" w:rsidRPr="00E3220E">
        <w:fldChar w:fldCharType="end"/>
      </w:r>
      <w:r w:rsidR="00563AA1" w:rsidRPr="00E3220E">
        <w:t xml:space="preserve">. </w:t>
      </w:r>
      <w:r w:rsidR="006A68CD" w:rsidRPr="00E3220E">
        <w:t>Tilapia have become such an important global food source not only because they are an inexpensive source of protein</w:t>
      </w:r>
      <w:r w:rsidR="00192D31" w:rsidRPr="00E3220E">
        <w:fldChar w:fldCharType="begin"/>
      </w:r>
      <w:r w:rsidR="00BC277A" w:rsidRPr="00E3220E">
        <w:instrText xml:space="preserve"> ADDIN EN.CITE &lt;EndNote&gt;&lt;Cite&gt;&lt;Author&gt;Wing‐Keong&lt;/Author&gt;&lt;Year&gt;2013&lt;/Year&gt;&lt;RecNum&gt;267&lt;/RecNum&gt;&lt;DisplayText&gt;&lt;style face="superscript"&gt;4&lt;/style&gt;&lt;/DisplayText&gt;&lt;record&gt;&lt;rec-number&gt;267&lt;/rec-number&gt;&lt;foreign-keys&gt;&lt;key app="EN" db-id="25df52sah2t0thetfrjpetrqrpr22xtwd2tz" timestamp="1525689758"&gt;267&lt;/key&gt;&lt;/foreign-keys&gt;&lt;ref-type name="Journal Article"&gt;17&lt;/ref-type&gt;&lt;contributors&gt;&lt;authors&gt;&lt;author&gt;Ng Wing‐Keong&lt;/author&gt;&lt;author&gt;Romano Nicholas&lt;/author&gt;&lt;/authors&gt;&lt;/contributors&gt;&lt;titles&gt;&lt;title&gt;A review of the nutrition and feeding management of farmed tilapia throughout the culture cycle&lt;/title&gt;&lt;secondary-title&gt;Reviews in Aquaculture&lt;/secondary-title&gt;&lt;/titles&gt;&lt;pages&gt;220-254&lt;/pages&gt;&lt;volume&gt;5&lt;/volume&gt;&lt;number&gt;4&lt;/number&gt;&lt;dates&gt;&lt;year&gt;2013&lt;/year&gt;&lt;/dates&gt;&lt;urls&gt;&lt;related-urls&gt;&lt;url&gt;https://onlinelibrary.wiley.com/doi/abs/10.1111/raq.12014&lt;/url&gt;&lt;/related-urls&gt;&lt;/urls&gt;&lt;electronic-resource-num&gt;doi:10.1111/raq.12014&lt;/electronic-resource-num&gt;&lt;/record&gt;&lt;/Cite&gt;&lt;/EndNote&gt;</w:instrText>
      </w:r>
      <w:r w:rsidR="00192D31" w:rsidRPr="00E3220E">
        <w:fldChar w:fldCharType="separate"/>
      </w:r>
      <w:r w:rsidR="00192D31" w:rsidRPr="00E3220E">
        <w:rPr>
          <w:vertAlign w:val="superscript"/>
        </w:rPr>
        <w:t>4</w:t>
      </w:r>
      <w:r w:rsidR="00192D31" w:rsidRPr="00E3220E">
        <w:fldChar w:fldCharType="end"/>
      </w:r>
      <w:r w:rsidR="006A68CD" w:rsidRPr="00E3220E">
        <w:t xml:space="preserve"> but also</w:t>
      </w:r>
      <w:r w:rsidR="006A68CD" w:rsidRPr="00E3220E">
        <w:rPr>
          <w:color w:val="auto"/>
        </w:rPr>
        <w:t xml:space="preserve"> because </w:t>
      </w:r>
      <w:r w:rsidR="006A68CD" w:rsidRPr="00E3220E">
        <w:t>they are easy to breed in capacity under a wide range of water and climate conditions</w:t>
      </w:r>
      <w:r w:rsidR="006A68CD" w:rsidRPr="00E3220E">
        <w:fldChar w:fldCharType="begin">
          <w:fldData xml:space="preserve">PEVuZE5vdGU+PENpdGU+PEF1dGhvcj5DbGVhc2J5PC9BdXRob3I+PFllYXI+MjAxNDwvWWVhcj48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=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DbGVhc2J5PC9BdXRob3I+PFllYXI+MjAxNDwvWWVhcj48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=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6A68CD" w:rsidRPr="00E3220E">
        <w:fldChar w:fldCharType="separate"/>
      </w:r>
      <w:r w:rsidR="00192D31" w:rsidRPr="00E3220E">
        <w:rPr>
          <w:vertAlign w:val="superscript"/>
        </w:rPr>
        <w:t>5,6</w:t>
      </w:r>
      <w:r w:rsidR="006A68CD" w:rsidRPr="00E3220E">
        <w:fldChar w:fldCharType="end"/>
      </w:r>
      <w:r w:rsidR="006A68CD" w:rsidRPr="00E3220E">
        <w:t xml:space="preserve">. </w:t>
      </w:r>
      <w:r w:rsidR="005F4563" w:rsidRPr="00E3220E">
        <w:t xml:space="preserve">Just a few decades ago, it was believed that there were few commercially significant diseases threatening tilapia </w:t>
      </w:r>
      <w:proofErr w:type="gramStart"/>
      <w:r w:rsidR="005F4563" w:rsidRPr="00E3220E">
        <w:t>farming</w:t>
      </w:r>
      <w:proofErr w:type="gramEnd"/>
      <w:r w:rsidR="005F4563" w:rsidRPr="00E3220E">
        <w:t xml:space="preserve"> but this is no longer true. An emerging viral disease called tilapia lake virus </w:t>
      </w:r>
      <w:r w:rsidR="00027E3A" w:rsidRPr="00E3220E">
        <w:t xml:space="preserve">disease </w:t>
      </w:r>
      <w:r w:rsidR="005F4563" w:rsidRPr="00E3220E">
        <w:t>(</w:t>
      </w:r>
      <w:proofErr w:type="spellStart"/>
      <w:r w:rsidR="005F4563" w:rsidRPr="00E3220E">
        <w:t>TiLVD</w:t>
      </w:r>
      <w:proofErr w:type="spellEnd"/>
      <w:r w:rsidR="005F4563" w:rsidRPr="00E3220E">
        <w:t xml:space="preserve">) is the first </w:t>
      </w:r>
      <w:r w:rsidR="0034787B" w:rsidRPr="00E3220E">
        <w:t>ever critical</w:t>
      </w:r>
      <w:r w:rsidR="005F4563" w:rsidRPr="00E3220E">
        <w:t xml:space="preserve"> disease epidemic </w:t>
      </w:r>
      <w:r w:rsidR="0034787B" w:rsidRPr="00E3220E">
        <w:t>found</w:t>
      </w:r>
      <w:r w:rsidR="005F4563" w:rsidRPr="00E3220E">
        <w:t xml:space="preserve"> in tilapia and the</w:t>
      </w:r>
      <w:r w:rsidR="00ED16C3" w:rsidRPr="00E3220E">
        <w:t xml:space="preserve"> entire</w:t>
      </w:r>
      <w:r w:rsidR="005F4563" w:rsidRPr="00E3220E">
        <w:t xml:space="preserve"> industry</w:t>
      </w:r>
      <w:r w:rsidR="00FA3C9D" w:rsidRPr="00E3220E">
        <w:t xml:space="preserve"> is</w:t>
      </w:r>
      <w:r w:rsidR="005F4563" w:rsidRPr="00E3220E">
        <w:t xml:space="preserve"> at risk</w:t>
      </w:r>
      <w:r w:rsidR="00785C1D" w:rsidRPr="00E3220E">
        <w:t xml:space="preserve">. This disease has serious socio-economic consequences and </w:t>
      </w:r>
      <w:r w:rsidR="00574443" w:rsidRPr="00E3220E">
        <w:t xml:space="preserve">is </w:t>
      </w:r>
      <w:r w:rsidR="00785C1D" w:rsidRPr="00E3220E">
        <w:t>a direct threat on food security for millions of people in Africa</w:t>
      </w:r>
      <w:r w:rsidR="00192D31" w:rsidRPr="00E3220E">
        <w:fldChar w:fldCharType="begin"/>
      </w:r>
      <w:r w:rsidR="00BC277A" w:rsidRPr="00E3220E">
        <w:instrText xml:space="preserve"> ADDIN EN.CITE &lt;EndNote&gt;&lt;Cite&gt;&lt;Author&gt;Hounmanou&lt;/Author&gt;&lt;Year&gt;2018&lt;/Year&gt;&lt;RecNum&gt;520&lt;/RecNum&gt;&lt;DisplayText&gt;&lt;style face="superscript"&gt;7&lt;/style&gt;&lt;/DisplayText&gt;&lt;record&gt;&lt;rec-number&gt;520&lt;/rec-number&gt;&lt;foreign-keys&gt;&lt;key app="EN" db-id="25df52sah2t0thetfrjpetrqrpr22xtwd2tz" timestamp="1528416780"&gt;520&lt;/key&gt;&lt;/foreign-keys&gt;&lt;ref-type name="Journal Article"&gt;17&lt;/ref-type&gt;&lt;contributors&gt;&lt;authors&gt;&lt;author&gt;Hounmanou, Y. M. G.&lt;/author&gt;&lt;author&gt;Mdegela, R. H.&lt;/author&gt;&lt;author&gt;Dougnon, T. V.&lt;/author&gt;&lt;author&gt;Achoh, M. E.&lt;/author&gt;&lt;author&gt;Mhongole, O. J.&lt;/author&gt;&lt;author&gt;Agadjihouèdé, H.&lt;/author&gt;&lt;author&gt;Gangbè, L.&lt;/author&gt;&lt;author&gt;Dalsgaard, A.&lt;/author&gt;&lt;/authors&gt;&lt;/contributors&gt;&lt;titles&gt;&lt;title&gt;Tilapia lake virus threatens tilapiines farming and food security: Socio-economic challenges and preventive measures in Sub-Saharan Africa&lt;/title&gt;&lt;secondary-title&gt;Aquaculture&lt;/secondary-title&gt;&lt;/titles&gt;&lt;periodical&gt;&lt;full-title&gt;Aquaculture (Amsterdam, Netherlands)&lt;/full-title&gt;&lt;abbr-1&gt;Aquaculture&lt;/abbr-1&gt;&lt;abbr-2&gt;Aquaculture&lt;/abbr-2&gt;&lt;/periodical&gt;&lt;pages&gt;123-129&lt;/pages&gt;&lt;volume&gt;493&lt;/volume&gt;&lt;keywords&gt;&lt;keyword&gt;Tilapia&lt;/keyword&gt;&lt;keyword&gt;Fish diseases&lt;/keyword&gt;&lt;keyword&gt;Aquatic health&lt;/keyword&gt;&lt;keyword&gt;Aquaculture&lt;/keyword&gt;&lt;keyword&gt;Food security&lt;/keyword&gt;&lt;/keywords&gt;&lt;dates&gt;&lt;year&gt;2018&lt;/year&gt;&lt;pub-dates&gt;&lt;date&gt;2018/08/01/&lt;/date&gt;&lt;/pub-dates&gt;&lt;/dates&gt;&lt;isbn&gt;0044-8486&lt;/isbn&gt;&lt;urls&gt;&lt;related-urls&gt;&lt;url&gt;http://www.sciencedirect.com/science/article/pii/S0044848617320963&lt;/url&gt;&lt;/related-urls&gt;&lt;/urls&gt;&lt;electronic-resource-num&gt;https://doi.org/10.1016/j.aquaculture.2018.05.001&lt;/electronic-resource-num&gt;&lt;/record&gt;&lt;/Cite&gt;&lt;/EndNote&gt;</w:instrText>
      </w:r>
      <w:r w:rsidR="00192D31" w:rsidRPr="00E3220E">
        <w:fldChar w:fldCharType="separate"/>
      </w:r>
      <w:r w:rsidR="00192D31" w:rsidRPr="00E3220E">
        <w:rPr>
          <w:vertAlign w:val="superscript"/>
        </w:rPr>
        <w:t>7</w:t>
      </w:r>
      <w:r w:rsidR="00192D31" w:rsidRPr="00E3220E">
        <w:fldChar w:fldCharType="end"/>
      </w:r>
      <w:r w:rsidR="00785C1D" w:rsidRPr="00E3220E">
        <w:t>, Asia and South America</w:t>
      </w:r>
      <w:r w:rsidR="005F4563" w:rsidRPr="00E3220E">
        <w:t xml:space="preserve">. </w:t>
      </w:r>
      <w:r w:rsidR="000F1644" w:rsidRPr="00E3220E">
        <w:t>A</w:t>
      </w:r>
      <w:r w:rsidR="0034787B" w:rsidRPr="00E3220E">
        <w:t xml:space="preserve">t the start of 2018, the World </w:t>
      </w:r>
      <w:r w:rsidR="00FA3C9D" w:rsidRPr="00E3220E">
        <w:t>Organization</w:t>
      </w:r>
      <w:r w:rsidR="000F1644" w:rsidRPr="00E3220E">
        <w:t xml:space="preserve"> for Animal Health (OIE) reported that </w:t>
      </w:r>
      <w:r w:rsidR="005F4563" w:rsidRPr="00E3220E">
        <w:t>the etiological agent of this diseas</w:t>
      </w:r>
      <w:r w:rsidR="00ED16C3" w:rsidRPr="00E3220E">
        <w:t xml:space="preserve">e, </w:t>
      </w:r>
      <w:proofErr w:type="spellStart"/>
      <w:r w:rsidR="00ED16C3" w:rsidRPr="00E3220E">
        <w:t>TiLV</w:t>
      </w:r>
      <w:proofErr w:type="spellEnd"/>
      <w:r w:rsidR="00FA3C9D" w:rsidRPr="00E3220E">
        <w:t>,</w:t>
      </w:r>
      <w:r w:rsidR="00ED16C3" w:rsidRPr="00E3220E">
        <w:t xml:space="preserve"> had</w:t>
      </w:r>
      <w:r w:rsidR="005F4563" w:rsidRPr="00E3220E">
        <w:t xml:space="preserve"> been officially </w:t>
      </w:r>
      <w:r w:rsidR="0034787B" w:rsidRPr="00E3220E">
        <w:t>detected</w:t>
      </w:r>
      <w:r w:rsidR="005F4563" w:rsidRPr="00E3220E">
        <w:t xml:space="preserve"> on three continents covering </w:t>
      </w:r>
      <w:r w:rsidR="000F1644" w:rsidRPr="00E3220E">
        <w:t>eight</w:t>
      </w:r>
      <w:r w:rsidR="005F4563" w:rsidRPr="00E3220E">
        <w:t xml:space="preserve"> </w:t>
      </w:r>
      <w:r w:rsidR="005F4563" w:rsidRPr="00E3220E">
        <w:rPr>
          <w:color w:val="auto"/>
        </w:rPr>
        <w:t>countries</w:t>
      </w:r>
      <w:r w:rsidR="00192D31" w:rsidRPr="00E3220E">
        <w:rPr>
          <w:color w:val="auto"/>
        </w:rPr>
        <w:fldChar w:fldCharType="begin"/>
      </w:r>
      <w:r w:rsidR="00192D31" w:rsidRPr="00E3220E">
        <w:rPr>
          <w:color w:val="auto"/>
        </w:rPr>
        <w:instrText xml:space="preserve"> ADDIN EN.CITE &lt;EndNote&gt;&lt;Cite&gt;&lt;Author&gt;OIE&lt;/Author&gt;&lt;Year&gt;2018&lt;/Year&gt;&lt;RecNum&gt;205&lt;/RecNum&gt;&lt;DisplayText&gt;&lt;style face="superscript"&gt;8&lt;/style&gt;&lt;/DisplayText&gt;&lt;record&gt;&lt;rec-number&gt;205&lt;/rec-number&gt;&lt;foreign-keys&gt;&lt;key app="EN" db-id="25df52sah2t0thetfrjpetrqrpr22xtwd2tz" timestamp="1525130729"&gt;205&lt;/key&gt;&lt;/foreign-keys&gt;&lt;ref-type name="Web Page"&gt;12&lt;/ref-type&gt;&lt;contributors&gt;&lt;authors&gt;&lt;author&gt;OIE&lt;/author&gt;&lt;/authors&gt;&lt;/contributors&gt;&lt;titles&gt;&lt;title&gt;Tilapia Lake Virus (TiLV) - a novel orthomyxo-like virus. OIE technical disease cards.&lt;/title&gt;&lt;secondary-title&gt;World organisation for Animal Health (OIE)&lt;/secondary-title&gt;&lt;/titles&gt;&lt;dates&gt;&lt;year&gt;2018&lt;/year&gt;&lt;/dates&gt;&lt;pub-location&gt;http://www.oie.int/fileadmin/Home/eng/Internationa_Standard_Setting/docs/pdf/A_TiLV_disease_card.pdf&lt;/pub-location&gt;&lt;urls&gt;&lt;related-urls&gt;&lt;url&gt;http://www.oie.int/fileadmin/Home/eng/Internationa_Standard_Setting/docs/pdf/A_TiLV_disease_card.pdf.&lt;/url&gt;&lt;/related-urls&gt;&lt;/urls&gt;&lt;/record&gt;&lt;/Cite&gt;&lt;/EndNote&gt;</w:instrText>
      </w:r>
      <w:r w:rsidR="00192D31" w:rsidRPr="00E3220E">
        <w:rPr>
          <w:color w:val="auto"/>
        </w:rPr>
        <w:fldChar w:fldCharType="separate"/>
      </w:r>
      <w:r w:rsidR="00192D31" w:rsidRPr="00E3220E">
        <w:rPr>
          <w:color w:val="auto"/>
          <w:vertAlign w:val="superscript"/>
        </w:rPr>
        <w:t>8</w:t>
      </w:r>
      <w:r w:rsidR="00192D31" w:rsidRPr="00E3220E">
        <w:rPr>
          <w:color w:val="auto"/>
        </w:rPr>
        <w:fldChar w:fldCharType="end"/>
      </w:r>
      <w:r w:rsidR="000F1644" w:rsidRPr="00E3220E">
        <w:rPr>
          <w:color w:val="auto"/>
        </w:rPr>
        <w:t xml:space="preserve"> and since this pathogen information card was </w:t>
      </w:r>
      <w:r w:rsidR="001D0651" w:rsidRPr="00E3220E">
        <w:rPr>
          <w:color w:val="auto"/>
        </w:rPr>
        <w:t>updated</w:t>
      </w:r>
      <w:r w:rsidR="000F1644" w:rsidRPr="00E3220E">
        <w:rPr>
          <w:color w:val="auto"/>
        </w:rPr>
        <w:t xml:space="preserve"> there have been more reports of </w:t>
      </w:r>
      <w:proofErr w:type="spellStart"/>
      <w:r w:rsidR="000F1644" w:rsidRPr="00E3220E">
        <w:rPr>
          <w:color w:val="auto"/>
        </w:rPr>
        <w:t>TiLV</w:t>
      </w:r>
      <w:proofErr w:type="spellEnd"/>
      <w:r w:rsidR="000F1644" w:rsidRPr="00E3220E">
        <w:rPr>
          <w:color w:val="auto"/>
        </w:rPr>
        <w:t xml:space="preserve"> in </w:t>
      </w:r>
      <w:r w:rsidR="005F4563" w:rsidRPr="00E3220E">
        <w:rPr>
          <w:color w:val="auto"/>
        </w:rPr>
        <w:t>Tanzania, Uganda</w:t>
      </w:r>
      <w:r w:rsidR="00192D31" w:rsidRPr="00E3220E">
        <w:rPr>
          <w:color w:val="auto"/>
        </w:rPr>
        <w:fldChar w:fldCharType="begin">
          <w:fldData xml:space="preserve">PEVuZE5vdGU+PENpdGU+PEF1dGhvcj5NdWdpbWJhPC9BdXRob3I+PFllYXI+MjAxODwvWWVhcj48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=
</w:fldData>
        </w:fldChar>
      </w:r>
      <w:r w:rsidR="00BC277A" w:rsidRPr="00E3220E">
        <w:rPr>
          <w:color w:val="auto"/>
        </w:rPr>
        <w:instrText xml:space="preserve"> ADDIN EN.CITE </w:instrText>
      </w:r>
      <w:r w:rsidR="00BC277A" w:rsidRPr="00E3220E">
        <w:rPr>
          <w:color w:val="auto"/>
        </w:rPr>
        <w:fldChar w:fldCharType="begin">
          <w:fldData xml:space="preserve">PEVuZE5vdGU+PENpdGU+PEF1dGhvcj5NdWdpbWJhPC9BdXRob3I+PFllYXI+MjAxODwvWWVhcj48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=
</w:fldData>
        </w:fldChar>
      </w:r>
      <w:r w:rsidR="00BC277A" w:rsidRPr="00E3220E">
        <w:rPr>
          <w:color w:val="auto"/>
        </w:rPr>
        <w:instrText xml:space="preserve"> ADDIN EN.CITE.DATA </w:instrText>
      </w:r>
      <w:r w:rsidR="00BC277A" w:rsidRPr="00E3220E">
        <w:rPr>
          <w:color w:val="auto"/>
        </w:rPr>
      </w:r>
      <w:r w:rsidR="00BC277A" w:rsidRPr="00E3220E">
        <w:rPr>
          <w:color w:val="auto"/>
        </w:rPr>
        <w:fldChar w:fldCharType="end"/>
      </w:r>
      <w:r w:rsidR="00192D31" w:rsidRPr="00E3220E">
        <w:rPr>
          <w:color w:val="auto"/>
        </w:rPr>
      </w:r>
      <w:r w:rsidR="00192D31" w:rsidRPr="00E3220E">
        <w:rPr>
          <w:color w:val="auto"/>
        </w:rPr>
        <w:fldChar w:fldCharType="separate"/>
      </w:r>
      <w:r w:rsidR="00192D31" w:rsidRPr="00E3220E">
        <w:rPr>
          <w:color w:val="auto"/>
          <w:vertAlign w:val="superscript"/>
        </w:rPr>
        <w:t>9</w:t>
      </w:r>
      <w:r w:rsidR="00192D31" w:rsidRPr="00E3220E">
        <w:rPr>
          <w:color w:val="auto"/>
        </w:rPr>
        <w:fldChar w:fldCharType="end"/>
      </w:r>
      <w:r w:rsidR="005F4563" w:rsidRPr="00E3220E">
        <w:rPr>
          <w:color w:val="auto"/>
        </w:rPr>
        <w:t>,</w:t>
      </w:r>
      <w:r w:rsidR="000F1644" w:rsidRPr="00E3220E">
        <w:rPr>
          <w:color w:val="auto"/>
        </w:rPr>
        <w:t xml:space="preserve"> </w:t>
      </w:r>
      <w:r w:rsidR="005F4563" w:rsidRPr="00E3220E">
        <w:rPr>
          <w:color w:val="auto"/>
        </w:rPr>
        <w:t>Indonesia</w:t>
      </w:r>
      <w:r w:rsidR="00192D31" w:rsidRPr="00E3220E">
        <w:rPr>
          <w:color w:val="auto"/>
        </w:rPr>
        <w:fldChar w:fldCharType="begin"/>
      </w:r>
      <w:r w:rsidR="00BC277A" w:rsidRPr="00E3220E">
        <w:rPr>
          <w:color w:val="auto"/>
        </w:rPr>
        <w:instrText xml:space="preserve"> ADDIN EN.CITE &lt;EndNote&gt;&lt;Cite&gt;&lt;Author&gt;Koesharyani&lt;/Author&gt;&lt;Year&gt;2018&lt;/Year&gt;&lt;RecNum&gt;300&lt;/RecNum&gt;&lt;DisplayText&gt;&lt;style face="superscript"&gt;10&lt;/style&gt;&lt;/DisplayText&gt;&lt;record&gt;&lt;rec-number&gt;300&lt;/rec-number&gt;&lt;foreign-keys&gt;&lt;key app="EN" db-id="25df52sah2t0thetfrjpetrqrpr22xtwd2tz" timestamp="1525732893"&gt;300&lt;/key&gt;&lt;/foreign-keys&gt;&lt;ref-type name="Journal Article"&gt;17&lt;/ref-type&gt;&lt;contributors&gt;&lt;authors&gt;&lt;author&gt;Koesharyani, Isti &lt;/author&gt;&lt;author&gt;Gardenia, Lila&lt;/author&gt;&lt;author&gt;Widowati, Zakiyah &lt;/author&gt;&lt;author&gt;Khumaira&lt;/author&gt;&lt;author&gt;Rustianti, dan Dita &lt;/author&gt;&lt;/authors&gt;&lt;/contributors&gt;&lt;titles&gt;&lt;title&gt;STUDI KASUS INFEKSI TILAPIA LAKE VIRUS (TiLV) PADA IKAN NILA (Oreochromis niloticus)&lt;/title&gt;&lt;secondary-title&gt;Jurnal Riset Akuakultur&lt;/secondary-title&gt;&lt;/titles&gt;&lt;pages&gt;85-92&lt;/pages&gt;&lt;volume&gt;13&lt;/volume&gt;&lt;number&gt;1&lt;/number&gt;&lt;dates&gt;&lt;year&gt;2018&lt;/year&gt;&lt;/dates&gt;&lt;urls&gt;&lt;/urls&gt;&lt;/record&gt;&lt;/Cite&gt;&lt;/EndNote&gt;</w:instrText>
      </w:r>
      <w:r w:rsidR="00192D31" w:rsidRPr="00E3220E">
        <w:rPr>
          <w:color w:val="auto"/>
        </w:rPr>
        <w:fldChar w:fldCharType="separate"/>
      </w:r>
      <w:r w:rsidR="00192D31" w:rsidRPr="00E3220E">
        <w:rPr>
          <w:color w:val="auto"/>
          <w:vertAlign w:val="superscript"/>
        </w:rPr>
        <w:t>10</w:t>
      </w:r>
      <w:r w:rsidR="00192D31" w:rsidRPr="00E3220E">
        <w:rPr>
          <w:color w:val="auto"/>
        </w:rPr>
        <w:fldChar w:fldCharType="end"/>
      </w:r>
      <w:r w:rsidR="005F4563" w:rsidRPr="00E3220E">
        <w:rPr>
          <w:color w:val="auto"/>
        </w:rPr>
        <w:t>, Taiwan</w:t>
      </w:r>
      <w:r w:rsidR="00192D31" w:rsidRPr="00E3220E">
        <w:rPr>
          <w:color w:val="auto"/>
        </w:rPr>
        <w:fldChar w:fldCharType="begin"/>
      </w:r>
      <w:r w:rsidR="00192D31" w:rsidRPr="00E3220E">
        <w:rPr>
          <w:color w:val="auto"/>
        </w:rPr>
        <w:instrText xml:space="preserve"> ADDIN EN.CITE &lt;EndNote&gt;&lt;Cite&gt;&lt;Author&gt;OIE&lt;/Author&gt;&lt;Year&gt;2017&lt;/Year&gt;&lt;RecNum&gt;206&lt;/RecNum&gt;&lt;DisplayText&gt;&lt;style face="superscript"&gt;11&lt;/style&gt;&lt;/DisplayText&gt;&lt;record&gt;&lt;rec-number&gt;206&lt;/rec-number&gt;&lt;foreign-keys&gt;&lt;key app="EN" db-id="25df52sah2t0thetfrjpetrqrpr22xtwd2tz" timestamp="1525130729"&gt;206&lt;/key&gt;&lt;/foreign-keys&gt;&lt;ref-type name="Web Page"&gt;12&lt;/ref-type&gt;&lt;contributors&gt;&lt;authors&gt;&lt;author&gt;OIE&lt;/author&gt;&lt;/authors&gt;&lt;/contributors&gt;&lt;titles&gt;&lt;title&gt;Tilapia lake virus disease (TiLV), Chinese Taipei. Immediate Notification.&lt;/title&gt;&lt;/titles&gt;&lt;dates&gt;&lt;year&gt;2017&lt;/year&gt;&lt;/dates&gt;&lt;pub-location&gt;http://www.oie.int/wahis_2/public/wahid.php/Reviewreport/Review?reportid=24033&lt;/pub-location&gt;&lt;publisher&gt;OIE&lt;/publisher&gt;&lt;urls&gt;&lt;related-urls&gt;&lt;url&gt;[http://www.oie.int/wahis_2/public/wahid.php/Reviewreport/Review?reportid=24033].&lt;/url&gt;&lt;/related-urls&gt;&lt;/urls&gt;&lt;/record&gt;&lt;/Cite&gt;&lt;/EndNote&gt;</w:instrText>
      </w:r>
      <w:r w:rsidR="00192D31" w:rsidRPr="00E3220E">
        <w:rPr>
          <w:color w:val="auto"/>
        </w:rPr>
        <w:fldChar w:fldCharType="separate"/>
      </w:r>
      <w:r w:rsidR="00192D31" w:rsidRPr="00E3220E">
        <w:rPr>
          <w:color w:val="auto"/>
          <w:vertAlign w:val="superscript"/>
        </w:rPr>
        <w:t>11</w:t>
      </w:r>
      <w:r w:rsidR="00192D31" w:rsidRPr="00E3220E">
        <w:rPr>
          <w:color w:val="auto"/>
        </w:rPr>
        <w:fldChar w:fldCharType="end"/>
      </w:r>
      <w:r w:rsidR="005F4563" w:rsidRPr="00E3220E">
        <w:rPr>
          <w:color w:val="auto"/>
        </w:rPr>
        <w:t xml:space="preserve"> and Peru</w:t>
      </w:r>
      <w:r w:rsidR="00192D31" w:rsidRPr="00E3220E">
        <w:rPr>
          <w:color w:val="auto"/>
        </w:rPr>
        <w:fldChar w:fldCharType="begin"/>
      </w:r>
      <w:r w:rsidR="00FF1940" w:rsidRPr="00E3220E">
        <w:rPr>
          <w:color w:val="auto"/>
        </w:rPr>
        <w:instrText xml:space="preserve"> ADDIN EN.CITE &lt;EndNote&gt;&lt;Cite&gt;&lt;Author&gt;OIE&lt;/Author&gt;&lt;Year&gt;2018&lt;/Year&gt;&lt;RecNum&gt;312&lt;/RecNum&gt;&lt;DisplayText&gt;&lt;style face="superscript"&gt;12&lt;/style&gt;&lt;/DisplayText&gt;&lt;record&gt;&lt;rec-number&gt;312&lt;/rec-number&gt;&lt;foreign-keys&gt;&lt;key app="EN" db-id="25df52sah2t0thetfrjpetrqrpr22xtwd2tz" timestamp="1525734986"&gt;312&lt;/key&gt;&lt;/foreign-keys&gt;&lt;ref-type name="Web Page"&gt;12&lt;/ref-type&gt;&lt;contributors&gt;&lt;authors&gt;&lt;author&gt;OIE&lt;/author&gt;&lt;/authors&gt;&lt;/contributors&gt;&lt;titles&gt;&lt;title&gt;Tilapia Lake Virus Disease (TiLV) , Peru. Immediate Notiﬁcation.&lt;/title&gt;&lt;/titles&gt;&lt;dates&gt;&lt;year&gt;2018&lt;/year&gt;&lt;/dates&gt;&lt;pub-location&gt;https://www.oie.int/wahis_2/public/wahid.php/Reviewreport/Review?page_refer=MapFullEventReport&amp;amp;reportid=26105&lt;/pub-location&gt;&lt;urls&gt;&lt;/urls&gt;&lt;/record&gt;&lt;/Cite&gt;&lt;/EndNote&gt;</w:instrText>
      </w:r>
      <w:r w:rsidR="00192D31" w:rsidRPr="00E3220E">
        <w:rPr>
          <w:color w:val="auto"/>
        </w:rPr>
        <w:fldChar w:fldCharType="separate"/>
      </w:r>
      <w:r w:rsidR="00192D31" w:rsidRPr="00E3220E">
        <w:rPr>
          <w:color w:val="auto"/>
          <w:vertAlign w:val="superscript"/>
        </w:rPr>
        <w:t>12</w:t>
      </w:r>
      <w:r w:rsidR="00192D31" w:rsidRPr="00E3220E">
        <w:rPr>
          <w:color w:val="auto"/>
        </w:rPr>
        <w:fldChar w:fldCharType="end"/>
      </w:r>
      <w:r w:rsidR="005F4563" w:rsidRPr="00E3220E">
        <w:rPr>
          <w:color w:val="auto"/>
        </w:rPr>
        <w:t>.</w:t>
      </w:r>
      <w:r w:rsidR="001D0651" w:rsidRPr="00E3220E">
        <w:rPr>
          <w:color w:val="auto"/>
        </w:rPr>
        <w:t xml:space="preserve"> </w:t>
      </w:r>
      <w:proofErr w:type="spellStart"/>
      <w:r w:rsidR="004E5108" w:rsidRPr="00E3220E">
        <w:rPr>
          <w:color w:val="auto"/>
        </w:rPr>
        <w:t>TiLV</w:t>
      </w:r>
      <w:proofErr w:type="spellEnd"/>
      <w:r w:rsidR="004E5108" w:rsidRPr="00E3220E">
        <w:rPr>
          <w:color w:val="auto"/>
        </w:rPr>
        <w:t xml:space="preserve"> is</w:t>
      </w:r>
      <w:r w:rsidR="007654FF" w:rsidRPr="00E3220E">
        <w:rPr>
          <w:color w:val="auto"/>
        </w:rPr>
        <w:t xml:space="preserve"> a novel </w:t>
      </w:r>
      <w:r w:rsidR="004E5108" w:rsidRPr="00E3220E">
        <w:rPr>
          <w:color w:val="auto"/>
        </w:rPr>
        <w:t xml:space="preserve">single-stranded RNA </w:t>
      </w:r>
      <w:r w:rsidR="007654FF" w:rsidRPr="00E3220E">
        <w:rPr>
          <w:color w:val="auto"/>
        </w:rPr>
        <w:t>virus</w:t>
      </w:r>
      <w:r w:rsidR="004E5108" w:rsidRPr="00E3220E">
        <w:rPr>
          <w:color w:val="auto"/>
        </w:rPr>
        <w:t xml:space="preserve"> </w:t>
      </w:r>
      <w:r w:rsidR="004E5108" w:rsidRPr="00E3220E">
        <w:t xml:space="preserve">described to be an </w:t>
      </w:r>
      <w:proofErr w:type="spellStart"/>
      <w:r w:rsidR="004E5108" w:rsidRPr="00E3220E">
        <w:t>orthomyxo</w:t>
      </w:r>
      <w:proofErr w:type="spellEnd"/>
      <w:r w:rsidR="004E5108" w:rsidRPr="00E3220E">
        <w:t xml:space="preserve">-like virus because it contains a variety of characteristics reminiscent of other </w:t>
      </w:r>
      <w:proofErr w:type="spellStart"/>
      <w:r w:rsidR="004E5108" w:rsidRPr="00E3220E">
        <w:t>orthomyoxoviruses</w:t>
      </w:r>
      <w:proofErr w:type="spellEnd"/>
      <w:r w:rsidR="004E5108" w:rsidRPr="00E3220E">
        <w:t xml:space="preserve"> such as Influenza or </w:t>
      </w:r>
      <w:r w:rsidR="00785C1D" w:rsidRPr="00E3220E">
        <w:t xml:space="preserve">Infectious salmon </w:t>
      </w:r>
      <w:proofErr w:type="spellStart"/>
      <w:r w:rsidR="00785C1D" w:rsidRPr="00E3220E">
        <w:t>anaemia</w:t>
      </w:r>
      <w:proofErr w:type="spellEnd"/>
      <w:r w:rsidR="00785C1D" w:rsidRPr="00E3220E">
        <w:t xml:space="preserve"> virus (ISAV)</w:t>
      </w:r>
      <w:r w:rsidR="00192D31" w:rsidRPr="00E3220E">
        <w:fldChar w:fldCharType="begin">
          <w:fldData xml:space="preserve">PEVuZE5vdGU+PENpdGU+PEF1dGhvcj5CYWNoYXJhY2g8L0F1dGhvcj48WWVhcj4yMDE2PC9ZZWFy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CYWNoYXJhY2g8L0F1dGhvcj48WWVhcj4yMDE2PC9ZZWFy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192D31" w:rsidRPr="00E3220E">
        <w:fldChar w:fldCharType="separate"/>
      </w:r>
      <w:r w:rsidR="00192D31" w:rsidRPr="00E3220E">
        <w:rPr>
          <w:vertAlign w:val="superscript"/>
        </w:rPr>
        <w:t>13</w:t>
      </w:r>
      <w:r w:rsidR="00192D31" w:rsidRPr="00E3220E">
        <w:fldChar w:fldCharType="end"/>
      </w:r>
      <w:r w:rsidR="004E5108" w:rsidRPr="00E3220E">
        <w:t>.</w:t>
      </w:r>
      <w:r w:rsidR="007654FF" w:rsidRPr="00E3220E">
        <w:rPr>
          <w:color w:val="000000" w:themeColor="text1"/>
        </w:rPr>
        <w:t xml:space="preserve"> </w:t>
      </w:r>
      <w:r w:rsidR="004E5108" w:rsidRPr="00E3220E">
        <w:rPr>
          <w:color w:val="000000" w:themeColor="text1"/>
        </w:rPr>
        <w:t>It was</w:t>
      </w:r>
      <w:r w:rsidR="007654FF" w:rsidRPr="00E3220E">
        <w:rPr>
          <w:color w:val="000000" w:themeColor="text1"/>
        </w:rPr>
        <w:t xml:space="preserve"> </w:t>
      </w:r>
      <w:r w:rsidR="00D567E5" w:rsidRPr="00E3220E">
        <w:rPr>
          <w:color w:val="000000" w:themeColor="text1"/>
        </w:rPr>
        <w:t>firs</w:t>
      </w:r>
      <w:r w:rsidR="004C6669" w:rsidRPr="00E3220E">
        <w:rPr>
          <w:color w:val="000000" w:themeColor="text1"/>
        </w:rPr>
        <w:t>t</w:t>
      </w:r>
      <w:r w:rsidR="00D567E5" w:rsidRPr="00E3220E">
        <w:rPr>
          <w:color w:val="000000" w:themeColor="text1"/>
        </w:rPr>
        <w:t xml:space="preserve"> identified </w:t>
      </w:r>
      <w:r w:rsidR="004E5108" w:rsidRPr="00E3220E">
        <w:rPr>
          <w:color w:val="000000" w:themeColor="text1"/>
        </w:rPr>
        <w:t>in the aftermath of</w:t>
      </w:r>
      <w:r w:rsidR="00D567E5" w:rsidRPr="00E3220E">
        <w:rPr>
          <w:color w:val="000000" w:themeColor="text1"/>
        </w:rPr>
        <w:t xml:space="preserve"> massive </w:t>
      </w:r>
      <w:r w:rsidR="004C6669" w:rsidRPr="00E3220E">
        <w:rPr>
          <w:color w:val="000000" w:themeColor="text1"/>
        </w:rPr>
        <w:t>loss</w:t>
      </w:r>
      <w:r w:rsidR="004E5108" w:rsidRPr="00E3220E">
        <w:rPr>
          <w:color w:val="000000" w:themeColor="text1"/>
        </w:rPr>
        <w:t>es</w:t>
      </w:r>
      <w:r w:rsidR="00D567E5" w:rsidRPr="00E3220E">
        <w:rPr>
          <w:color w:val="000000" w:themeColor="text1"/>
        </w:rPr>
        <w:t xml:space="preserve"> of wild and </w:t>
      </w:r>
      <w:r w:rsidR="004E5108" w:rsidRPr="00E3220E">
        <w:rPr>
          <w:color w:val="000000" w:themeColor="text1"/>
        </w:rPr>
        <w:t>farmed</w:t>
      </w:r>
      <w:r w:rsidR="00D567E5" w:rsidRPr="00E3220E">
        <w:rPr>
          <w:color w:val="000000" w:themeColor="text1"/>
        </w:rPr>
        <w:t xml:space="preserve"> </w:t>
      </w:r>
      <w:r w:rsidR="004C6669" w:rsidRPr="00E3220E">
        <w:rPr>
          <w:color w:val="000000" w:themeColor="text1"/>
        </w:rPr>
        <w:t xml:space="preserve">tilapia in </w:t>
      </w:r>
      <w:r w:rsidR="004E5108" w:rsidRPr="00E3220E">
        <w:rPr>
          <w:color w:val="000000" w:themeColor="text1"/>
        </w:rPr>
        <w:t xml:space="preserve">the </w:t>
      </w:r>
      <w:r w:rsidR="004C6669" w:rsidRPr="00E3220E">
        <w:rPr>
          <w:color w:val="000000" w:themeColor="text1"/>
        </w:rPr>
        <w:t xml:space="preserve">Lake </w:t>
      </w:r>
      <w:r w:rsidR="004E5108" w:rsidRPr="00E3220E">
        <w:rPr>
          <w:color w:val="000000" w:themeColor="text1"/>
        </w:rPr>
        <w:t xml:space="preserve">of </w:t>
      </w:r>
      <w:r w:rsidR="004C6669" w:rsidRPr="00E3220E">
        <w:rPr>
          <w:color w:val="000000" w:themeColor="text1"/>
        </w:rPr>
        <w:t>Galilee, Israel</w:t>
      </w:r>
      <w:r w:rsidR="00192D31" w:rsidRPr="00E3220E">
        <w:rPr>
          <w:color w:val="000000" w:themeColor="text1"/>
        </w:rPr>
        <w:fldChar w:fldCharType="begin">
          <w:fldData xml:space="preserve">PEVuZE5vdGU+PENpdGU+PEF1dGhvcj5FeW5nb3I8L0F1dGhvcj48WWVhcj4yMDE0PC9ZZWFyPjxS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</w:fldData>
        </w:fldChar>
      </w:r>
      <w:r w:rsidR="00BC277A" w:rsidRPr="00E3220E">
        <w:rPr>
          <w:color w:val="000000" w:themeColor="text1"/>
        </w:rPr>
        <w:instrText xml:space="preserve"> ADDIN EN.CITE </w:instrText>
      </w:r>
      <w:r w:rsidR="00BC277A" w:rsidRPr="00E3220E">
        <w:rPr>
          <w:color w:val="000000" w:themeColor="text1"/>
        </w:rPr>
        <w:fldChar w:fldCharType="begin">
          <w:fldData xml:space="preserve">PEVuZE5vdGU+PENpdGU+PEF1dGhvcj5FeW5nb3I8L0F1dGhvcj48WWVhcj4yMDE0PC9ZZWFyPjxS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</w:fldData>
        </w:fldChar>
      </w:r>
      <w:r w:rsidR="00BC277A" w:rsidRPr="00E3220E">
        <w:rPr>
          <w:color w:val="000000" w:themeColor="text1"/>
        </w:rPr>
        <w:instrText xml:space="preserve"> ADDIN EN.CITE.DATA </w:instrText>
      </w:r>
      <w:r w:rsidR="00BC277A" w:rsidRPr="00E3220E">
        <w:rPr>
          <w:color w:val="000000" w:themeColor="text1"/>
        </w:rPr>
      </w:r>
      <w:r w:rsidR="00BC277A" w:rsidRPr="00E3220E">
        <w:rPr>
          <w:color w:val="000000" w:themeColor="text1"/>
        </w:rPr>
        <w:fldChar w:fldCharType="end"/>
      </w:r>
      <w:r w:rsidR="00192D31" w:rsidRPr="00E3220E">
        <w:rPr>
          <w:color w:val="000000" w:themeColor="text1"/>
        </w:rPr>
      </w:r>
      <w:r w:rsidR="00192D31" w:rsidRPr="00E3220E">
        <w:rPr>
          <w:color w:val="000000" w:themeColor="text1"/>
        </w:rPr>
        <w:fldChar w:fldCharType="separate"/>
      </w:r>
      <w:r w:rsidR="00192D31" w:rsidRPr="00E3220E">
        <w:rPr>
          <w:color w:val="000000" w:themeColor="text1"/>
          <w:vertAlign w:val="superscript"/>
        </w:rPr>
        <w:t>14</w:t>
      </w:r>
      <w:r w:rsidR="00192D31" w:rsidRPr="00E3220E">
        <w:rPr>
          <w:color w:val="000000" w:themeColor="text1"/>
        </w:rPr>
        <w:fldChar w:fldCharType="end"/>
      </w:r>
      <w:r w:rsidR="007654FF" w:rsidRPr="00E3220E">
        <w:rPr>
          <w:color w:val="000000" w:themeColor="text1"/>
        </w:rPr>
        <w:t xml:space="preserve">. </w:t>
      </w:r>
      <w:r w:rsidR="004E5108" w:rsidRPr="00E3220E">
        <w:rPr>
          <w:color w:val="000000" w:themeColor="text1"/>
        </w:rPr>
        <w:t>Thereafter, s</w:t>
      </w:r>
      <w:r w:rsidR="00D567E5" w:rsidRPr="00E3220E">
        <w:rPr>
          <w:color w:val="000000" w:themeColor="text1"/>
        </w:rPr>
        <w:t xml:space="preserve">imilar disease outbreaks </w:t>
      </w:r>
      <w:r w:rsidR="001D0651" w:rsidRPr="00E3220E">
        <w:rPr>
          <w:color w:val="000000" w:themeColor="text1"/>
        </w:rPr>
        <w:t>referred to as</w:t>
      </w:r>
      <w:r w:rsidR="00D567E5" w:rsidRPr="00E3220E">
        <w:rPr>
          <w:color w:val="000000" w:themeColor="text1"/>
        </w:rPr>
        <w:t xml:space="preserve"> summer mortalities </w:t>
      </w:r>
      <w:r w:rsidR="004C25E3" w:rsidRPr="00E3220E">
        <w:rPr>
          <w:color w:val="000000" w:themeColor="text1"/>
        </w:rPr>
        <w:t>and</w:t>
      </w:r>
      <w:r w:rsidR="00D567E5" w:rsidRPr="00E3220E">
        <w:rPr>
          <w:color w:val="000000" w:themeColor="text1"/>
        </w:rPr>
        <w:t xml:space="preserve"> </w:t>
      </w:r>
      <w:r w:rsidR="001D0651" w:rsidRPr="00E3220E">
        <w:rPr>
          <w:color w:val="000000" w:themeColor="text1"/>
        </w:rPr>
        <w:t xml:space="preserve">the </w:t>
      </w:r>
      <w:r w:rsidR="00D567E5" w:rsidRPr="00E3220E">
        <w:rPr>
          <w:color w:val="000000" w:themeColor="text1"/>
        </w:rPr>
        <w:t xml:space="preserve">one month mortality syndrome </w:t>
      </w:r>
      <w:r w:rsidR="004C6669" w:rsidRPr="00E3220E">
        <w:rPr>
          <w:color w:val="000000" w:themeColor="text1"/>
        </w:rPr>
        <w:t xml:space="preserve">associated with </w:t>
      </w:r>
      <w:proofErr w:type="spellStart"/>
      <w:r w:rsidR="004C6669" w:rsidRPr="00E3220E">
        <w:rPr>
          <w:color w:val="000000" w:themeColor="text1"/>
        </w:rPr>
        <w:t>TiLV</w:t>
      </w:r>
      <w:proofErr w:type="spellEnd"/>
      <w:r w:rsidR="004C6669" w:rsidRPr="00E3220E">
        <w:rPr>
          <w:color w:val="000000" w:themeColor="text1"/>
        </w:rPr>
        <w:t xml:space="preserve"> infection </w:t>
      </w:r>
      <w:r w:rsidR="004E5108" w:rsidRPr="00E3220E">
        <w:rPr>
          <w:color w:val="000000" w:themeColor="text1"/>
        </w:rPr>
        <w:t>were</w:t>
      </w:r>
      <w:r w:rsidR="00D567E5" w:rsidRPr="00E3220E">
        <w:rPr>
          <w:color w:val="000000" w:themeColor="text1"/>
        </w:rPr>
        <w:t xml:space="preserve"> reported in Nile tilapia (</w:t>
      </w:r>
      <w:r w:rsidR="00D567E5" w:rsidRPr="00E3220E">
        <w:rPr>
          <w:i/>
          <w:iCs/>
          <w:color w:val="000000" w:themeColor="text1"/>
        </w:rPr>
        <w:t xml:space="preserve">Oreochromis </w:t>
      </w:r>
      <w:proofErr w:type="spellStart"/>
      <w:r w:rsidR="00D567E5" w:rsidRPr="00E3220E">
        <w:rPr>
          <w:i/>
          <w:iCs/>
          <w:color w:val="000000" w:themeColor="text1"/>
        </w:rPr>
        <w:t>niloticus</w:t>
      </w:r>
      <w:proofErr w:type="spellEnd"/>
      <w:r w:rsidR="00D567E5" w:rsidRPr="00E3220E">
        <w:rPr>
          <w:color w:val="000000" w:themeColor="text1"/>
        </w:rPr>
        <w:t>) in Egypt</w:t>
      </w:r>
      <w:r w:rsidR="00192D31" w:rsidRPr="00E3220E">
        <w:rPr>
          <w:color w:val="000000" w:themeColor="text1"/>
        </w:rPr>
        <w:fldChar w:fldCharType="begin">
          <w:fldData xml:space="preserve">PEVuZE5vdGU+PENpdGU+PEF1dGhvcj5OaWNob2xzb248L0F1dGhvcj48WWVhcj4yMDE3PC9ZZWFy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</w:fldData>
        </w:fldChar>
      </w:r>
      <w:r w:rsidR="00BC277A" w:rsidRPr="00E3220E">
        <w:rPr>
          <w:color w:val="000000" w:themeColor="text1"/>
        </w:rPr>
        <w:instrText xml:space="preserve"> ADDIN EN.CITE </w:instrText>
      </w:r>
      <w:r w:rsidR="00BC277A" w:rsidRPr="00E3220E">
        <w:rPr>
          <w:color w:val="000000" w:themeColor="text1"/>
        </w:rPr>
        <w:fldChar w:fldCharType="begin">
          <w:fldData xml:space="preserve">PEVuZE5vdGU+PENpdGU+PEF1dGhvcj5OaWNob2xzb248L0F1dGhvcj48WWVhcj4yMDE3PC9ZZWFy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</w:fldData>
        </w:fldChar>
      </w:r>
      <w:r w:rsidR="00BC277A" w:rsidRPr="00E3220E">
        <w:rPr>
          <w:color w:val="000000" w:themeColor="text1"/>
        </w:rPr>
        <w:instrText xml:space="preserve"> ADDIN EN.CITE.DATA </w:instrText>
      </w:r>
      <w:r w:rsidR="00BC277A" w:rsidRPr="00E3220E">
        <w:rPr>
          <w:color w:val="000000" w:themeColor="text1"/>
        </w:rPr>
      </w:r>
      <w:r w:rsidR="00BC277A" w:rsidRPr="00E3220E">
        <w:rPr>
          <w:color w:val="000000" w:themeColor="text1"/>
        </w:rPr>
        <w:fldChar w:fldCharType="end"/>
      </w:r>
      <w:r w:rsidR="00192D31" w:rsidRPr="00E3220E">
        <w:rPr>
          <w:color w:val="000000" w:themeColor="text1"/>
        </w:rPr>
      </w:r>
      <w:r w:rsidR="00192D31" w:rsidRPr="00E3220E">
        <w:rPr>
          <w:color w:val="000000" w:themeColor="text1"/>
        </w:rPr>
        <w:fldChar w:fldCharType="separate"/>
      </w:r>
      <w:r w:rsidR="00192D31" w:rsidRPr="00E3220E">
        <w:rPr>
          <w:color w:val="000000" w:themeColor="text1"/>
          <w:vertAlign w:val="superscript"/>
        </w:rPr>
        <w:t>15</w:t>
      </w:r>
      <w:r w:rsidR="00192D31" w:rsidRPr="00E3220E">
        <w:rPr>
          <w:color w:val="000000" w:themeColor="text1"/>
        </w:rPr>
        <w:fldChar w:fldCharType="end"/>
      </w:r>
      <w:r w:rsidR="00954C8F" w:rsidRPr="00E3220E">
        <w:rPr>
          <w:color w:val="000000" w:themeColor="text1"/>
        </w:rPr>
        <w:t xml:space="preserve"> </w:t>
      </w:r>
      <w:r w:rsidR="00D567E5" w:rsidRPr="00E3220E">
        <w:rPr>
          <w:color w:val="000000" w:themeColor="text1"/>
        </w:rPr>
        <w:t>and Nile and red hybrid tilapia (</w:t>
      </w:r>
      <w:r w:rsidR="00D567E5" w:rsidRPr="00E3220E">
        <w:rPr>
          <w:i/>
          <w:iCs/>
          <w:color w:val="000000" w:themeColor="text1"/>
        </w:rPr>
        <w:t xml:space="preserve">Oreochromis </w:t>
      </w:r>
      <w:r w:rsidR="00D567E5" w:rsidRPr="00E3220E">
        <w:rPr>
          <w:color w:val="000000" w:themeColor="text1"/>
        </w:rPr>
        <w:t xml:space="preserve">spp.) </w:t>
      </w:r>
      <w:r w:rsidR="004C6669" w:rsidRPr="00E3220E">
        <w:rPr>
          <w:color w:val="000000" w:themeColor="text1"/>
        </w:rPr>
        <w:t>in Thailand</w:t>
      </w:r>
      <w:r w:rsidR="00192D31" w:rsidRPr="00E3220E">
        <w:rPr>
          <w:color w:val="000000" w:themeColor="text1"/>
        </w:rPr>
        <w:fldChar w:fldCharType="begin">
          <w:fldData xml:space="preserve">PEVuZE5vdGU+PENpdGU+PEF1dGhvcj5TdXJhY2hldHBvbmc8L0F1dGhvcj48WWVhcj4yMDE3PC9Z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</w:fldData>
        </w:fldChar>
      </w:r>
      <w:r w:rsidR="00BC277A" w:rsidRPr="00E3220E">
        <w:rPr>
          <w:color w:val="000000" w:themeColor="text1"/>
        </w:rPr>
        <w:instrText xml:space="preserve"> ADDIN EN.CITE </w:instrText>
      </w:r>
      <w:r w:rsidR="00BC277A" w:rsidRPr="00E3220E">
        <w:rPr>
          <w:color w:val="000000" w:themeColor="text1"/>
        </w:rPr>
        <w:fldChar w:fldCharType="begin">
          <w:fldData xml:space="preserve">PEVuZE5vdGU+PENpdGU+PEF1dGhvcj5TdXJhY2hldHBvbmc8L0F1dGhvcj48WWVhcj4yMDE3PC9Z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</w:fldData>
        </w:fldChar>
      </w:r>
      <w:r w:rsidR="00BC277A" w:rsidRPr="00E3220E">
        <w:rPr>
          <w:color w:val="000000" w:themeColor="text1"/>
        </w:rPr>
        <w:instrText xml:space="preserve"> ADDIN EN.CITE.DATA </w:instrText>
      </w:r>
      <w:r w:rsidR="00BC277A" w:rsidRPr="00E3220E">
        <w:rPr>
          <w:color w:val="000000" w:themeColor="text1"/>
        </w:rPr>
      </w:r>
      <w:r w:rsidR="00BC277A" w:rsidRPr="00E3220E">
        <w:rPr>
          <w:color w:val="000000" w:themeColor="text1"/>
        </w:rPr>
        <w:fldChar w:fldCharType="end"/>
      </w:r>
      <w:r w:rsidR="00192D31" w:rsidRPr="00E3220E">
        <w:rPr>
          <w:color w:val="000000" w:themeColor="text1"/>
        </w:rPr>
      </w:r>
      <w:r w:rsidR="00192D31" w:rsidRPr="00E3220E">
        <w:rPr>
          <w:color w:val="000000" w:themeColor="text1"/>
        </w:rPr>
        <w:fldChar w:fldCharType="separate"/>
      </w:r>
      <w:r w:rsidR="00192D31" w:rsidRPr="00E3220E">
        <w:rPr>
          <w:color w:val="000000" w:themeColor="text1"/>
          <w:vertAlign w:val="superscript"/>
        </w:rPr>
        <w:t>16</w:t>
      </w:r>
      <w:r w:rsidR="00192D31" w:rsidRPr="00E3220E">
        <w:rPr>
          <w:color w:val="000000" w:themeColor="text1"/>
        </w:rPr>
        <w:fldChar w:fldCharType="end"/>
      </w:r>
      <w:r w:rsidR="004E5108" w:rsidRPr="00E3220E">
        <w:rPr>
          <w:color w:val="000000" w:themeColor="text1"/>
        </w:rPr>
        <w:t>, respectively</w:t>
      </w:r>
      <w:r w:rsidR="00D567E5" w:rsidRPr="00E3220E">
        <w:rPr>
          <w:color w:val="000000" w:themeColor="text1"/>
        </w:rPr>
        <w:t xml:space="preserve">. </w:t>
      </w:r>
      <w:r w:rsidR="0034787B" w:rsidRPr="00E3220E">
        <w:rPr>
          <w:color w:val="000000" w:themeColor="text1"/>
        </w:rPr>
        <w:t xml:space="preserve">Detection of aquatic animal viruses </w:t>
      </w:r>
      <w:r w:rsidR="005E2E38" w:rsidRPr="00E3220E">
        <w:rPr>
          <w:color w:val="000000" w:themeColor="text1"/>
        </w:rPr>
        <w:t>is</w:t>
      </w:r>
      <w:r w:rsidR="0034787B" w:rsidRPr="00E3220E">
        <w:rPr>
          <w:color w:val="000000" w:themeColor="text1"/>
        </w:rPr>
        <w:t xml:space="preserve"> historically carried out by growth and isolation of viruses in cell culture. </w:t>
      </w:r>
      <w:r w:rsidR="00E02D40" w:rsidRPr="00E3220E">
        <w:rPr>
          <w:color w:val="000000" w:themeColor="text1"/>
        </w:rPr>
        <w:t>V</w:t>
      </w:r>
      <w:r w:rsidR="00EE5FC8" w:rsidRPr="00E3220E">
        <w:rPr>
          <w:color w:val="000000" w:themeColor="text1"/>
        </w:rPr>
        <w:t>arious cell lines have been tested for the propagation</w:t>
      </w:r>
      <w:r w:rsidR="001D0651" w:rsidRPr="00E3220E">
        <w:rPr>
          <w:color w:val="000000" w:themeColor="text1"/>
        </w:rPr>
        <w:t xml:space="preserve"> and isolation</w:t>
      </w:r>
      <w:r w:rsidR="00EE5FC8" w:rsidRPr="00E3220E">
        <w:rPr>
          <w:color w:val="000000" w:themeColor="text1"/>
        </w:rPr>
        <w:t xml:space="preserve"> of </w:t>
      </w:r>
      <w:proofErr w:type="spellStart"/>
      <w:r w:rsidR="00EE5FC8" w:rsidRPr="00E3220E">
        <w:rPr>
          <w:color w:val="000000" w:themeColor="text1"/>
        </w:rPr>
        <w:t>TiLV</w:t>
      </w:r>
      <w:proofErr w:type="spellEnd"/>
      <w:r w:rsidR="00EE5FC8" w:rsidRPr="00E3220E">
        <w:rPr>
          <w:color w:val="000000" w:themeColor="text1"/>
        </w:rPr>
        <w:t xml:space="preserve"> including</w:t>
      </w:r>
      <w:r w:rsidR="003C4B59" w:rsidRPr="00E3220E">
        <w:rPr>
          <w:color w:val="000000" w:themeColor="text1"/>
        </w:rPr>
        <w:t>, E-11 cells derived</w:t>
      </w:r>
      <w:r w:rsidR="00EE5FC8" w:rsidRPr="00E3220E">
        <w:rPr>
          <w:color w:val="000000" w:themeColor="text1"/>
        </w:rPr>
        <w:t xml:space="preserve"> from snakehead fish </w:t>
      </w:r>
      <w:r w:rsidR="00EE5FC8" w:rsidRPr="00E3220E">
        <w:rPr>
          <w:color w:val="auto"/>
        </w:rPr>
        <w:t>(</w:t>
      </w:r>
      <w:proofErr w:type="spellStart"/>
      <w:r w:rsidR="00EE5FC8" w:rsidRPr="00E3220E">
        <w:rPr>
          <w:rStyle w:val="st1"/>
          <w:i/>
          <w:iCs/>
          <w:color w:val="auto"/>
        </w:rPr>
        <w:t>Ophiocephalus</w:t>
      </w:r>
      <w:proofErr w:type="spellEnd"/>
      <w:r w:rsidR="00EE5FC8" w:rsidRPr="00E3220E">
        <w:rPr>
          <w:rStyle w:val="st1"/>
          <w:i/>
          <w:iCs/>
          <w:color w:val="auto"/>
        </w:rPr>
        <w:t xml:space="preserve"> </w:t>
      </w:r>
      <w:proofErr w:type="spellStart"/>
      <w:r w:rsidR="00EE5FC8" w:rsidRPr="00E3220E">
        <w:rPr>
          <w:rStyle w:val="st1"/>
          <w:i/>
          <w:iCs/>
          <w:color w:val="auto"/>
        </w:rPr>
        <w:t>striatus</w:t>
      </w:r>
      <w:proofErr w:type="spellEnd"/>
      <w:r w:rsidR="00EE5FC8" w:rsidRPr="00E3220E">
        <w:rPr>
          <w:color w:val="auto"/>
        </w:rPr>
        <w:t>)</w:t>
      </w:r>
      <w:r w:rsidR="00954C8F" w:rsidRPr="00E3220E">
        <w:rPr>
          <w:color w:val="000000" w:themeColor="text1"/>
        </w:rPr>
        <w:fldChar w:fldCharType="begin">
          <w:fldData xml:space="preserve">PEVuZE5vdGU+PENpdGU+PEF1dGhvcj5UYXR0aXlhcG9uZzwvQXV0aG9yPjxZZWFyPjIwMTc8L1ll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</w:fldData>
        </w:fldChar>
      </w:r>
      <w:r w:rsidR="00BC277A" w:rsidRPr="00E3220E">
        <w:rPr>
          <w:color w:val="000000" w:themeColor="text1"/>
        </w:rPr>
        <w:instrText xml:space="preserve"> ADDIN EN.CITE </w:instrText>
      </w:r>
      <w:r w:rsidR="00BC277A" w:rsidRPr="00E3220E">
        <w:rPr>
          <w:color w:val="000000" w:themeColor="text1"/>
        </w:rPr>
        <w:fldChar w:fldCharType="begin">
          <w:fldData xml:space="preserve">PEVuZE5vdGU+PENpdGU+PEF1dGhvcj5UYXR0aXlhcG9uZzwvQXV0aG9yPjxZZWFyPjIwMTc8L1ll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</w:fldData>
        </w:fldChar>
      </w:r>
      <w:r w:rsidR="00BC277A" w:rsidRPr="00E3220E">
        <w:rPr>
          <w:color w:val="000000" w:themeColor="text1"/>
        </w:rPr>
        <w:instrText xml:space="preserve"> ADDIN EN.CITE.DATA </w:instrText>
      </w:r>
      <w:r w:rsidR="00BC277A" w:rsidRPr="00E3220E">
        <w:rPr>
          <w:color w:val="000000" w:themeColor="text1"/>
        </w:rPr>
      </w:r>
      <w:r w:rsidR="00BC277A" w:rsidRPr="00E3220E">
        <w:rPr>
          <w:color w:val="000000" w:themeColor="text1"/>
        </w:rPr>
        <w:fldChar w:fldCharType="end"/>
      </w:r>
      <w:r w:rsidR="00954C8F" w:rsidRPr="00E3220E">
        <w:rPr>
          <w:color w:val="000000" w:themeColor="text1"/>
        </w:rPr>
      </w:r>
      <w:r w:rsidR="00954C8F" w:rsidRPr="00E3220E">
        <w:rPr>
          <w:color w:val="000000" w:themeColor="text1"/>
        </w:rPr>
        <w:fldChar w:fldCharType="separate"/>
      </w:r>
      <w:r w:rsidR="00192D31" w:rsidRPr="00E3220E">
        <w:rPr>
          <w:color w:val="000000" w:themeColor="text1"/>
          <w:vertAlign w:val="superscript"/>
        </w:rPr>
        <w:t>17,18</w:t>
      </w:r>
      <w:r w:rsidR="00954C8F" w:rsidRPr="00E3220E">
        <w:rPr>
          <w:color w:val="000000" w:themeColor="text1"/>
        </w:rPr>
        <w:fldChar w:fldCharType="end"/>
      </w:r>
      <w:r w:rsidR="00EE5FC8" w:rsidRPr="00E3220E">
        <w:rPr>
          <w:color w:val="000000" w:themeColor="text1"/>
        </w:rPr>
        <w:t xml:space="preserve">, </w:t>
      </w:r>
      <w:proofErr w:type="spellStart"/>
      <w:r w:rsidR="00EE5FC8" w:rsidRPr="00E3220E">
        <w:rPr>
          <w:color w:val="000000" w:themeColor="text1"/>
        </w:rPr>
        <w:t>OmB</w:t>
      </w:r>
      <w:proofErr w:type="spellEnd"/>
      <w:r w:rsidR="00EE5FC8" w:rsidRPr="00E3220E">
        <w:rPr>
          <w:color w:val="000000" w:themeColor="text1"/>
        </w:rPr>
        <w:t xml:space="preserve"> and </w:t>
      </w:r>
      <w:proofErr w:type="spellStart"/>
      <w:r w:rsidR="00EE5FC8" w:rsidRPr="00E3220E">
        <w:rPr>
          <w:color w:val="000000" w:themeColor="text1"/>
        </w:rPr>
        <w:t>TmB</w:t>
      </w:r>
      <w:proofErr w:type="spellEnd"/>
      <w:r w:rsidR="00EE5FC8" w:rsidRPr="00E3220E">
        <w:rPr>
          <w:color w:val="000000" w:themeColor="text1"/>
        </w:rPr>
        <w:t xml:space="preserve"> originat</w:t>
      </w:r>
      <w:r w:rsidR="00574443" w:rsidRPr="00E3220E">
        <w:rPr>
          <w:color w:val="000000" w:themeColor="text1"/>
        </w:rPr>
        <w:t>ing</w:t>
      </w:r>
      <w:r w:rsidR="00EE5FC8" w:rsidRPr="00E3220E">
        <w:rPr>
          <w:color w:val="000000" w:themeColor="text1"/>
        </w:rPr>
        <w:t xml:space="preserve"> from </w:t>
      </w:r>
      <w:r w:rsidR="00EE5FC8" w:rsidRPr="00E3220E">
        <w:rPr>
          <w:i/>
          <w:iCs/>
          <w:color w:val="000000" w:themeColor="text1"/>
        </w:rPr>
        <w:t>Oreochromis mossambicus</w:t>
      </w:r>
      <w:r w:rsidR="00192D31" w:rsidRPr="00E3220E">
        <w:rPr>
          <w:color w:val="000000" w:themeColor="text1"/>
        </w:rPr>
        <w:fldChar w:fldCharType="begin">
          <w:fldData xml:space="preserve">PEVuZE5vdGU+PENpdGU+PEF1dGhvcj5LZW1ib3UgVHNvZmFjazwvQXV0aG9yPjxZZWFyPjIwMTc8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</w:fldData>
        </w:fldChar>
      </w:r>
      <w:r w:rsidR="00BC277A" w:rsidRPr="00E3220E">
        <w:rPr>
          <w:color w:val="000000" w:themeColor="text1"/>
        </w:rPr>
        <w:instrText xml:space="preserve"> ADDIN EN.CITE </w:instrText>
      </w:r>
      <w:r w:rsidR="00BC277A" w:rsidRPr="00E3220E">
        <w:rPr>
          <w:color w:val="000000" w:themeColor="text1"/>
        </w:rPr>
        <w:fldChar w:fldCharType="begin">
          <w:fldData xml:space="preserve">PEVuZE5vdGU+PENpdGU+PEF1dGhvcj5LZW1ib3UgVHNvZmFjazwvQXV0aG9yPjxZZWFyPjIwMTc8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</w:fldData>
        </w:fldChar>
      </w:r>
      <w:r w:rsidR="00BC277A" w:rsidRPr="00E3220E">
        <w:rPr>
          <w:color w:val="000000" w:themeColor="text1"/>
        </w:rPr>
        <w:instrText xml:space="preserve"> ADDIN EN.CITE.DATA </w:instrText>
      </w:r>
      <w:r w:rsidR="00BC277A" w:rsidRPr="00E3220E">
        <w:rPr>
          <w:color w:val="000000" w:themeColor="text1"/>
        </w:rPr>
      </w:r>
      <w:r w:rsidR="00BC277A" w:rsidRPr="00E3220E">
        <w:rPr>
          <w:color w:val="000000" w:themeColor="text1"/>
        </w:rPr>
        <w:fldChar w:fldCharType="end"/>
      </w:r>
      <w:r w:rsidR="00192D31" w:rsidRPr="00E3220E">
        <w:rPr>
          <w:color w:val="000000" w:themeColor="text1"/>
        </w:rPr>
      </w:r>
      <w:r w:rsidR="00192D31" w:rsidRPr="00E3220E">
        <w:rPr>
          <w:color w:val="000000" w:themeColor="text1"/>
        </w:rPr>
        <w:fldChar w:fldCharType="separate"/>
      </w:r>
      <w:r w:rsidR="00192D31" w:rsidRPr="00E3220E">
        <w:rPr>
          <w:color w:val="000000" w:themeColor="text1"/>
          <w:vertAlign w:val="superscript"/>
        </w:rPr>
        <w:t>18</w:t>
      </w:r>
      <w:r w:rsidR="00192D31" w:rsidRPr="00E3220E">
        <w:rPr>
          <w:color w:val="000000" w:themeColor="text1"/>
        </w:rPr>
        <w:fldChar w:fldCharType="end"/>
      </w:r>
      <w:r w:rsidR="00EE5FC8" w:rsidRPr="00E3220E">
        <w:rPr>
          <w:color w:val="000000" w:themeColor="text1"/>
        </w:rPr>
        <w:t xml:space="preserve">, </w:t>
      </w:r>
      <w:r w:rsidR="003C4B59" w:rsidRPr="00E3220E">
        <w:rPr>
          <w:color w:val="000000" w:themeColor="text1"/>
        </w:rPr>
        <w:t xml:space="preserve">and </w:t>
      </w:r>
      <w:proofErr w:type="spellStart"/>
      <w:r w:rsidR="00EE5FC8" w:rsidRPr="00E3220E">
        <w:rPr>
          <w:color w:val="000000" w:themeColor="text1"/>
        </w:rPr>
        <w:t>OnlB</w:t>
      </w:r>
      <w:proofErr w:type="spellEnd"/>
      <w:r w:rsidR="00EE5FC8" w:rsidRPr="00E3220E">
        <w:rPr>
          <w:color w:val="000000" w:themeColor="text1"/>
        </w:rPr>
        <w:t xml:space="preserve"> and </w:t>
      </w:r>
      <w:proofErr w:type="spellStart"/>
      <w:r w:rsidR="00EE5FC8" w:rsidRPr="00E3220E">
        <w:rPr>
          <w:color w:val="000000" w:themeColor="text1"/>
        </w:rPr>
        <w:t>OnlL</w:t>
      </w:r>
      <w:proofErr w:type="spellEnd"/>
      <w:r w:rsidR="00EE5FC8" w:rsidRPr="00E3220E">
        <w:rPr>
          <w:color w:val="000000" w:themeColor="text1"/>
        </w:rPr>
        <w:t xml:space="preserve"> originat</w:t>
      </w:r>
      <w:r w:rsidR="00574443" w:rsidRPr="00E3220E">
        <w:rPr>
          <w:color w:val="000000" w:themeColor="text1"/>
        </w:rPr>
        <w:t>ing</w:t>
      </w:r>
      <w:r w:rsidR="00EE5FC8" w:rsidRPr="00E3220E">
        <w:rPr>
          <w:color w:val="000000" w:themeColor="text1"/>
        </w:rPr>
        <w:t xml:space="preserve"> from Nile tilapia (</w:t>
      </w:r>
      <w:r w:rsidR="00EE5FC8" w:rsidRPr="00E3220E">
        <w:rPr>
          <w:i/>
          <w:iCs/>
          <w:color w:val="000000" w:themeColor="text1"/>
        </w:rPr>
        <w:t xml:space="preserve">O. </w:t>
      </w:r>
      <w:proofErr w:type="spellStart"/>
      <w:r w:rsidR="00EE5FC8" w:rsidRPr="00E3220E">
        <w:rPr>
          <w:i/>
          <w:iCs/>
          <w:color w:val="000000" w:themeColor="text1"/>
        </w:rPr>
        <w:t>niloticus</w:t>
      </w:r>
      <w:proofErr w:type="spellEnd"/>
      <w:r w:rsidR="00EE5FC8" w:rsidRPr="00E3220E">
        <w:rPr>
          <w:color w:val="000000" w:themeColor="text1"/>
        </w:rPr>
        <w:t>)</w:t>
      </w:r>
      <w:r w:rsidR="00192D31" w:rsidRPr="00E3220E">
        <w:rPr>
          <w:color w:val="000000" w:themeColor="text1"/>
        </w:rPr>
        <w:fldChar w:fldCharType="begin"/>
      </w:r>
      <w:r w:rsidR="00BC277A" w:rsidRPr="00E3220E">
        <w:rPr>
          <w:color w:val="000000" w:themeColor="text1"/>
        </w:rPr>
        <w:instrText xml:space="preserve"> ADDIN EN.CITE &lt;EndNote&gt;&lt;Cite&gt;&lt;Author&gt;Thangaraj&lt;/Author&gt;&lt;Year&gt;2018&lt;/Year&gt;&lt;RecNum&gt;309&lt;/RecNum&gt;&lt;DisplayText&gt;&lt;style face="superscript"&gt;19&lt;/style&gt;&lt;/DisplayText&gt;&lt;record&gt;&lt;rec-number&gt;309&lt;/rec-number&gt;&lt;foreign-keys&gt;&lt;key app="EN" db-id="25df52sah2t0thetfrjpetrqrpr22xtwd2tz" timestamp="1525733722"&gt;309&lt;/key&gt;&lt;/foreign-keys&gt;&lt;ref-type name="Journal Article"&gt;17&lt;/ref-type&gt;&lt;contributors&gt;&lt;authors&gt;&lt;author&gt;Thangaraj, Raja Swaminathan&lt;/author&gt;&lt;author&gt;Ravi, Charan&lt;/author&gt;&lt;author&gt;Kumar, Raj&lt;/author&gt;&lt;author&gt;Dharmaratnam, Arathi&lt;/author&gt;&lt;author&gt;Valaparambil Saidmuhammed, Basheer&lt;/author&gt;&lt;author&gt;Pradhan, Pravata Kumar&lt;/author&gt;&lt;author&gt;Sood, Neeraj&lt;/author&gt;&lt;/authors&gt;&lt;/contributors&gt;&lt;titles&gt;&lt;title&gt;Derivation of two tilapia (Oreochromis niloticus) cell lines for efficient propagation of Tilapia Lake Virus (TiLV)&lt;/title&gt;&lt;secondary-title&gt;Aquaculture&lt;/secondary-title&gt;&lt;/titles&gt;&lt;periodical&gt;&lt;full-title&gt;Aquaculture (Amsterdam, Netherlands)&lt;/full-title&gt;&lt;abbr-1&gt;Aquaculture&lt;/abbr-1&gt;&lt;abbr-2&gt;Aquaculture&lt;/abbr-2&gt;&lt;/periodical&gt;&lt;pages&gt;206-214&lt;/pages&gt;&lt;volume&gt;492&lt;/volume&gt;&lt;keywords&gt;&lt;keyword&gt;Cell lines&lt;/keyword&gt;&lt;keyword&gt;Isolation&lt;/keyword&gt;&lt;keyword&gt;Tilapia Lake Virus&lt;/keyword&gt;&lt;/keywords&gt;&lt;dates&gt;&lt;year&gt;2018&lt;/year&gt;&lt;pub-dates&gt;&lt;date&gt;2018/07/01/&lt;/date&gt;&lt;/pub-dates&gt;&lt;/dates&gt;&lt;isbn&gt;0044-8486&lt;/isbn&gt;&lt;urls&gt;&lt;related-urls&gt;&lt;url&gt;http://www.sciencedirect.com/science/article/pii/S0044848617325838&lt;/url&gt;&lt;/related-urls&gt;&lt;/urls&gt;&lt;electronic-resource-num&gt;https://doi.org/10.1016/j.aquaculture.2018.04.012&lt;/electronic-resource-num&gt;&lt;/record&gt;&lt;/Cite&gt;&lt;/EndNote&gt;</w:instrText>
      </w:r>
      <w:r w:rsidR="00192D31" w:rsidRPr="00E3220E">
        <w:rPr>
          <w:color w:val="000000" w:themeColor="text1"/>
        </w:rPr>
        <w:fldChar w:fldCharType="separate"/>
      </w:r>
      <w:r w:rsidR="00192D31" w:rsidRPr="00E3220E">
        <w:rPr>
          <w:color w:val="000000" w:themeColor="text1"/>
          <w:vertAlign w:val="superscript"/>
        </w:rPr>
        <w:t>19</w:t>
      </w:r>
      <w:r w:rsidR="00192D31" w:rsidRPr="00E3220E">
        <w:rPr>
          <w:color w:val="000000" w:themeColor="text1"/>
        </w:rPr>
        <w:fldChar w:fldCharType="end"/>
      </w:r>
      <w:r w:rsidR="00EE5FC8" w:rsidRPr="00E3220E">
        <w:rPr>
          <w:color w:val="000000" w:themeColor="text1"/>
        </w:rPr>
        <w:t>.</w:t>
      </w:r>
      <w:r w:rsidR="00EE5FC8" w:rsidRPr="00E3220E">
        <w:rPr>
          <w:color w:val="000000" w:themeColor="text1"/>
          <w:lang w:bidi="th-TH"/>
        </w:rPr>
        <w:t xml:space="preserve"> </w:t>
      </w:r>
      <w:r w:rsidR="00A71A5E" w:rsidRPr="00E3220E">
        <w:rPr>
          <w:color w:val="000000" w:themeColor="text1"/>
          <w:lang w:bidi="th-TH"/>
        </w:rPr>
        <w:t xml:space="preserve">While virus culture has the advantage that it provides material for </w:t>
      </w:r>
      <w:r w:rsidR="00D67D39" w:rsidRPr="00E3220E">
        <w:rPr>
          <w:color w:val="000000" w:themeColor="text1"/>
          <w:lang w:bidi="th-TH"/>
        </w:rPr>
        <w:t>further</w:t>
      </w:r>
      <w:r w:rsidR="00A71A5E" w:rsidRPr="00E3220E">
        <w:rPr>
          <w:color w:val="000000" w:themeColor="text1"/>
          <w:lang w:bidi="th-TH"/>
        </w:rPr>
        <w:t xml:space="preserve"> experiments, it has the disadvantage that it</w:t>
      </w:r>
      <w:r w:rsidR="00EE5FC8" w:rsidRPr="00E3220E">
        <w:rPr>
          <w:color w:val="000000" w:themeColor="text1"/>
          <w:lang w:bidi="th-TH"/>
        </w:rPr>
        <w:t xml:space="preserve"> requires at least 4-7 days to observe</w:t>
      </w:r>
      <w:r w:rsidR="001D0651" w:rsidRPr="00E3220E">
        <w:rPr>
          <w:color w:val="000000" w:themeColor="text1"/>
          <w:lang w:bidi="th-TH"/>
        </w:rPr>
        <w:t xml:space="preserve"> the formation of </w:t>
      </w:r>
      <w:r w:rsidR="003C4B59" w:rsidRPr="00E3220E">
        <w:rPr>
          <w:color w:val="000000" w:themeColor="text1"/>
          <w:lang w:bidi="th-TH"/>
        </w:rPr>
        <w:t xml:space="preserve">cytopathic effects (CPE) </w:t>
      </w:r>
      <w:r w:rsidR="00EE5FC8" w:rsidRPr="00E3220E">
        <w:rPr>
          <w:color w:val="000000" w:themeColor="text1"/>
          <w:lang w:bidi="th-TH"/>
        </w:rPr>
        <w:t xml:space="preserve">and </w:t>
      </w:r>
      <w:r w:rsidR="00A71A5E" w:rsidRPr="00E3220E">
        <w:rPr>
          <w:color w:val="000000" w:themeColor="text1"/>
          <w:lang w:bidi="th-TH"/>
        </w:rPr>
        <w:t xml:space="preserve">crucially, </w:t>
      </w:r>
      <w:r w:rsidR="00EE5FC8" w:rsidRPr="00E3220E">
        <w:rPr>
          <w:color w:val="000000" w:themeColor="text1"/>
          <w:lang w:bidi="th-TH"/>
        </w:rPr>
        <w:t>different piscine viruses</w:t>
      </w:r>
      <w:r w:rsidR="00A71A5E" w:rsidRPr="00E3220E">
        <w:rPr>
          <w:color w:val="000000" w:themeColor="text1"/>
          <w:lang w:bidi="th-TH"/>
        </w:rPr>
        <w:t>, that are more fit to replicate</w:t>
      </w:r>
      <w:r w:rsidR="00EE5FC8" w:rsidRPr="00E3220E">
        <w:rPr>
          <w:color w:val="000000" w:themeColor="text1"/>
          <w:lang w:bidi="th-TH"/>
        </w:rPr>
        <w:t xml:space="preserve"> may </w:t>
      </w:r>
      <w:r w:rsidR="00A71A5E" w:rsidRPr="00E3220E">
        <w:rPr>
          <w:color w:val="000000" w:themeColor="text1"/>
          <w:lang w:bidi="th-TH"/>
        </w:rPr>
        <w:t>be propagated</w:t>
      </w:r>
      <w:r w:rsidR="00EE5FC8" w:rsidRPr="00E3220E">
        <w:rPr>
          <w:color w:val="000000" w:themeColor="text1"/>
          <w:lang w:bidi="th-TH"/>
        </w:rPr>
        <w:t xml:space="preserve"> and produce similar CPE.</w:t>
      </w:r>
      <w:r w:rsidR="00EE5FC8" w:rsidRPr="00E3220E">
        <w:rPr>
          <w:color w:val="000000" w:themeColor="text1"/>
        </w:rPr>
        <w:t xml:space="preserve"> </w:t>
      </w:r>
    </w:p>
    <w:p w14:paraId="30D0CE0A" w14:textId="77777777" w:rsidR="00635645" w:rsidRPr="00E3220E" w:rsidRDefault="00635645" w:rsidP="00E3220E">
      <w:pPr>
        <w:widowControl/>
        <w:jc w:val="left"/>
        <w:rPr>
          <w:color w:val="000000" w:themeColor="text1"/>
        </w:rPr>
      </w:pPr>
    </w:p>
    <w:p w14:paraId="4575B022" w14:textId="15C65207" w:rsidR="00A527A9" w:rsidRPr="00E3220E" w:rsidRDefault="004F3D23" w:rsidP="00E3220E">
      <w:pPr>
        <w:pStyle w:val="CommentText"/>
        <w:widowControl/>
        <w:jc w:val="left"/>
      </w:pPr>
      <w:r w:rsidRPr="00E3220E">
        <w:lastRenderedPageBreak/>
        <w:t xml:space="preserve">In the last </w:t>
      </w:r>
      <w:r w:rsidR="001D0651" w:rsidRPr="00E3220E">
        <w:t>few</w:t>
      </w:r>
      <w:r w:rsidRPr="00E3220E">
        <w:t xml:space="preserve"> decades</w:t>
      </w:r>
      <w:r w:rsidR="00FA3C9D" w:rsidRPr="00E3220E">
        <w:t>,</w:t>
      </w:r>
      <w:r w:rsidRPr="00E3220E">
        <w:t xml:space="preserve"> there has been a move away from traditional, often time-consuming diagnostic methods such as cell culture, serology and antigen detection and replacement with faster and more sensitive nucleic </w:t>
      </w:r>
      <w:proofErr w:type="gramStart"/>
      <w:r w:rsidRPr="00E3220E">
        <w:t>acid based</w:t>
      </w:r>
      <w:proofErr w:type="gramEnd"/>
      <w:r w:rsidRPr="00E3220E">
        <w:t xml:space="preserve"> detection tests</w:t>
      </w:r>
      <w:r w:rsidR="0034787B" w:rsidRPr="00E3220E">
        <w:fldChar w:fldCharType="begin">
          <w:fldData xml:space="preserve">PEVuZE5vdGU+PENpdGU+PEF1dGhvcj5IYW5zb248L0F1dGhvcj48WWVhcj4yMDA2PC9ZZWFyPjxS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IYW5zb248L0F1dGhvcj48WWVhcj4yMDA2PC9ZZWFyPjxS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34787B" w:rsidRPr="00E3220E">
        <w:fldChar w:fldCharType="separate"/>
      </w:r>
      <w:r w:rsidR="00192D31" w:rsidRPr="00E3220E">
        <w:rPr>
          <w:vertAlign w:val="superscript"/>
        </w:rPr>
        <w:t>20,21</w:t>
      </w:r>
      <w:r w:rsidR="0034787B" w:rsidRPr="00E3220E">
        <w:fldChar w:fldCharType="end"/>
      </w:r>
      <w:r w:rsidRPr="00E3220E">
        <w:t xml:space="preserve">. This is </w:t>
      </w:r>
      <w:r w:rsidR="001D0651" w:rsidRPr="00E3220E">
        <w:t>evident</w:t>
      </w:r>
      <w:r w:rsidRPr="00E3220E">
        <w:t xml:space="preserve"> by the fact that many </w:t>
      </w:r>
      <w:r w:rsidR="00E070DB" w:rsidRPr="00E3220E">
        <w:rPr>
          <w:color w:val="000000" w:themeColor="text1"/>
        </w:rPr>
        <w:t>q</w:t>
      </w:r>
      <w:r w:rsidR="00ED16C3" w:rsidRPr="00E3220E">
        <w:rPr>
          <w:color w:val="000000" w:themeColor="text1"/>
        </w:rPr>
        <w:t xml:space="preserve">PCR assays </w:t>
      </w:r>
      <w:r w:rsidRPr="00E3220E">
        <w:t xml:space="preserve">have been </w:t>
      </w:r>
      <w:r w:rsidRPr="00E3220E">
        <w:rPr>
          <w:color w:val="000000" w:themeColor="text1"/>
        </w:rPr>
        <w:t>developed as important diagnostic methods for a multitude of viral diseases in aquatic animals</w:t>
      </w:r>
      <w:r w:rsidR="00163F7D" w:rsidRPr="00E3220E">
        <w:rPr>
          <w:color w:val="000000" w:themeColor="text1"/>
        </w:rPr>
        <w:t>, such as</w:t>
      </w:r>
      <w:r w:rsidR="00E070DB" w:rsidRPr="00E3220E">
        <w:rPr>
          <w:color w:val="000000" w:themeColor="text1"/>
        </w:rPr>
        <w:t xml:space="preserve"> </w:t>
      </w:r>
      <w:r w:rsidR="00163F7D" w:rsidRPr="00E3220E">
        <w:rPr>
          <w:color w:val="000000" w:themeColor="text1"/>
        </w:rPr>
        <w:t xml:space="preserve">for </w:t>
      </w:r>
      <w:r w:rsidR="00785C1D" w:rsidRPr="00E3220E">
        <w:t>ISAV</w:t>
      </w:r>
      <w:r w:rsidR="00163F7D" w:rsidRPr="00E3220E">
        <w:fldChar w:fldCharType="begin">
          <w:fldData xml:space="preserve">PEVuZE5vdGU+PENpdGU+PEF1dGhvcj5NdW5pcjwvQXV0aG9yPjxZZWFyPjIwMDQ8L1llYXI+PFJl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NdW5pcjwvQXV0aG9yPjxZZWFyPjIwMDQ8L1llYXI+PFJl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163F7D" w:rsidRPr="00E3220E">
        <w:fldChar w:fldCharType="separate"/>
      </w:r>
      <w:r w:rsidR="00192D31" w:rsidRPr="00E3220E">
        <w:rPr>
          <w:vertAlign w:val="superscript"/>
        </w:rPr>
        <w:t>22,23</w:t>
      </w:r>
      <w:r w:rsidR="00163F7D" w:rsidRPr="00E3220E">
        <w:fldChar w:fldCharType="end"/>
      </w:r>
      <w:r w:rsidR="00163F7D" w:rsidRPr="00E3220E">
        <w:t xml:space="preserve">, viral </w:t>
      </w:r>
      <w:proofErr w:type="spellStart"/>
      <w:r w:rsidR="00163F7D" w:rsidRPr="00E3220E">
        <w:t>haemorrhagic</w:t>
      </w:r>
      <w:proofErr w:type="spellEnd"/>
      <w:r w:rsidR="00163F7D" w:rsidRPr="00E3220E">
        <w:t xml:space="preserve"> </w:t>
      </w:r>
      <w:proofErr w:type="spellStart"/>
      <w:r w:rsidR="00163F7D" w:rsidRPr="00E3220E">
        <w:t>septicaemia</w:t>
      </w:r>
      <w:proofErr w:type="spellEnd"/>
      <w:r w:rsidR="00163F7D" w:rsidRPr="00E3220E">
        <w:t xml:space="preserve"> virus (VHSV)</w:t>
      </w:r>
      <w:r w:rsidR="00163F7D" w:rsidRPr="00E3220E">
        <w:fldChar w:fldCharType="begin">
          <w:fldData xml:space="preserve">PEVuZE5vdGU+PENpdGU+PEF1dGhvcj5NYXRlanVzb3ZhPC9BdXRob3I+PFllYXI+MjAwODwvWWVh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NYXRlanVzb3ZhPC9BdXRob3I+PFllYXI+MjAwODwvWWVh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163F7D" w:rsidRPr="00E3220E">
        <w:fldChar w:fldCharType="separate"/>
      </w:r>
      <w:r w:rsidR="00192D31" w:rsidRPr="00E3220E">
        <w:rPr>
          <w:vertAlign w:val="superscript"/>
        </w:rPr>
        <w:t>24,25</w:t>
      </w:r>
      <w:r w:rsidR="00163F7D" w:rsidRPr="00E3220E">
        <w:fldChar w:fldCharType="end"/>
      </w:r>
      <w:r w:rsidR="00163F7D" w:rsidRPr="00E3220E">
        <w:t>,</w:t>
      </w:r>
      <w:r w:rsidR="00FA3C9D" w:rsidRPr="00E3220E">
        <w:t xml:space="preserve"> </w:t>
      </w:r>
      <w:r w:rsidR="00163F7D" w:rsidRPr="00E3220E">
        <w:t>betanodavirus</w:t>
      </w:r>
      <w:r w:rsidR="00163F7D" w:rsidRPr="00E3220E">
        <w:fldChar w:fldCharType="begin">
          <w:fldData xml:space="preserve">PEVuZE5vdGU+PENpdGU+PEF1dGhvcj5EYWxsYSBWYWxsZTwvQXV0aG9yPjxZZWFyPjIwMDU8L1ll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EYWxsYSBWYWxsZTwvQXV0aG9yPjxZZWFyPjIwMDU8L1ll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163F7D" w:rsidRPr="00E3220E">
        <w:fldChar w:fldCharType="separate"/>
      </w:r>
      <w:r w:rsidR="00192D31" w:rsidRPr="00E3220E">
        <w:rPr>
          <w:vertAlign w:val="superscript"/>
        </w:rPr>
        <w:t>26,27</w:t>
      </w:r>
      <w:r w:rsidR="00163F7D" w:rsidRPr="00E3220E">
        <w:fldChar w:fldCharType="end"/>
      </w:r>
      <w:r w:rsidR="00163F7D" w:rsidRPr="00E3220E">
        <w:t xml:space="preserve"> salmonid alphavirus</w:t>
      </w:r>
      <w:r w:rsidR="00192D31" w:rsidRPr="00E3220E">
        <w:fldChar w:fldCharType="begin">
          <w:fldData xml:space="preserve">PEVuZE5vdGU+PENpdGU+PEF1dGhvcj5Ib2RuZWxhbmQ8L0F1dGhvcj48WWVhcj4yMDA2PC9ZZWFy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Ib2RuZWxhbmQ8L0F1dGhvcj48WWVhcj4yMDA2PC9ZZWFy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192D31" w:rsidRPr="00E3220E">
        <w:fldChar w:fldCharType="separate"/>
      </w:r>
      <w:r w:rsidR="00192D31" w:rsidRPr="00E3220E">
        <w:rPr>
          <w:vertAlign w:val="superscript"/>
        </w:rPr>
        <w:t>28</w:t>
      </w:r>
      <w:r w:rsidR="00192D31" w:rsidRPr="00E3220E">
        <w:fldChar w:fldCharType="end"/>
      </w:r>
      <w:r w:rsidR="00163F7D" w:rsidRPr="00E3220E">
        <w:t>, fish iridovirus</w:t>
      </w:r>
      <w:r w:rsidR="00192D31" w:rsidRPr="00E3220E">
        <w:fldChar w:fldCharType="begin">
          <w:fldData xml:space="preserve">PEVuZE5vdGU+PENpdGU+PEF1dGhvcj5XYW5nPC9BdXRob3I+PFllYXI+MjAwNjwvWWVhcj48UmVj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XYW5nPC9BdXRob3I+PFllYXI+MjAwNjwvWWVhcj48UmVj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192D31" w:rsidRPr="00E3220E">
        <w:fldChar w:fldCharType="separate"/>
      </w:r>
      <w:r w:rsidR="00192D31" w:rsidRPr="00E3220E">
        <w:rPr>
          <w:vertAlign w:val="superscript"/>
        </w:rPr>
        <w:t>29</w:t>
      </w:r>
      <w:r w:rsidR="00192D31" w:rsidRPr="00E3220E">
        <w:fldChar w:fldCharType="end"/>
      </w:r>
      <w:r w:rsidR="00163F7D" w:rsidRPr="00E3220E">
        <w:t>, Anguillid herpesvirus 1 (AngHV1)</w:t>
      </w:r>
      <w:r w:rsidR="00192D31" w:rsidRPr="00E3220E">
        <w:fldChar w:fldCharType="begin">
          <w:fldData xml:space="preserve">PEVuZE5vdGU+PENpdGU+PEF1dGhvcj52YW4gQmV1cmRlbjwvQXV0aG9yPjxZZWFyPjIwMTY8L1ll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OTUt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2YW4gQmV1cmRlbjwvQXV0aG9yPjxZZWFyPjIwMTY8L1ll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OTUt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192D31" w:rsidRPr="00E3220E">
        <w:fldChar w:fldCharType="separate"/>
      </w:r>
      <w:r w:rsidR="00192D31" w:rsidRPr="00E3220E">
        <w:rPr>
          <w:vertAlign w:val="superscript"/>
        </w:rPr>
        <w:t>30</w:t>
      </w:r>
      <w:r w:rsidR="00192D31" w:rsidRPr="00E3220E">
        <w:fldChar w:fldCharType="end"/>
      </w:r>
      <w:r w:rsidR="00163F7D" w:rsidRPr="00E3220E">
        <w:t xml:space="preserve">, and </w:t>
      </w:r>
      <w:proofErr w:type="spellStart"/>
      <w:r w:rsidR="00163F7D" w:rsidRPr="00E3220E">
        <w:t>Lymphocystis</w:t>
      </w:r>
      <w:proofErr w:type="spellEnd"/>
      <w:r w:rsidR="00163F7D" w:rsidRPr="00E3220E">
        <w:t xml:space="preserve"> disease virus (LCDV)</w:t>
      </w:r>
      <w:r w:rsidR="00192D31" w:rsidRPr="00E3220E">
        <w:fldChar w:fldCharType="begin">
          <w:fldData xml:space="preserve">PEVuZE5vdGU+PENpdGU+PEF1dGhvcj5DaXVsbGk8L0F1dGhvcj48WWVhcj4yMDE1PC9ZZWFyPjxS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DaXVsbGk8L0F1dGhvcj48WWVhcj4yMDE1PC9ZZWFyPjxS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192D31" w:rsidRPr="00E3220E">
        <w:fldChar w:fldCharType="separate"/>
      </w:r>
      <w:r w:rsidR="00192D31" w:rsidRPr="00E3220E">
        <w:rPr>
          <w:vertAlign w:val="superscript"/>
        </w:rPr>
        <w:t>31</w:t>
      </w:r>
      <w:r w:rsidR="00192D31" w:rsidRPr="00E3220E">
        <w:fldChar w:fldCharType="end"/>
      </w:r>
      <w:r w:rsidR="00163F7D" w:rsidRPr="00E3220E">
        <w:t xml:space="preserve">. </w:t>
      </w:r>
      <w:r w:rsidRPr="00E3220E">
        <w:t xml:space="preserve">Robust methods for diagnosis and pathogen surveillance are urgently required to reduce the </w:t>
      </w:r>
      <w:r w:rsidR="0003670A" w:rsidRPr="00E3220E">
        <w:t>spread</w:t>
      </w:r>
      <w:r w:rsidR="00FA3C9D" w:rsidRPr="00E3220E">
        <w:t xml:space="preserve"> </w:t>
      </w:r>
      <w:r w:rsidRPr="00E3220E">
        <w:t xml:space="preserve">of </w:t>
      </w:r>
      <w:proofErr w:type="spellStart"/>
      <w:r w:rsidRPr="00E3220E">
        <w:t>TiLV</w:t>
      </w:r>
      <w:proofErr w:type="spellEnd"/>
      <w:r w:rsidRPr="00E3220E">
        <w:t xml:space="preserve">. Such methods should allow early detection of infection before clinical signs develop and detection of low virus loads. </w:t>
      </w:r>
      <w:r w:rsidR="00635645" w:rsidRPr="00E3220E">
        <w:rPr>
          <w:color w:val="000000" w:themeColor="text1"/>
          <w:lang w:bidi="th-TH"/>
        </w:rPr>
        <w:t xml:space="preserve">To date, different PCR protocols including </w:t>
      </w:r>
      <w:r w:rsidR="00635645" w:rsidRPr="00E3220E">
        <w:rPr>
          <w:color w:val="000000" w:themeColor="text1"/>
        </w:rPr>
        <w:t>RT-PCR</w:t>
      </w:r>
      <w:r w:rsidR="00CF20DA" w:rsidRPr="00E3220E">
        <w:rPr>
          <w:color w:val="000000" w:themeColor="text1"/>
        </w:rPr>
        <w:fldChar w:fldCharType="begin">
          <w:fldData xml:space="preserve">PEVuZE5vdGU+PENpdGU+PEF1dGhvcj5FeW5nb3I8L0F1dGhvcj48WWVhcj4yMDE0PC9ZZWFyPjxS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</w:fldData>
        </w:fldChar>
      </w:r>
      <w:r w:rsidR="00BC277A" w:rsidRPr="00E3220E">
        <w:rPr>
          <w:color w:val="000000" w:themeColor="text1"/>
        </w:rPr>
        <w:instrText xml:space="preserve"> ADDIN EN.CITE </w:instrText>
      </w:r>
      <w:r w:rsidR="00BC277A" w:rsidRPr="00E3220E">
        <w:rPr>
          <w:color w:val="000000" w:themeColor="text1"/>
        </w:rPr>
        <w:fldChar w:fldCharType="begin">
          <w:fldData xml:space="preserve">PEVuZE5vdGU+PENpdGU+PEF1dGhvcj5FeW5nb3I8L0F1dGhvcj48WWVhcj4yMDE0PC9ZZWFyPjxS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</w:fldData>
        </w:fldChar>
      </w:r>
      <w:r w:rsidR="00BC277A" w:rsidRPr="00E3220E">
        <w:rPr>
          <w:color w:val="000000" w:themeColor="text1"/>
        </w:rPr>
        <w:instrText xml:space="preserve"> ADDIN EN.CITE.DATA </w:instrText>
      </w:r>
      <w:r w:rsidR="00BC277A" w:rsidRPr="00E3220E">
        <w:rPr>
          <w:color w:val="000000" w:themeColor="text1"/>
        </w:rPr>
      </w:r>
      <w:r w:rsidR="00BC277A" w:rsidRPr="00E3220E">
        <w:rPr>
          <w:color w:val="000000" w:themeColor="text1"/>
        </w:rPr>
        <w:fldChar w:fldCharType="end"/>
      </w:r>
      <w:r w:rsidR="00CF20DA" w:rsidRPr="00E3220E">
        <w:rPr>
          <w:color w:val="000000" w:themeColor="text1"/>
        </w:rPr>
      </w:r>
      <w:r w:rsidR="00CF20DA" w:rsidRPr="00E3220E">
        <w:rPr>
          <w:color w:val="000000" w:themeColor="text1"/>
        </w:rPr>
        <w:fldChar w:fldCharType="separate"/>
      </w:r>
      <w:r w:rsidR="00192D31" w:rsidRPr="00E3220E">
        <w:rPr>
          <w:color w:val="000000" w:themeColor="text1"/>
          <w:vertAlign w:val="superscript"/>
        </w:rPr>
        <w:t>14,32</w:t>
      </w:r>
      <w:r w:rsidR="00CF20DA" w:rsidRPr="00E3220E">
        <w:rPr>
          <w:color w:val="000000" w:themeColor="text1"/>
        </w:rPr>
        <w:fldChar w:fldCharType="end"/>
      </w:r>
      <w:r w:rsidR="00635645" w:rsidRPr="00E3220E">
        <w:rPr>
          <w:color w:val="000000" w:themeColor="text1"/>
        </w:rPr>
        <w:t>, nested RT-PCR</w:t>
      </w:r>
      <w:r w:rsidR="00192D31" w:rsidRPr="00E3220E">
        <w:rPr>
          <w:color w:val="000000" w:themeColor="text1"/>
        </w:rPr>
        <w:fldChar w:fldCharType="begin">
          <w:fldData xml:space="preserve">PEVuZE5vdGU+PENpdGU+PEF1dGhvcj5LZW1ib3UgVHNvZmFjazwvQXV0aG9yPjxZZWFyPjIwMTc8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</w:fldData>
        </w:fldChar>
      </w:r>
      <w:r w:rsidR="00BC277A" w:rsidRPr="00E3220E">
        <w:rPr>
          <w:color w:val="000000" w:themeColor="text1"/>
        </w:rPr>
        <w:instrText xml:space="preserve"> ADDIN EN.CITE </w:instrText>
      </w:r>
      <w:r w:rsidR="00BC277A" w:rsidRPr="00E3220E">
        <w:rPr>
          <w:color w:val="000000" w:themeColor="text1"/>
        </w:rPr>
        <w:fldChar w:fldCharType="begin">
          <w:fldData xml:space="preserve">PEVuZE5vdGU+PENpdGU+PEF1dGhvcj5LZW1ib3UgVHNvZmFjazwvQXV0aG9yPjxZZWFyPjIwMTc8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</w:fldData>
        </w:fldChar>
      </w:r>
      <w:r w:rsidR="00BC277A" w:rsidRPr="00E3220E">
        <w:rPr>
          <w:color w:val="000000" w:themeColor="text1"/>
        </w:rPr>
        <w:instrText xml:space="preserve"> ADDIN EN.CITE.DATA </w:instrText>
      </w:r>
      <w:r w:rsidR="00BC277A" w:rsidRPr="00E3220E">
        <w:rPr>
          <w:color w:val="000000" w:themeColor="text1"/>
        </w:rPr>
      </w:r>
      <w:r w:rsidR="00BC277A" w:rsidRPr="00E3220E">
        <w:rPr>
          <w:color w:val="000000" w:themeColor="text1"/>
        </w:rPr>
        <w:fldChar w:fldCharType="end"/>
      </w:r>
      <w:r w:rsidR="00192D31" w:rsidRPr="00E3220E">
        <w:rPr>
          <w:color w:val="000000" w:themeColor="text1"/>
        </w:rPr>
      </w:r>
      <w:r w:rsidR="00192D31" w:rsidRPr="00E3220E">
        <w:rPr>
          <w:color w:val="000000" w:themeColor="text1"/>
        </w:rPr>
        <w:fldChar w:fldCharType="separate"/>
      </w:r>
      <w:r w:rsidR="00192D31" w:rsidRPr="00E3220E">
        <w:rPr>
          <w:color w:val="000000" w:themeColor="text1"/>
          <w:vertAlign w:val="superscript"/>
        </w:rPr>
        <w:t>18</w:t>
      </w:r>
      <w:r w:rsidR="00192D31" w:rsidRPr="00E3220E">
        <w:rPr>
          <w:color w:val="000000" w:themeColor="text1"/>
        </w:rPr>
        <w:fldChar w:fldCharType="end"/>
      </w:r>
      <w:r w:rsidR="00635645" w:rsidRPr="00E3220E">
        <w:rPr>
          <w:color w:val="000000" w:themeColor="text1"/>
        </w:rPr>
        <w:t>, semi-nested RT-PCR</w:t>
      </w:r>
      <w:r w:rsidR="00192D31" w:rsidRPr="00E3220E">
        <w:rPr>
          <w:color w:val="000000" w:themeColor="text1"/>
        </w:rPr>
        <w:fldChar w:fldCharType="begin"/>
      </w:r>
      <w:r w:rsidR="00BC277A" w:rsidRPr="00E3220E">
        <w:rPr>
          <w:color w:val="000000" w:themeColor="text1"/>
        </w:rPr>
        <w:instrText xml:space="preserve"> ADDIN EN.CITE &lt;EndNote&gt;&lt;Cite&gt;&lt;Author&gt;Dong&lt;/Author&gt;&lt;Year&gt;2017&lt;/Year&gt;&lt;RecNum&gt;43&lt;/RecNum&gt;&lt;DisplayText&gt;&lt;style face="superscript"&gt;33&lt;/style&gt;&lt;/DisplayText&gt;&lt;record&gt;&lt;rec-number&gt;43&lt;/rec-number&gt;&lt;foreign-keys&gt;&lt;key app="EN" db-id="25df52sah2t0thetfrjpetrqrpr22xtwd2tz" timestamp="1523006326"&gt;43&lt;/key&gt;&lt;/foreign-keys&gt;&lt;ref-type name="Journal Article"&gt;17&lt;/ref-type&gt;&lt;contributors&gt;&lt;authors&gt;&lt;author&gt;Dong, H. T.&lt;/author&gt;&lt;author&gt;Siriroob, S.&lt;/author&gt;&lt;author&gt;Meemetta, W.&lt;/author&gt;&lt;author&gt;Santimanawong, W.&lt;/author&gt;&lt;author&gt;Gangnonngiw, W.&lt;/author&gt;&lt;author&gt;Pirarat, N.&lt;/author&gt;&lt;author&gt;Khunrae, P.&lt;/author&gt;&lt;author&gt;Rattanarojpong, T.&lt;/author&gt;&lt;author&gt;Vanichviriyakit, R.&lt;/author&gt;&lt;author&gt;Senapin, S.&lt;/author&gt;&lt;/authors&gt;&lt;/contributors&gt;&lt;titles&gt;&lt;title&gt;Emergence of tilapia lake virus in Thailand and an alternative semi-nested RT-PCR for detection&lt;/title&gt;&lt;secondary-title&gt;Aquaculture&lt;/secondary-title&gt;&lt;/titles&gt;&lt;periodical&gt;&lt;full-title&gt;Aquaculture (Amsterdam, Netherlands)&lt;/full-title&gt;&lt;abbr-1&gt;Aquaculture&lt;/abbr-1&gt;&lt;abbr-2&gt;Aquaculture&lt;/abbr-2&gt;&lt;/periodical&gt;&lt;pages&gt;111-118&lt;/pages&gt;&lt;volume&gt;476&lt;/volume&gt;&lt;keywords&gt;&lt;keyword&gt;ISH&lt;/keyword&gt;&lt;keyword&gt;Semi-nested RT-PCR&lt;/keyword&gt;&lt;keyword&gt;Tilapia lake virus&lt;/keyword&gt;&lt;keyword&gt;Genetic variation&lt;/keyword&gt;&lt;/keywords&gt;&lt;dates&gt;&lt;year&gt;2017&lt;/year&gt;&lt;pub-dates&gt;&lt;date&gt;7/1/&lt;/date&gt;&lt;/pub-dates&gt;&lt;/dates&gt;&lt;isbn&gt;0044-8486&lt;/isbn&gt;&lt;urls&gt;&lt;related-urls&gt;&lt;url&gt;https://www.sciencedirect.com/science/article/pii/S0044848617303484&lt;/url&gt;&lt;/related-urls&gt;&lt;/urls&gt;&lt;electronic-resource-num&gt;https://doi.org/10.1016/j.aquaculture.2017.04.019&lt;/electronic-resource-num&gt;&lt;/record&gt;&lt;/Cite&gt;&lt;/EndNote&gt;</w:instrText>
      </w:r>
      <w:r w:rsidR="00192D31" w:rsidRPr="00E3220E">
        <w:rPr>
          <w:color w:val="000000" w:themeColor="text1"/>
        </w:rPr>
        <w:fldChar w:fldCharType="separate"/>
      </w:r>
      <w:r w:rsidR="00192D31" w:rsidRPr="00E3220E">
        <w:rPr>
          <w:color w:val="000000" w:themeColor="text1"/>
          <w:vertAlign w:val="superscript"/>
        </w:rPr>
        <w:t>33</w:t>
      </w:r>
      <w:r w:rsidR="00192D31" w:rsidRPr="00E3220E">
        <w:rPr>
          <w:color w:val="000000" w:themeColor="text1"/>
        </w:rPr>
        <w:fldChar w:fldCharType="end"/>
      </w:r>
      <w:r w:rsidR="00E02D40" w:rsidRPr="00E3220E">
        <w:rPr>
          <w:color w:val="000000" w:themeColor="text1"/>
          <w:lang w:bidi="th-TH"/>
        </w:rPr>
        <w:t>, and RT-qPCR</w:t>
      </w:r>
      <w:r w:rsidR="00192D31" w:rsidRPr="00E3220E">
        <w:rPr>
          <w:color w:val="000000" w:themeColor="text1"/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sMzQ8L3N0eWxlPjwvRGlzcGxheVRleHQ+PHJlY29yZD48cmVjLW51bWJlcj45PC9yZWMt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==
</w:fldData>
        </w:fldChar>
      </w:r>
      <w:r w:rsidR="0003670A" w:rsidRPr="00E3220E">
        <w:rPr>
          <w:color w:val="000000" w:themeColor="text1"/>
          <w:lang w:bidi="th-TH"/>
        </w:rPr>
        <w:instrText xml:space="preserve"> ADDIN EN.CITE </w:instrText>
      </w:r>
      <w:r w:rsidR="0003670A" w:rsidRPr="00E3220E">
        <w:rPr>
          <w:color w:val="000000" w:themeColor="text1"/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sMzQ8L3N0eWxlPjwvRGlzcGxheVRleHQ+PHJlY29yZD48cmVjLW51bWJlcj45PC9yZWMt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==
</w:fldData>
        </w:fldChar>
      </w:r>
      <w:r w:rsidR="0003670A" w:rsidRPr="00E3220E">
        <w:rPr>
          <w:color w:val="000000" w:themeColor="text1"/>
          <w:lang w:bidi="th-TH"/>
        </w:rPr>
        <w:instrText xml:space="preserve"> ADDIN EN.CITE.DATA </w:instrText>
      </w:r>
      <w:r w:rsidR="0003670A" w:rsidRPr="00E3220E">
        <w:rPr>
          <w:color w:val="000000" w:themeColor="text1"/>
          <w:lang w:bidi="th-TH"/>
        </w:rPr>
      </w:r>
      <w:r w:rsidR="0003670A" w:rsidRPr="00E3220E">
        <w:rPr>
          <w:color w:val="000000" w:themeColor="text1"/>
          <w:lang w:bidi="th-TH"/>
        </w:rPr>
        <w:fldChar w:fldCharType="end"/>
      </w:r>
      <w:r w:rsidR="00192D31" w:rsidRPr="00E3220E">
        <w:rPr>
          <w:color w:val="000000" w:themeColor="text1"/>
          <w:lang w:bidi="th-TH"/>
        </w:rPr>
      </w:r>
      <w:r w:rsidR="00192D31" w:rsidRPr="00E3220E">
        <w:rPr>
          <w:color w:val="000000" w:themeColor="text1"/>
          <w:lang w:bidi="th-TH"/>
        </w:rPr>
        <w:fldChar w:fldCharType="separate"/>
      </w:r>
      <w:r w:rsidR="0003670A" w:rsidRPr="00E3220E">
        <w:rPr>
          <w:color w:val="000000" w:themeColor="text1"/>
          <w:vertAlign w:val="superscript"/>
          <w:lang w:bidi="th-TH"/>
        </w:rPr>
        <w:t>32,34</w:t>
      </w:r>
      <w:r w:rsidR="00192D31" w:rsidRPr="00E3220E">
        <w:rPr>
          <w:color w:val="000000" w:themeColor="text1"/>
          <w:lang w:bidi="th-TH"/>
        </w:rPr>
        <w:fldChar w:fldCharType="end"/>
      </w:r>
      <w:r w:rsidR="00E02D40" w:rsidRPr="00E3220E">
        <w:rPr>
          <w:color w:val="000000" w:themeColor="text1"/>
          <w:lang w:bidi="th-TH"/>
        </w:rPr>
        <w:t xml:space="preserve"> </w:t>
      </w:r>
      <w:r w:rsidR="00EE5FC8" w:rsidRPr="00E3220E">
        <w:rPr>
          <w:color w:val="000000" w:themeColor="text1"/>
          <w:lang w:bidi="th-TH"/>
        </w:rPr>
        <w:t xml:space="preserve">have been developed for the detection of </w:t>
      </w:r>
      <w:proofErr w:type="spellStart"/>
      <w:r w:rsidR="00EE5FC8" w:rsidRPr="00E3220E">
        <w:rPr>
          <w:color w:val="000000" w:themeColor="text1"/>
          <w:lang w:bidi="th-TH"/>
        </w:rPr>
        <w:t>TiLV</w:t>
      </w:r>
      <w:proofErr w:type="spellEnd"/>
      <w:r w:rsidR="00635645" w:rsidRPr="00E3220E">
        <w:rPr>
          <w:color w:val="000000" w:themeColor="text1"/>
          <w:lang w:bidi="th-TH"/>
        </w:rPr>
        <w:t xml:space="preserve"> in fish tissues</w:t>
      </w:r>
      <w:r w:rsidR="00EE5FC8" w:rsidRPr="00E3220E">
        <w:rPr>
          <w:color w:val="000000" w:themeColor="text1"/>
          <w:lang w:bidi="th-TH"/>
        </w:rPr>
        <w:t xml:space="preserve">. </w:t>
      </w:r>
      <w:r w:rsidR="00163F7D" w:rsidRPr="00E3220E">
        <w:rPr>
          <w:color w:val="000000" w:themeColor="text1"/>
          <w:lang w:bidi="th-TH"/>
        </w:rPr>
        <w:t>A c</w:t>
      </w:r>
      <w:r w:rsidR="00635645" w:rsidRPr="00E3220E">
        <w:rPr>
          <w:color w:val="000000" w:themeColor="text1"/>
          <w:lang w:bidi="th-TH"/>
        </w:rPr>
        <w:t xml:space="preserve">omparison of RT-qPCR </w:t>
      </w:r>
      <w:r w:rsidR="00D533DF" w:rsidRPr="00E3220E">
        <w:rPr>
          <w:color w:val="000000" w:themeColor="text1"/>
          <w:lang w:bidi="th-TH"/>
        </w:rPr>
        <w:t>and virus isolation in susceptible cell lines</w:t>
      </w:r>
      <w:r w:rsidR="00FD27D4" w:rsidRPr="00E3220E">
        <w:rPr>
          <w:color w:val="000000" w:themeColor="text1"/>
          <w:lang w:bidi="th-TH"/>
        </w:rPr>
        <w:t xml:space="preserve"> for </w:t>
      </w:r>
      <w:proofErr w:type="spellStart"/>
      <w:r w:rsidR="00FD27D4" w:rsidRPr="00E3220E">
        <w:rPr>
          <w:color w:val="000000" w:themeColor="text1"/>
          <w:lang w:bidi="th-TH"/>
        </w:rPr>
        <w:t>TiLV</w:t>
      </w:r>
      <w:proofErr w:type="spellEnd"/>
      <w:r w:rsidR="00FD27D4" w:rsidRPr="00E3220E">
        <w:rPr>
          <w:color w:val="000000" w:themeColor="text1"/>
          <w:lang w:bidi="th-TH"/>
        </w:rPr>
        <w:t xml:space="preserve"> detection</w:t>
      </w:r>
      <w:r w:rsidR="00D533DF" w:rsidRPr="00E3220E">
        <w:rPr>
          <w:color w:val="000000" w:themeColor="text1"/>
          <w:lang w:bidi="th-TH"/>
        </w:rPr>
        <w:t xml:space="preserve"> revealed that RT-qPCR was 1,000 times more sensitive than the virus isolation</w:t>
      </w:r>
      <w:r w:rsidR="00192D31" w:rsidRPr="00E3220E">
        <w:rPr>
          <w:color w:val="000000" w:themeColor="text1"/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 </w:instrText>
      </w:r>
      <w:r w:rsidR="00BC277A" w:rsidRPr="00E3220E">
        <w:rPr>
          <w:color w:val="000000" w:themeColor="text1"/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.DATA </w:instrText>
      </w:r>
      <w:r w:rsidR="00BC277A" w:rsidRPr="00E3220E">
        <w:rPr>
          <w:color w:val="000000" w:themeColor="text1"/>
          <w:lang w:bidi="th-TH"/>
        </w:rPr>
      </w:r>
      <w:r w:rsidR="00BC277A" w:rsidRPr="00E3220E">
        <w:rPr>
          <w:color w:val="000000" w:themeColor="text1"/>
          <w:lang w:bidi="th-TH"/>
        </w:rPr>
        <w:fldChar w:fldCharType="end"/>
      </w:r>
      <w:r w:rsidR="00192D31" w:rsidRPr="00E3220E">
        <w:rPr>
          <w:color w:val="000000" w:themeColor="text1"/>
          <w:lang w:bidi="th-TH"/>
        </w:rPr>
      </w:r>
      <w:r w:rsidR="00192D31" w:rsidRPr="00E3220E">
        <w:rPr>
          <w:color w:val="000000" w:themeColor="text1"/>
          <w:lang w:bidi="th-TH"/>
        </w:rPr>
        <w:fldChar w:fldCharType="separate"/>
      </w:r>
      <w:r w:rsidR="00192D31" w:rsidRPr="00E3220E">
        <w:rPr>
          <w:color w:val="000000" w:themeColor="text1"/>
          <w:vertAlign w:val="superscript"/>
          <w:lang w:bidi="th-TH"/>
        </w:rPr>
        <w:t>32</w:t>
      </w:r>
      <w:r w:rsidR="00192D31" w:rsidRPr="00E3220E">
        <w:rPr>
          <w:color w:val="000000" w:themeColor="text1"/>
          <w:lang w:bidi="th-TH"/>
        </w:rPr>
        <w:fldChar w:fldCharType="end"/>
      </w:r>
      <w:r w:rsidR="00635645" w:rsidRPr="00E3220E">
        <w:rPr>
          <w:color w:val="000000" w:themeColor="text1"/>
          <w:lang w:bidi="th-TH"/>
        </w:rPr>
        <w:t xml:space="preserve">. </w:t>
      </w:r>
      <w:r w:rsidR="00E02D40" w:rsidRPr="00E3220E">
        <w:rPr>
          <w:color w:val="000000" w:themeColor="text1"/>
          <w:lang w:bidi="th-TH"/>
        </w:rPr>
        <w:t xml:space="preserve">Although each </w:t>
      </w:r>
      <w:r w:rsidR="00FD27D4" w:rsidRPr="00E3220E">
        <w:rPr>
          <w:color w:val="000000" w:themeColor="text1"/>
          <w:lang w:bidi="th-TH"/>
        </w:rPr>
        <w:t xml:space="preserve">published </w:t>
      </w:r>
      <w:r w:rsidR="00E02D40" w:rsidRPr="00E3220E">
        <w:rPr>
          <w:color w:val="000000" w:themeColor="text1"/>
          <w:lang w:bidi="th-TH"/>
        </w:rPr>
        <w:t xml:space="preserve">PCR protocol </w:t>
      </w:r>
      <w:r w:rsidR="00FD27D4" w:rsidRPr="00E3220E">
        <w:rPr>
          <w:color w:val="000000" w:themeColor="text1"/>
          <w:lang w:bidi="th-TH"/>
        </w:rPr>
        <w:t>has reported different sensitivities</w:t>
      </w:r>
      <w:r w:rsidR="00E02D40" w:rsidRPr="00E3220E">
        <w:rPr>
          <w:color w:val="000000" w:themeColor="text1"/>
          <w:lang w:bidi="th-TH"/>
        </w:rPr>
        <w:t xml:space="preserve"> for the detection of </w:t>
      </w:r>
      <w:proofErr w:type="spellStart"/>
      <w:r w:rsidR="00E02D40" w:rsidRPr="00E3220E">
        <w:rPr>
          <w:color w:val="000000" w:themeColor="text1"/>
          <w:lang w:bidi="th-TH"/>
        </w:rPr>
        <w:t>TiLV</w:t>
      </w:r>
      <w:proofErr w:type="spellEnd"/>
      <w:r w:rsidR="00E02D40" w:rsidRPr="00E3220E">
        <w:rPr>
          <w:color w:val="000000" w:themeColor="text1"/>
          <w:lang w:bidi="th-TH"/>
        </w:rPr>
        <w:t>, most assays are highly sensitive with the detection limit</w:t>
      </w:r>
      <w:r w:rsidR="00FD27D4" w:rsidRPr="00E3220E">
        <w:rPr>
          <w:color w:val="000000" w:themeColor="text1"/>
          <w:lang w:bidi="th-TH"/>
        </w:rPr>
        <w:t>s</w:t>
      </w:r>
      <w:r w:rsidR="00E02D40" w:rsidRPr="00E3220E">
        <w:rPr>
          <w:color w:val="000000" w:themeColor="text1"/>
          <w:lang w:bidi="th-TH"/>
        </w:rPr>
        <w:t xml:space="preserve"> of viral copies at 7.5 copies</w:t>
      </w:r>
      <w:r w:rsidR="00192D31" w:rsidRPr="00E3220E">
        <w:rPr>
          <w:color w:val="000000" w:themeColor="text1"/>
          <w:lang w:bidi="th-TH"/>
        </w:rPr>
        <w:fldChar w:fldCharType="begin"/>
      </w:r>
      <w:r w:rsidR="00BC277A" w:rsidRPr="00E3220E">
        <w:rPr>
          <w:color w:val="000000" w:themeColor="text1"/>
          <w:lang w:bidi="th-TH"/>
        </w:rPr>
        <w:instrText xml:space="preserve"> ADDIN EN.CITE &lt;EndNote&gt;&lt;Cite&gt;&lt;Author&gt;Dong&lt;/Author&gt;&lt;Year&gt;2017&lt;/Year&gt;&lt;RecNum&gt;43&lt;/RecNum&gt;&lt;DisplayText&gt;&lt;style face="superscript"&gt;33&lt;/style&gt;&lt;/DisplayText&gt;&lt;record&gt;&lt;rec-number&gt;43&lt;/rec-number&gt;&lt;foreign-keys&gt;&lt;key app="EN" db-id="25df52sah2t0thetfrjpetrqrpr22xtwd2tz" timestamp="1523006326"&gt;43&lt;/key&gt;&lt;/foreign-keys&gt;&lt;ref-type name="Journal Article"&gt;17&lt;/ref-type&gt;&lt;contributors&gt;&lt;authors&gt;&lt;author&gt;Dong, H. T.&lt;/author&gt;&lt;author&gt;Siriroob, S.&lt;/author&gt;&lt;author&gt;Meemetta, W.&lt;/author&gt;&lt;author&gt;Santimanawong, W.&lt;/author&gt;&lt;author&gt;Gangnonngiw, W.&lt;/author&gt;&lt;author&gt;Pirarat, N.&lt;/author&gt;&lt;author&gt;Khunrae, P.&lt;/author&gt;&lt;author&gt;Rattanarojpong, T.&lt;/author&gt;&lt;author&gt;Vanichviriyakit, R.&lt;/author&gt;&lt;author&gt;Senapin, S.&lt;/author&gt;&lt;/authors&gt;&lt;/contributors&gt;&lt;titles&gt;&lt;title&gt;Emergence of tilapia lake virus in Thailand and an alternative semi-nested RT-PCR for detection&lt;/title&gt;&lt;secondary-title&gt;Aquaculture&lt;/secondary-title&gt;&lt;/titles&gt;&lt;periodical&gt;&lt;full-title&gt;Aquaculture (Amsterdam, Netherlands)&lt;/full-title&gt;&lt;abbr-1&gt;Aquaculture&lt;/abbr-1&gt;&lt;abbr-2&gt;Aquaculture&lt;/abbr-2&gt;&lt;/periodical&gt;&lt;pages&gt;111-118&lt;/pages&gt;&lt;volume&gt;476&lt;/volume&gt;&lt;keywords&gt;&lt;keyword&gt;ISH&lt;/keyword&gt;&lt;keyword&gt;Semi-nested RT-PCR&lt;/keyword&gt;&lt;keyword&gt;Tilapia lake virus&lt;/keyword&gt;&lt;keyword&gt;Genetic variation&lt;/keyword&gt;&lt;/keywords&gt;&lt;dates&gt;&lt;year&gt;2017&lt;/year&gt;&lt;pub-dates&gt;&lt;date&gt;7/1/&lt;/date&gt;&lt;/pub-dates&gt;&lt;/dates&gt;&lt;isbn&gt;0044-8486&lt;/isbn&gt;&lt;urls&gt;&lt;related-urls&gt;&lt;url&gt;https://www.sciencedirect.com/science/article/pii/S0044848617303484&lt;/url&gt;&lt;/related-urls&gt;&lt;/urls&gt;&lt;electronic-resource-num&gt;https://doi.org/10.1016/j.aquaculture.2017.04.019&lt;/electronic-resource-num&gt;&lt;/record&gt;&lt;/Cite&gt;&lt;/EndNote&gt;</w:instrText>
      </w:r>
      <w:r w:rsidR="00192D31" w:rsidRPr="00E3220E">
        <w:rPr>
          <w:color w:val="000000" w:themeColor="text1"/>
          <w:lang w:bidi="th-TH"/>
        </w:rPr>
        <w:fldChar w:fldCharType="separate"/>
      </w:r>
      <w:r w:rsidR="00192D31" w:rsidRPr="00E3220E">
        <w:rPr>
          <w:color w:val="000000" w:themeColor="text1"/>
          <w:vertAlign w:val="superscript"/>
          <w:lang w:bidi="th-TH"/>
        </w:rPr>
        <w:t>33</w:t>
      </w:r>
      <w:r w:rsidR="00192D31" w:rsidRPr="00E3220E">
        <w:rPr>
          <w:color w:val="000000" w:themeColor="text1"/>
          <w:lang w:bidi="th-TH"/>
        </w:rPr>
        <w:fldChar w:fldCharType="end"/>
      </w:r>
      <w:r w:rsidR="00E02D40" w:rsidRPr="00E3220E">
        <w:rPr>
          <w:color w:val="000000" w:themeColor="text1"/>
          <w:lang w:bidi="th-TH"/>
        </w:rPr>
        <w:t>, 7 copies</w:t>
      </w:r>
      <w:r w:rsidR="00192D31" w:rsidRPr="00E3220E">
        <w:rPr>
          <w:color w:val="000000" w:themeColor="text1"/>
          <w:lang w:bidi="th-TH"/>
        </w:rPr>
        <w:fldChar w:fldCharType="begin">
          <w:fldData xml:space="preserve">PEVuZE5vdGU+PENpdGU+PEF1dGhvcj5LZW1ib3UgVHNvZmFjazwvQXV0aG9yPjxZZWFyPjIwMTc8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 </w:instrText>
      </w:r>
      <w:r w:rsidR="00BC277A" w:rsidRPr="00E3220E">
        <w:rPr>
          <w:color w:val="000000" w:themeColor="text1"/>
          <w:lang w:bidi="th-TH"/>
        </w:rPr>
        <w:fldChar w:fldCharType="begin">
          <w:fldData xml:space="preserve">PEVuZE5vdGU+PENpdGU+PEF1dGhvcj5LZW1ib3UgVHNvZmFjazwvQXV0aG9yPjxZZWFyPjIwMTc8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.DATA </w:instrText>
      </w:r>
      <w:r w:rsidR="00BC277A" w:rsidRPr="00E3220E">
        <w:rPr>
          <w:color w:val="000000" w:themeColor="text1"/>
          <w:lang w:bidi="th-TH"/>
        </w:rPr>
      </w:r>
      <w:r w:rsidR="00BC277A" w:rsidRPr="00E3220E">
        <w:rPr>
          <w:color w:val="000000" w:themeColor="text1"/>
          <w:lang w:bidi="th-TH"/>
        </w:rPr>
        <w:fldChar w:fldCharType="end"/>
      </w:r>
      <w:r w:rsidR="00192D31" w:rsidRPr="00E3220E">
        <w:rPr>
          <w:color w:val="000000" w:themeColor="text1"/>
          <w:lang w:bidi="th-TH"/>
        </w:rPr>
      </w:r>
      <w:r w:rsidR="00192D31" w:rsidRPr="00E3220E">
        <w:rPr>
          <w:color w:val="000000" w:themeColor="text1"/>
          <w:lang w:bidi="th-TH"/>
        </w:rPr>
        <w:fldChar w:fldCharType="separate"/>
      </w:r>
      <w:r w:rsidR="00192D31" w:rsidRPr="00E3220E">
        <w:rPr>
          <w:color w:val="000000" w:themeColor="text1"/>
          <w:vertAlign w:val="superscript"/>
          <w:lang w:bidi="th-TH"/>
        </w:rPr>
        <w:t>18</w:t>
      </w:r>
      <w:r w:rsidR="00192D31" w:rsidRPr="00E3220E">
        <w:rPr>
          <w:color w:val="000000" w:themeColor="text1"/>
          <w:lang w:bidi="th-TH"/>
        </w:rPr>
        <w:fldChar w:fldCharType="end"/>
      </w:r>
      <w:r w:rsidR="00E02D40" w:rsidRPr="00E3220E">
        <w:rPr>
          <w:color w:val="000000" w:themeColor="text1"/>
          <w:lang w:bidi="th-TH"/>
        </w:rPr>
        <w:t xml:space="preserve"> or 2 copies</w:t>
      </w:r>
      <w:r w:rsidR="00192D31" w:rsidRPr="00E3220E">
        <w:rPr>
          <w:color w:val="000000" w:themeColor="text1"/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 </w:instrText>
      </w:r>
      <w:r w:rsidR="00BC277A" w:rsidRPr="00E3220E">
        <w:rPr>
          <w:color w:val="000000" w:themeColor="text1"/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.DATA </w:instrText>
      </w:r>
      <w:r w:rsidR="00BC277A" w:rsidRPr="00E3220E">
        <w:rPr>
          <w:color w:val="000000" w:themeColor="text1"/>
          <w:lang w:bidi="th-TH"/>
        </w:rPr>
      </w:r>
      <w:r w:rsidR="00BC277A" w:rsidRPr="00E3220E">
        <w:rPr>
          <w:color w:val="000000" w:themeColor="text1"/>
          <w:lang w:bidi="th-TH"/>
        </w:rPr>
        <w:fldChar w:fldCharType="end"/>
      </w:r>
      <w:r w:rsidR="00192D31" w:rsidRPr="00E3220E">
        <w:rPr>
          <w:color w:val="000000" w:themeColor="text1"/>
          <w:lang w:bidi="th-TH"/>
        </w:rPr>
      </w:r>
      <w:r w:rsidR="00192D31" w:rsidRPr="00E3220E">
        <w:rPr>
          <w:color w:val="000000" w:themeColor="text1"/>
          <w:lang w:bidi="th-TH"/>
        </w:rPr>
        <w:fldChar w:fldCharType="separate"/>
      </w:r>
      <w:r w:rsidR="00192D31" w:rsidRPr="00E3220E">
        <w:rPr>
          <w:color w:val="000000" w:themeColor="text1"/>
          <w:vertAlign w:val="superscript"/>
          <w:lang w:bidi="th-TH"/>
        </w:rPr>
        <w:t>32</w:t>
      </w:r>
      <w:r w:rsidR="00192D31" w:rsidRPr="00E3220E">
        <w:rPr>
          <w:color w:val="000000" w:themeColor="text1"/>
          <w:lang w:bidi="th-TH"/>
        </w:rPr>
        <w:fldChar w:fldCharType="end"/>
      </w:r>
      <w:r w:rsidR="00CF20DA" w:rsidRPr="00E3220E">
        <w:rPr>
          <w:color w:val="000000" w:themeColor="text1"/>
          <w:lang w:bidi="th-TH"/>
        </w:rPr>
        <w:t xml:space="preserve"> </w:t>
      </w:r>
      <w:r w:rsidR="00E02D40" w:rsidRPr="00E3220E">
        <w:rPr>
          <w:color w:val="000000" w:themeColor="text1"/>
          <w:lang w:bidi="th-TH"/>
        </w:rPr>
        <w:t xml:space="preserve">per reaction. </w:t>
      </w:r>
    </w:p>
    <w:p w14:paraId="3F8050D6" w14:textId="77777777" w:rsidR="00D533DF" w:rsidRPr="00E3220E" w:rsidRDefault="00D533DF" w:rsidP="00E3220E">
      <w:pPr>
        <w:widowControl/>
        <w:jc w:val="left"/>
        <w:rPr>
          <w:color w:val="000000" w:themeColor="text1"/>
          <w:lang w:bidi="th-TH"/>
        </w:rPr>
      </w:pPr>
    </w:p>
    <w:p w14:paraId="140BDDEF" w14:textId="633C8536" w:rsidR="00DF3704" w:rsidRPr="00E3220E" w:rsidRDefault="00A21DD4" w:rsidP="00E3220E">
      <w:pPr>
        <w:widowControl/>
        <w:jc w:val="left"/>
        <w:rPr>
          <w:color w:val="FF0000"/>
          <w:lang w:bidi="th-TH"/>
        </w:rPr>
      </w:pPr>
      <w:r w:rsidRPr="00E3220E">
        <w:rPr>
          <w:color w:val="auto"/>
          <w:lang w:bidi="th-TH"/>
        </w:rPr>
        <w:t xml:space="preserve">The </w:t>
      </w:r>
      <w:r w:rsidR="00FD27D4" w:rsidRPr="00E3220E">
        <w:rPr>
          <w:color w:val="auto"/>
          <w:lang w:bidi="th-TH"/>
        </w:rPr>
        <w:t xml:space="preserve">aim of this methods </w:t>
      </w:r>
      <w:r w:rsidR="00FA3C9D" w:rsidRPr="00E3220E">
        <w:rPr>
          <w:color w:val="auto"/>
          <w:lang w:bidi="th-TH"/>
        </w:rPr>
        <w:t>article</w:t>
      </w:r>
      <w:r w:rsidR="00FD27D4" w:rsidRPr="00E3220E">
        <w:rPr>
          <w:color w:val="auto"/>
          <w:lang w:bidi="th-TH"/>
        </w:rPr>
        <w:t xml:space="preserve"> is to explain</w:t>
      </w:r>
      <w:r w:rsidR="00E070DB" w:rsidRPr="00E3220E">
        <w:rPr>
          <w:color w:val="auto"/>
          <w:lang w:bidi="th-TH"/>
        </w:rPr>
        <w:t>,</w:t>
      </w:r>
      <w:r w:rsidR="00FD27D4" w:rsidRPr="00E3220E">
        <w:rPr>
          <w:color w:val="auto"/>
          <w:lang w:bidi="th-TH"/>
        </w:rPr>
        <w:t xml:space="preserve"> in detail</w:t>
      </w:r>
      <w:r w:rsidR="00E070DB" w:rsidRPr="00E3220E">
        <w:rPr>
          <w:color w:val="auto"/>
          <w:lang w:bidi="th-TH"/>
        </w:rPr>
        <w:t>,</w:t>
      </w:r>
      <w:r w:rsidR="00FD27D4" w:rsidRPr="00E3220E">
        <w:rPr>
          <w:color w:val="auto"/>
          <w:lang w:bidi="th-TH"/>
        </w:rPr>
        <w:t xml:space="preserve"> how to perform </w:t>
      </w:r>
      <w:proofErr w:type="spellStart"/>
      <w:r w:rsidR="00FD27D4" w:rsidRPr="00E3220E">
        <w:rPr>
          <w:color w:val="auto"/>
          <w:lang w:bidi="th-TH"/>
        </w:rPr>
        <w:t>TiLV</w:t>
      </w:r>
      <w:proofErr w:type="spellEnd"/>
      <w:r w:rsidR="00FD27D4" w:rsidRPr="00E3220E">
        <w:rPr>
          <w:color w:val="auto"/>
          <w:lang w:bidi="th-TH"/>
        </w:rPr>
        <w:t xml:space="preserve"> detection assay</w:t>
      </w:r>
      <w:r w:rsidR="00D67D39" w:rsidRPr="00E3220E">
        <w:rPr>
          <w:color w:val="auto"/>
          <w:lang w:bidi="th-TH"/>
        </w:rPr>
        <w:t xml:space="preserve">s, starting with </w:t>
      </w:r>
      <w:r w:rsidR="00C81E6D" w:rsidRPr="00E3220E">
        <w:rPr>
          <w:color w:val="auto"/>
          <w:lang w:bidi="th-TH"/>
        </w:rPr>
        <w:t xml:space="preserve">tilapia </w:t>
      </w:r>
      <w:r w:rsidR="00027E3A" w:rsidRPr="00E3220E">
        <w:rPr>
          <w:color w:val="auto"/>
          <w:lang w:bidi="th-TH"/>
        </w:rPr>
        <w:t>tissue collection</w:t>
      </w:r>
      <w:r w:rsidR="00C81E6D" w:rsidRPr="00E3220E">
        <w:rPr>
          <w:color w:val="auto"/>
          <w:lang w:bidi="th-TH"/>
        </w:rPr>
        <w:t xml:space="preserve">, to total RNA extraction, cDNA synthesis and then </w:t>
      </w:r>
      <w:proofErr w:type="spellStart"/>
      <w:r w:rsidR="00C81E6D" w:rsidRPr="00E3220E">
        <w:rPr>
          <w:color w:val="auto"/>
          <w:lang w:bidi="th-TH"/>
        </w:rPr>
        <w:t>TiLV</w:t>
      </w:r>
      <w:proofErr w:type="spellEnd"/>
      <w:r w:rsidR="00C81E6D" w:rsidRPr="00E3220E">
        <w:rPr>
          <w:color w:val="auto"/>
          <w:lang w:bidi="th-TH"/>
        </w:rPr>
        <w:t xml:space="preserve"> specific PCR based assays</w:t>
      </w:r>
      <w:r w:rsidR="00027E3A" w:rsidRPr="00E3220E">
        <w:rPr>
          <w:color w:val="auto"/>
          <w:lang w:bidi="th-TH"/>
        </w:rPr>
        <w:t xml:space="preserve">. </w:t>
      </w:r>
      <w:r w:rsidR="00A616BD" w:rsidRPr="00E3220E">
        <w:rPr>
          <w:color w:val="auto"/>
          <w:lang w:bidi="th-TH"/>
        </w:rPr>
        <w:t xml:space="preserve">Specifically, </w:t>
      </w:r>
      <w:r w:rsidR="00FD27D4" w:rsidRPr="00E3220E">
        <w:rPr>
          <w:color w:val="auto"/>
          <w:lang w:bidi="th-TH"/>
        </w:rPr>
        <w:t>comprehensive</w:t>
      </w:r>
      <w:r w:rsidR="00A616BD" w:rsidRPr="00E3220E">
        <w:rPr>
          <w:color w:val="auto"/>
          <w:lang w:bidi="th-TH"/>
        </w:rPr>
        <w:t xml:space="preserve"> protocol</w:t>
      </w:r>
      <w:r w:rsidR="00FD27D4" w:rsidRPr="00E3220E">
        <w:rPr>
          <w:color w:val="auto"/>
          <w:lang w:bidi="th-TH"/>
        </w:rPr>
        <w:t>s</w:t>
      </w:r>
      <w:r w:rsidR="00A616BD" w:rsidRPr="00E3220E">
        <w:rPr>
          <w:color w:val="auto"/>
          <w:lang w:bidi="th-TH"/>
        </w:rPr>
        <w:t xml:space="preserve"> of </w:t>
      </w:r>
      <w:r w:rsidR="00FD27D4" w:rsidRPr="00E3220E">
        <w:rPr>
          <w:color w:val="auto"/>
          <w:lang w:bidi="th-TH"/>
        </w:rPr>
        <w:t xml:space="preserve">both conventional RT-PCR </w:t>
      </w:r>
      <w:proofErr w:type="gramStart"/>
      <w:r w:rsidR="00FD27D4" w:rsidRPr="00E3220E">
        <w:rPr>
          <w:color w:val="auto"/>
          <w:lang w:bidi="th-TH"/>
        </w:rPr>
        <w:t>and also</w:t>
      </w:r>
      <w:proofErr w:type="gramEnd"/>
      <w:r w:rsidR="00FD27D4" w:rsidRPr="00E3220E">
        <w:rPr>
          <w:color w:val="auto"/>
          <w:lang w:bidi="th-TH"/>
        </w:rPr>
        <w:t xml:space="preserve"> </w:t>
      </w:r>
      <w:r w:rsidR="0058764F" w:rsidRPr="00E3220E">
        <w:rPr>
          <w:color w:val="auto"/>
          <w:lang w:bidi="th-TH"/>
        </w:rPr>
        <w:t>SYBR green</w:t>
      </w:r>
      <w:r w:rsidR="00D71CE3" w:rsidRPr="00E3220E">
        <w:rPr>
          <w:color w:val="auto"/>
          <w:lang w:bidi="th-TH"/>
        </w:rPr>
        <w:t>-based</w:t>
      </w:r>
      <w:r w:rsidR="0039643F" w:rsidRPr="00E3220E">
        <w:rPr>
          <w:color w:val="auto"/>
          <w:lang w:bidi="th-TH"/>
        </w:rPr>
        <w:t xml:space="preserve"> RT-qPCR </w:t>
      </w:r>
      <w:r w:rsidR="00FD27D4" w:rsidRPr="00E3220E">
        <w:rPr>
          <w:color w:val="auto"/>
          <w:lang w:bidi="th-TH"/>
        </w:rPr>
        <w:t>have</w:t>
      </w:r>
      <w:r w:rsidR="00515C5C" w:rsidRPr="00E3220E">
        <w:rPr>
          <w:color w:val="auto"/>
          <w:lang w:bidi="th-TH"/>
        </w:rPr>
        <w:t xml:space="preserve"> been described</w:t>
      </w:r>
      <w:r w:rsidR="00FD27D4" w:rsidRPr="00E3220E">
        <w:rPr>
          <w:color w:val="auto"/>
          <w:lang w:bidi="th-TH"/>
        </w:rPr>
        <w:t xml:space="preserve"> to appeal to a wide range of scientists aiming to detect </w:t>
      </w:r>
      <w:proofErr w:type="spellStart"/>
      <w:r w:rsidR="00FD27D4" w:rsidRPr="00E3220E">
        <w:rPr>
          <w:color w:val="auto"/>
          <w:lang w:bidi="th-TH"/>
        </w:rPr>
        <w:t>TiLV</w:t>
      </w:r>
      <w:proofErr w:type="spellEnd"/>
      <w:r w:rsidR="00FD27D4" w:rsidRPr="00E3220E">
        <w:rPr>
          <w:color w:val="auto"/>
          <w:lang w:bidi="th-TH"/>
        </w:rPr>
        <w:t>. The former</w:t>
      </w:r>
      <w:r w:rsidR="00574443" w:rsidRPr="00E3220E">
        <w:rPr>
          <w:color w:val="auto"/>
          <w:lang w:bidi="th-TH"/>
        </w:rPr>
        <w:t xml:space="preserve"> </w:t>
      </w:r>
      <w:r w:rsidR="00FD27D4" w:rsidRPr="00E3220E">
        <w:rPr>
          <w:color w:val="auto"/>
          <w:lang w:bidi="th-TH"/>
        </w:rPr>
        <w:t>is less sensitive but is typically a cheaper detection option. The lat</w:t>
      </w:r>
      <w:r w:rsidR="00574443" w:rsidRPr="00E3220E">
        <w:rPr>
          <w:color w:val="auto"/>
          <w:lang w:bidi="th-TH"/>
        </w:rPr>
        <w:t>ter requires more elaborate infrastructure</w:t>
      </w:r>
      <w:r w:rsidR="00FD27D4" w:rsidRPr="00E3220E">
        <w:rPr>
          <w:color w:val="auto"/>
          <w:lang w:bidi="th-TH"/>
        </w:rPr>
        <w:t xml:space="preserve"> such as a quantitative PCR machine and more expensive </w:t>
      </w:r>
      <w:r w:rsidR="00FA3C9D" w:rsidRPr="00E3220E">
        <w:rPr>
          <w:color w:val="auto"/>
          <w:lang w:bidi="th-TH"/>
        </w:rPr>
        <w:t>reagents,</w:t>
      </w:r>
      <w:r w:rsidR="00FD27D4" w:rsidRPr="00E3220E">
        <w:rPr>
          <w:color w:val="auto"/>
          <w:lang w:bidi="th-TH"/>
        </w:rPr>
        <w:t xml:space="preserve"> but it has the advantage</w:t>
      </w:r>
      <w:r w:rsidR="00574443" w:rsidRPr="00E3220E">
        <w:rPr>
          <w:color w:val="auto"/>
          <w:lang w:bidi="th-TH"/>
        </w:rPr>
        <w:t>s</w:t>
      </w:r>
      <w:r w:rsidR="00FD27D4" w:rsidRPr="00E3220E">
        <w:rPr>
          <w:color w:val="auto"/>
          <w:lang w:bidi="th-TH"/>
        </w:rPr>
        <w:t xml:space="preserve"> of </w:t>
      </w:r>
      <w:r w:rsidR="00C81E6D" w:rsidRPr="00E3220E">
        <w:rPr>
          <w:color w:val="auto"/>
          <w:lang w:bidi="th-TH"/>
        </w:rPr>
        <w:t xml:space="preserve">being </w:t>
      </w:r>
      <w:r w:rsidR="00FD27D4" w:rsidRPr="00E3220E">
        <w:rPr>
          <w:color w:val="auto"/>
          <w:lang w:bidi="th-TH"/>
        </w:rPr>
        <w:t xml:space="preserve">quantitative, </w:t>
      </w:r>
      <w:r w:rsidR="00D67D39" w:rsidRPr="00E3220E">
        <w:rPr>
          <w:color w:val="auto"/>
          <w:lang w:bidi="th-TH"/>
        </w:rPr>
        <w:t>fast</w:t>
      </w:r>
      <w:r w:rsidR="00C81E6D" w:rsidRPr="00E3220E">
        <w:rPr>
          <w:color w:val="auto"/>
          <w:lang w:bidi="th-TH"/>
        </w:rPr>
        <w:t xml:space="preserve"> and highly</w:t>
      </w:r>
      <w:r w:rsidR="00D67D39" w:rsidRPr="00E3220E">
        <w:rPr>
          <w:color w:val="auto"/>
          <w:lang w:bidi="th-TH"/>
        </w:rPr>
        <w:t xml:space="preserve"> sensiti</w:t>
      </w:r>
      <w:r w:rsidR="00C81E6D" w:rsidRPr="00E3220E">
        <w:rPr>
          <w:color w:val="auto"/>
          <w:lang w:bidi="th-TH"/>
        </w:rPr>
        <w:t xml:space="preserve">ve, meaning </w:t>
      </w:r>
      <w:r w:rsidR="00D67D39" w:rsidRPr="00E3220E">
        <w:rPr>
          <w:color w:val="auto"/>
          <w:lang w:bidi="th-TH"/>
        </w:rPr>
        <w:t xml:space="preserve">that it can be used for the detection of </w:t>
      </w:r>
      <w:proofErr w:type="spellStart"/>
      <w:r w:rsidR="00D67D39" w:rsidRPr="00E3220E">
        <w:rPr>
          <w:color w:val="auto"/>
          <w:lang w:bidi="th-TH"/>
        </w:rPr>
        <w:t>TiLV</w:t>
      </w:r>
      <w:proofErr w:type="spellEnd"/>
      <w:r w:rsidR="00D67D39" w:rsidRPr="00E3220E">
        <w:rPr>
          <w:color w:val="auto"/>
          <w:lang w:bidi="th-TH"/>
        </w:rPr>
        <w:t xml:space="preserve"> in sub-clinically infected fish.</w:t>
      </w:r>
      <w:r w:rsidR="00007122" w:rsidRPr="00E3220E">
        <w:rPr>
          <w:color w:val="auto"/>
          <w:lang w:bidi="th-TH"/>
        </w:rPr>
        <w:t xml:space="preserve"> </w:t>
      </w:r>
      <w:r w:rsidR="00D67D39" w:rsidRPr="00E3220E">
        <w:rPr>
          <w:color w:val="auto"/>
          <w:lang w:bidi="th-TH"/>
        </w:rPr>
        <w:t>The</w:t>
      </w:r>
      <w:r w:rsidR="00007122" w:rsidRPr="00E3220E">
        <w:rPr>
          <w:color w:val="auto"/>
          <w:lang w:bidi="th-TH"/>
        </w:rPr>
        <w:t xml:space="preserve"> RT-PCR and RT-qPCR</w:t>
      </w:r>
      <w:r w:rsidR="00D67D39" w:rsidRPr="00E3220E">
        <w:rPr>
          <w:color w:val="auto"/>
          <w:lang w:bidi="th-TH"/>
        </w:rPr>
        <w:t xml:space="preserve"> protocols were performed in two different laboratories with distinct geographical isolates of </w:t>
      </w:r>
      <w:proofErr w:type="spellStart"/>
      <w:r w:rsidR="00D67D39" w:rsidRPr="00E3220E">
        <w:rPr>
          <w:color w:val="auto"/>
          <w:lang w:bidi="th-TH"/>
        </w:rPr>
        <w:t>TiLV</w:t>
      </w:r>
      <w:proofErr w:type="spellEnd"/>
      <w:r w:rsidR="00D67D39" w:rsidRPr="00E3220E">
        <w:rPr>
          <w:color w:val="auto"/>
          <w:lang w:bidi="th-TH"/>
        </w:rPr>
        <w:t xml:space="preserve"> and the </w:t>
      </w:r>
      <w:r w:rsidR="00C81E6D" w:rsidRPr="00E3220E">
        <w:rPr>
          <w:color w:val="auto"/>
          <w:lang w:bidi="th-TH"/>
        </w:rPr>
        <w:t xml:space="preserve">included </w:t>
      </w:r>
      <w:r w:rsidR="00D67D39" w:rsidRPr="00E3220E">
        <w:rPr>
          <w:color w:val="auto"/>
          <w:lang w:bidi="th-TH"/>
        </w:rPr>
        <w:t xml:space="preserve">results </w:t>
      </w:r>
      <w:r w:rsidR="00C81E6D" w:rsidRPr="00E3220E">
        <w:rPr>
          <w:color w:val="auto"/>
          <w:lang w:bidi="th-TH"/>
        </w:rPr>
        <w:t>highlight</w:t>
      </w:r>
      <w:r w:rsidR="00D67D39" w:rsidRPr="00E3220E">
        <w:rPr>
          <w:color w:val="auto"/>
          <w:lang w:bidi="th-TH"/>
        </w:rPr>
        <w:t xml:space="preserve"> the sensitivity and reproducibility of the assays described here.</w:t>
      </w:r>
    </w:p>
    <w:p w14:paraId="6105254A" w14:textId="77777777" w:rsidR="00730EA3" w:rsidRPr="00E3220E" w:rsidRDefault="00730EA3" w:rsidP="00E3220E">
      <w:pPr>
        <w:widowControl/>
        <w:jc w:val="left"/>
        <w:rPr>
          <w:b/>
        </w:rPr>
      </w:pPr>
    </w:p>
    <w:p w14:paraId="2DC0B0DC" w14:textId="168455CD" w:rsidR="00FA3C9D" w:rsidRPr="00E3220E" w:rsidRDefault="006305D7" w:rsidP="00E3220E">
      <w:pPr>
        <w:widowControl/>
        <w:jc w:val="left"/>
        <w:rPr>
          <w:cs/>
          <w:lang w:bidi="th-TH"/>
        </w:rPr>
      </w:pPr>
      <w:r w:rsidRPr="00E3220E">
        <w:rPr>
          <w:b/>
        </w:rPr>
        <w:t>PROTOCOL</w:t>
      </w:r>
      <w:r w:rsidRPr="00E3220E">
        <w:rPr>
          <w:b/>
          <w:bCs/>
          <w:cs/>
          <w:lang w:bidi="th-TH"/>
        </w:rPr>
        <w:t>:</w:t>
      </w:r>
      <w:r w:rsidRPr="00E3220E">
        <w:rPr>
          <w:cs/>
          <w:lang w:bidi="th-TH"/>
        </w:rPr>
        <w:t xml:space="preserve"> </w:t>
      </w:r>
    </w:p>
    <w:p w14:paraId="6DDC5ABC" w14:textId="77777777" w:rsidR="00FA3C9D" w:rsidRPr="00E3220E" w:rsidRDefault="00FA3C9D" w:rsidP="00E3220E">
      <w:pPr>
        <w:widowControl/>
        <w:jc w:val="left"/>
        <w:rPr>
          <w:lang w:bidi="th-TH"/>
        </w:rPr>
      </w:pPr>
    </w:p>
    <w:p w14:paraId="544DC13C" w14:textId="73751B24" w:rsidR="00FA3C9D" w:rsidRPr="00E3220E" w:rsidRDefault="00FA3C9D" w:rsidP="00E3220E">
      <w:pPr>
        <w:widowControl/>
        <w:jc w:val="left"/>
      </w:pPr>
      <w:r w:rsidRPr="00E3220E">
        <w:t xml:space="preserve">The animal use protocol for this study was approved by </w:t>
      </w:r>
      <w:r w:rsidRPr="00E3220E">
        <w:t xml:space="preserve">the </w:t>
      </w:r>
      <w:proofErr w:type="spellStart"/>
      <w:r w:rsidRPr="00E3220E">
        <w:t>Kasetsart</w:t>
      </w:r>
      <w:proofErr w:type="spellEnd"/>
      <w:r w:rsidRPr="00E3220E">
        <w:t xml:space="preserve"> University Animal Ethics Committee under permit number ACKU 59-VET-016.</w:t>
      </w:r>
    </w:p>
    <w:p w14:paraId="10E3D9E4" w14:textId="77777777" w:rsidR="00FA3C9D" w:rsidRPr="00E3220E" w:rsidRDefault="00FA3C9D" w:rsidP="00E3220E">
      <w:pPr>
        <w:widowControl/>
        <w:jc w:val="left"/>
        <w:rPr>
          <w:cs/>
          <w:lang w:bidi="th-TH"/>
        </w:rPr>
      </w:pPr>
    </w:p>
    <w:p w14:paraId="1F076C71" w14:textId="13DCAD6D" w:rsidR="00615591" w:rsidRPr="00E3220E" w:rsidRDefault="00E3220E" w:rsidP="00E3220E">
      <w:pPr>
        <w:widowControl/>
        <w:jc w:val="left"/>
        <w:rPr>
          <w:cs/>
          <w:lang w:bidi="th-TH"/>
        </w:rPr>
      </w:pPr>
      <w:r>
        <w:rPr>
          <w:lang w:bidi="th-TH"/>
        </w:rPr>
        <w:t>Note:</w:t>
      </w:r>
      <w:r w:rsidR="00FA3C9D" w:rsidRPr="00E3220E">
        <w:rPr>
          <w:lang w:bidi="th-TH"/>
        </w:rPr>
        <w:t xml:space="preserve"> </w:t>
      </w:r>
      <w:r w:rsidR="001012B1" w:rsidRPr="00E3220E">
        <w:rPr>
          <w:lang w:bidi="th-TH"/>
        </w:rPr>
        <w:t xml:space="preserve">Please refer to the </w:t>
      </w:r>
      <w:r w:rsidRPr="00E3220E">
        <w:rPr>
          <w:b/>
          <w:lang w:bidi="th-TH"/>
        </w:rPr>
        <w:t>Table of Materials</w:t>
      </w:r>
      <w:r w:rsidR="00FA3C9D" w:rsidRPr="00E3220E">
        <w:rPr>
          <w:lang w:bidi="th-TH"/>
        </w:rPr>
        <w:t xml:space="preserve"> </w:t>
      </w:r>
      <w:r w:rsidR="00615591" w:rsidRPr="00E3220E">
        <w:rPr>
          <w:lang w:bidi="th-TH"/>
        </w:rPr>
        <w:t xml:space="preserve">for extended information concerning the reagents and equipment </w:t>
      </w:r>
      <w:r w:rsidR="009A4BD0" w:rsidRPr="00E3220E">
        <w:rPr>
          <w:lang w:bidi="th-TH"/>
        </w:rPr>
        <w:t xml:space="preserve">suggested </w:t>
      </w:r>
      <w:r w:rsidR="00615591" w:rsidRPr="00E3220E">
        <w:rPr>
          <w:lang w:bidi="th-TH"/>
        </w:rPr>
        <w:t>for this protocol.</w:t>
      </w:r>
    </w:p>
    <w:p w14:paraId="466843B6" w14:textId="77777777" w:rsidR="005E325D" w:rsidRPr="00E3220E" w:rsidRDefault="005E325D" w:rsidP="00E3220E">
      <w:pPr>
        <w:widowControl/>
        <w:jc w:val="left"/>
        <w:rPr>
          <w:color w:val="808080" w:themeColor="background1" w:themeShade="80"/>
        </w:rPr>
      </w:pPr>
    </w:p>
    <w:p w14:paraId="58902068" w14:textId="3B0C0D29" w:rsidR="00F87B59" w:rsidRPr="00E3220E" w:rsidRDefault="00E3339F" w:rsidP="00E3220E">
      <w:pPr>
        <w:pStyle w:val="ListParagraph"/>
        <w:widowControl/>
        <w:numPr>
          <w:ilvl w:val="0"/>
          <w:numId w:val="26"/>
        </w:numPr>
        <w:ind w:left="0" w:firstLine="0"/>
        <w:jc w:val="left"/>
        <w:rPr>
          <w:b/>
          <w:bCs/>
          <w:color w:val="000000" w:themeColor="text1"/>
        </w:rPr>
      </w:pPr>
      <w:r w:rsidRPr="00E3220E">
        <w:rPr>
          <w:b/>
          <w:bCs/>
          <w:color w:val="000000" w:themeColor="text1"/>
        </w:rPr>
        <w:t xml:space="preserve">Tissue </w:t>
      </w:r>
      <w:r w:rsidR="00FA3C9D" w:rsidRPr="00E3220E">
        <w:rPr>
          <w:b/>
          <w:bCs/>
          <w:color w:val="000000" w:themeColor="text1"/>
        </w:rPr>
        <w:t>Sample Collection</w:t>
      </w:r>
    </w:p>
    <w:p w14:paraId="205AFC23" w14:textId="77777777" w:rsidR="00FA3C9D" w:rsidRPr="00E3220E" w:rsidRDefault="00FA3C9D" w:rsidP="00E3220E">
      <w:pPr>
        <w:pStyle w:val="ListParagraph"/>
        <w:widowControl/>
        <w:ind w:left="0"/>
        <w:jc w:val="left"/>
        <w:rPr>
          <w:b/>
          <w:bCs/>
          <w:color w:val="000000" w:themeColor="text1"/>
        </w:rPr>
      </w:pPr>
    </w:p>
    <w:p w14:paraId="0FA619A1" w14:textId="3ABB62BF" w:rsidR="00786875" w:rsidRPr="00E3220E" w:rsidRDefault="00D2141A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</w:rPr>
        <w:t xml:space="preserve">Euthanize the fish using </w:t>
      </w:r>
      <w:r w:rsidR="00B64A4C" w:rsidRPr="00E3220E">
        <w:rPr>
          <w:color w:val="000000" w:themeColor="text1"/>
        </w:rPr>
        <w:t xml:space="preserve">an </w:t>
      </w:r>
      <w:r w:rsidR="00F06E01" w:rsidRPr="00E3220E">
        <w:rPr>
          <w:color w:val="000000" w:themeColor="text1"/>
        </w:rPr>
        <w:t>overdose of clove oil</w:t>
      </w:r>
      <w:r w:rsidR="00B64A4C" w:rsidRPr="00E3220E">
        <w:rPr>
          <w:color w:val="000000" w:themeColor="text1"/>
          <w:cs/>
          <w:lang w:bidi="th-TH"/>
        </w:rPr>
        <w:t xml:space="preserve"> (</w:t>
      </w:r>
      <w:r w:rsidR="00C64245" w:rsidRPr="00E3220E">
        <w:rPr>
          <w:color w:val="000000" w:themeColor="text1"/>
        </w:rPr>
        <w:t xml:space="preserve">the volume depending on the size of fish </w:t>
      </w:r>
      <w:r w:rsidR="00DA635E" w:rsidRPr="00E3220E">
        <w:rPr>
          <w:color w:val="000000" w:themeColor="text1"/>
        </w:rPr>
        <w:t xml:space="preserve">and concentration of products, </w:t>
      </w:r>
      <w:r w:rsidR="00C64245" w:rsidRPr="00E3220E">
        <w:rPr>
          <w:color w:val="000000" w:themeColor="text1"/>
        </w:rPr>
        <w:t>usually more than 3 mL</w:t>
      </w:r>
      <w:r w:rsidR="00C64245" w:rsidRPr="00E3220E">
        <w:rPr>
          <w:color w:val="000000" w:themeColor="text1"/>
          <w:cs/>
          <w:lang w:bidi="th-TH"/>
        </w:rPr>
        <w:t>/</w:t>
      </w:r>
      <w:r w:rsidR="00C64245" w:rsidRPr="00E3220E">
        <w:rPr>
          <w:color w:val="000000" w:themeColor="text1"/>
        </w:rPr>
        <w:t>L</w:t>
      </w:r>
      <w:r w:rsidR="00B64A4C" w:rsidRPr="00E3220E">
        <w:rPr>
          <w:color w:val="000000" w:themeColor="text1"/>
          <w:cs/>
          <w:lang w:bidi="th-TH"/>
        </w:rPr>
        <w:t>)</w:t>
      </w:r>
      <w:r w:rsidR="00C64245" w:rsidRPr="00E3220E">
        <w:rPr>
          <w:color w:val="000000" w:themeColor="text1"/>
          <w:cs/>
          <w:lang w:bidi="th-TH"/>
        </w:rPr>
        <w:t xml:space="preserve">. </w:t>
      </w:r>
      <w:r w:rsidR="00C64245" w:rsidRPr="00E3220E">
        <w:rPr>
          <w:color w:val="000000" w:themeColor="text1"/>
        </w:rPr>
        <w:t>Immerse one</w:t>
      </w:r>
      <w:r w:rsidR="00C64245" w:rsidRPr="00E3220E">
        <w:rPr>
          <w:color w:val="000000" w:themeColor="text1"/>
          <w:cs/>
          <w:lang w:bidi="th-TH"/>
        </w:rPr>
        <w:t>-</w:t>
      </w:r>
      <w:r w:rsidR="00C64245" w:rsidRPr="00E3220E">
        <w:rPr>
          <w:color w:val="000000" w:themeColor="text1"/>
        </w:rPr>
        <w:t>fourth of the forceps and mayo scissors into 95</w:t>
      </w:r>
      <w:r w:rsidR="00C64245" w:rsidRPr="00E3220E">
        <w:rPr>
          <w:color w:val="000000" w:themeColor="text1"/>
          <w:cs/>
          <w:lang w:bidi="th-TH"/>
        </w:rPr>
        <w:t>% (</w:t>
      </w:r>
      <w:r w:rsidR="00C64245" w:rsidRPr="00E3220E">
        <w:rPr>
          <w:color w:val="000000" w:themeColor="text1"/>
        </w:rPr>
        <w:t>v</w:t>
      </w:r>
      <w:r w:rsidR="00C64245" w:rsidRPr="00E3220E">
        <w:rPr>
          <w:color w:val="000000" w:themeColor="text1"/>
          <w:cs/>
          <w:lang w:bidi="th-TH"/>
        </w:rPr>
        <w:t>/</w:t>
      </w:r>
      <w:r w:rsidR="00C64245" w:rsidRPr="00E3220E">
        <w:rPr>
          <w:color w:val="000000" w:themeColor="text1"/>
        </w:rPr>
        <w:t>v</w:t>
      </w:r>
      <w:r w:rsidR="00C64245" w:rsidRPr="00E3220E">
        <w:rPr>
          <w:color w:val="000000" w:themeColor="text1"/>
          <w:cs/>
          <w:lang w:bidi="th-TH"/>
        </w:rPr>
        <w:t xml:space="preserve">) </w:t>
      </w:r>
      <w:r w:rsidR="00C64245" w:rsidRPr="00E3220E">
        <w:rPr>
          <w:color w:val="000000" w:themeColor="text1"/>
        </w:rPr>
        <w:t>ethanol</w:t>
      </w:r>
      <w:r w:rsidR="00786875" w:rsidRPr="00E3220E">
        <w:rPr>
          <w:color w:val="000000" w:themeColor="text1"/>
        </w:rPr>
        <w:t xml:space="preserve"> followed by </w:t>
      </w:r>
      <w:r w:rsidR="008D0631" w:rsidRPr="00E3220E">
        <w:rPr>
          <w:color w:val="000000" w:themeColor="text1"/>
          <w:lang w:bidi="th-TH"/>
        </w:rPr>
        <w:t>burn</w:t>
      </w:r>
      <w:r w:rsidR="00786875" w:rsidRPr="00E3220E">
        <w:rPr>
          <w:color w:val="000000" w:themeColor="text1"/>
          <w:lang w:bidi="th-TH"/>
        </w:rPr>
        <w:t>ing</w:t>
      </w:r>
      <w:r w:rsidR="008D0631" w:rsidRPr="00E3220E">
        <w:rPr>
          <w:color w:val="000000" w:themeColor="text1"/>
          <w:lang w:bidi="th-TH"/>
        </w:rPr>
        <w:t xml:space="preserve"> the equipment </w:t>
      </w:r>
      <w:r w:rsidR="00786875" w:rsidRPr="00E3220E">
        <w:rPr>
          <w:color w:val="000000" w:themeColor="text1"/>
          <w:lang w:bidi="th-TH"/>
        </w:rPr>
        <w:t>using an alcohol burner</w:t>
      </w:r>
      <w:r w:rsidR="00786875" w:rsidRPr="00E3220E">
        <w:rPr>
          <w:color w:val="000000" w:themeColor="text1"/>
          <w:cs/>
          <w:lang w:bidi="th-TH"/>
        </w:rPr>
        <w:t xml:space="preserve"> </w:t>
      </w:r>
      <w:r w:rsidR="00DA635E" w:rsidRPr="00E3220E">
        <w:rPr>
          <w:color w:val="000000" w:themeColor="text1"/>
        </w:rPr>
        <w:t xml:space="preserve">to sterilize the </w:t>
      </w:r>
      <w:r w:rsidR="00786875" w:rsidRPr="00E3220E">
        <w:rPr>
          <w:color w:val="000000" w:themeColor="text1"/>
        </w:rPr>
        <w:t>equipment</w:t>
      </w:r>
      <w:r w:rsidR="00A06D97" w:rsidRPr="00E3220E">
        <w:rPr>
          <w:color w:val="000000" w:themeColor="text1"/>
          <w:cs/>
          <w:lang w:bidi="th-TH"/>
        </w:rPr>
        <w:t>.</w:t>
      </w:r>
    </w:p>
    <w:p w14:paraId="3EA16220" w14:textId="77777777" w:rsidR="00A06D97" w:rsidRPr="00E3220E" w:rsidRDefault="00A06D97" w:rsidP="00E3220E">
      <w:pPr>
        <w:widowControl/>
        <w:jc w:val="left"/>
        <w:rPr>
          <w:color w:val="000000" w:themeColor="text1"/>
          <w:cs/>
          <w:lang w:bidi="th-TH"/>
        </w:rPr>
      </w:pPr>
    </w:p>
    <w:p w14:paraId="3308C06C" w14:textId="55E83B74" w:rsidR="00786875" w:rsidRPr="00E3220E" w:rsidRDefault="00E3220E" w:rsidP="00E3220E">
      <w:pPr>
        <w:widowControl/>
        <w:jc w:val="left"/>
      </w:pPr>
      <w:r>
        <w:rPr>
          <w:color w:val="000000" w:themeColor="text1"/>
          <w:cs/>
          <w:lang w:bidi="th-TH"/>
        </w:rPr>
        <w:t>Note:</w:t>
      </w:r>
      <w:r w:rsidR="00A06D97" w:rsidRPr="00E3220E">
        <w:rPr>
          <w:color w:val="000000" w:themeColor="text1"/>
          <w:cs/>
          <w:lang w:bidi="th-TH"/>
        </w:rPr>
        <w:t xml:space="preserve"> </w:t>
      </w:r>
      <w:r w:rsidR="00A06D97" w:rsidRPr="00E3220E">
        <w:t xml:space="preserve">Tricaine </w:t>
      </w:r>
      <w:proofErr w:type="spellStart"/>
      <w:r w:rsidR="00A06D97" w:rsidRPr="00E3220E">
        <w:t>methanesulfonate</w:t>
      </w:r>
      <w:proofErr w:type="spellEnd"/>
      <w:r w:rsidR="00A06D97" w:rsidRPr="00E3220E">
        <w:t xml:space="preserve"> (MS-222) can be used instead of clove oil.</w:t>
      </w:r>
    </w:p>
    <w:p w14:paraId="1B79093A" w14:textId="77777777" w:rsidR="00C81E6D" w:rsidRPr="00E3220E" w:rsidRDefault="00C81E6D" w:rsidP="00E3220E">
      <w:pPr>
        <w:widowControl/>
        <w:jc w:val="left"/>
        <w:rPr>
          <w:color w:val="000000" w:themeColor="text1"/>
          <w:lang w:bidi="th-TH"/>
        </w:rPr>
      </w:pPr>
    </w:p>
    <w:p w14:paraId="627D7E64" w14:textId="62E977D6" w:rsidR="0097565F" w:rsidRPr="00E3220E" w:rsidRDefault="00164ADE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t>Find</w:t>
      </w:r>
      <w:r w:rsidR="00C31170" w:rsidRPr="00E3220E">
        <w:rPr>
          <w:color w:val="000000" w:themeColor="text1"/>
          <w:lang w:bidi="th-TH"/>
        </w:rPr>
        <w:t xml:space="preserve"> the</w:t>
      </w:r>
      <w:r w:rsidRPr="00E3220E">
        <w:rPr>
          <w:color w:val="000000" w:themeColor="text1"/>
          <w:lang w:bidi="th-TH"/>
        </w:rPr>
        <w:t xml:space="preserve"> liver </w:t>
      </w:r>
      <w:r w:rsidR="00786875" w:rsidRPr="00E3220E">
        <w:rPr>
          <w:color w:val="000000" w:themeColor="text1"/>
          <w:lang w:bidi="th-TH"/>
        </w:rPr>
        <w:t>and cut off a small piece</w:t>
      </w:r>
      <w:r w:rsidR="0015536E" w:rsidRPr="00E3220E">
        <w:rPr>
          <w:color w:val="000000" w:themeColor="text1"/>
          <w:cs/>
          <w:lang w:bidi="th-TH"/>
        </w:rPr>
        <w:t xml:space="preserve"> (</w:t>
      </w:r>
      <w:r w:rsidR="0015536E" w:rsidRPr="00E3220E">
        <w:rPr>
          <w:color w:val="000000" w:themeColor="text1"/>
          <w:lang w:bidi="th-TH"/>
        </w:rPr>
        <w:t>approximately</w:t>
      </w:r>
      <w:r w:rsidR="00DA635E" w:rsidRPr="00E3220E">
        <w:rPr>
          <w:color w:val="000000" w:themeColor="text1"/>
          <w:cs/>
          <w:lang w:bidi="th-TH"/>
        </w:rPr>
        <w:t xml:space="preserve"> </w:t>
      </w:r>
      <w:r w:rsidR="00DA635E" w:rsidRPr="00E3220E">
        <w:rPr>
          <w:color w:val="000000" w:themeColor="text1"/>
          <w:lang w:bidi="th-TH"/>
        </w:rPr>
        <w:t>20 mg</w:t>
      </w:r>
      <w:r w:rsidR="0015536E" w:rsidRPr="00E3220E">
        <w:rPr>
          <w:color w:val="000000" w:themeColor="text1"/>
          <w:cs/>
          <w:lang w:bidi="th-TH"/>
        </w:rPr>
        <w:t xml:space="preserve">) </w:t>
      </w:r>
      <w:r w:rsidR="006211F5" w:rsidRPr="00E3220E">
        <w:rPr>
          <w:color w:val="000000" w:themeColor="text1"/>
          <w:lang w:bidi="th-TH"/>
        </w:rPr>
        <w:t xml:space="preserve">or </w:t>
      </w:r>
      <w:r w:rsidRPr="00E3220E">
        <w:rPr>
          <w:color w:val="000000" w:themeColor="text1"/>
          <w:lang w:bidi="th-TH"/>
        </w:rPr>
        <w:t xml:space="preserve">collect </w:t>
      </w:r>
      <w:r w:rsidR="006211F5" w:rsidRPr="00E3220E">
        <w:rPr>
          <w:color w:val="000000" w:themeColor="text1"/>
          <w:lang w:bidi="th-TH"/>
        </w:rPr>
        <w:t>200</w:t>
      </w:r>
      <w:r w:rsidR="00DA635E" w:rsidRPr="00E3220E">
        <w:rPr>
          <w:color w:val="000000" w:themeColor="text1"/>
          <w:cs/>
          <w:lang w:bidi="th-TH"/>
        </w:rPr>
        <w:t xml:space="preserve"> </w:t>
      </w:r>
      <w:r w:rsidR="00E3220E">
        <w:rPr>
          <w:color w:val="000000" w:themeColor="text1"/>
          <w:lang w:bidi="th-TH"/>
        </w:rPr>
        <w:t>µL</w:t>
      </w:r>
      <w:r w:rsidR="00DA635E" w:rsidRPr="00E3220E">
        <w:rPr>
          <w:color w:val="000000" w:themeColor="text1"/>
          <w:lang w:bidi="th-TH"/>
        </w:rPr>
        <w:t xml:space="preserve"> of muc</w:t>
      </w:r>
      <w:r w:rsidR="006211F5" w:rsidRPr="00E3220E">
        <w:rPr>
          <w:color w:val="000000" w:themeColor="text1"/>
          <w:lang w:bidi="th-TH"/>
        </w:rPr>
        <w:t>us</w:t>
      </w:r>
      <w:r w:rsidR="00786875" w:rsidRPr="00E3220E">
        <w:rPr>
          <w:color w:val="000000" w:themeColor="text1"/>
          <w:cs/>
          <w:lang w:bidi="th-TH"/>
        </w:rPr>
        <w:t xml:space="preserve"> </w:t>
      </w:r>
      <w:r w:rsidRPr="00E3220E">
        <w:rPr>
          <w:color w:val="000000" w:themeColor="text1"/>
          <w:lang w:bidi="th-TH"/>
        </w:rPr>
        <w:t xml:space="preserve">using cover glass or surgical blade to remove mucus from anterior to posterior of </w:t>
      </w:r>
      <w:r w:rsidR="00C31170" w:rsidRPr="00E3220E">
        <w:rPr>
          <w:color w:val="000000" w:themeColor="text1"/>
          <w:lang w:bidi="th-TH"/>
        </w:rPr>
        <w:t xml:space="preserve">the </w:t>
      </w:r>
      <w:r w:rsidR="00615591" w:rsidRPr="00E3220E">
        <w:rPr>
          <w:color w:val="000000" w:themeColor="text1"/>
          <w:lang w:bidi="th-TH"/>
        </w:rPr>
        <w:t xml:space="preserve">tilapia </w:t>
      </w:r>
      <w:r w:rsidRPr="00E3220E">
        <w:rPr>
          <w:color w:val="000000" w:themeColor="text1"/>
          <w:lang w:bidi="th-TH"/>
        </w:rPr>
        <w:t xml:space="preserve">fish </w:t>
      </w:r>
      <w:r w:rsidR="00DA635E" w:rsidRPr="00E3220E">
        <w:rPr>
          <w:color w:val="000000" w:themeColor="text1"/>
          <w:lang w:bidi="th-TH"/>
        </w:rPr>
        <w:t xml:space="preserve">and place </w:t>
      </w:r>
      <w:r w:rsidR="0015536E" w:rsidRPr="00E3220E">
        <w:rPr>
          <w:color w:val="000000" w:themeColor="text1"/>
          <w:lang w:bidi="th-TH"/>
        </w:rPr>
        <w:t xml:space="preserve">the </w:t>
      </w:r>
      <w:r w:rsidRPr="00E3220E">
        <w:rPr>
          <w:color w:val="000000" w:themeColor="text1"/>
          <w:lang w:bidi="th-TH"/>
        </w:rPr>
        <w:t xml:space="preserve">samples </w:t>
      </w:r>
      <w:r w:rsidR="00786875" w:rsidRPr="00E3220E">
        <w:rPr>
          <w:color w:val="000000" w:themeColor="text1"/>
          <w:lang w:bidi="th-TH"/>
        </w:rPr>
        <w:t>into a 1</w:t>
      </w:r>
      <w:r w:rsidR="00786875" w:rsidRPr="00E3220E">
        <w:rPr>
          <w:color w:val="000000" w:themeColor="text1"/>
          <w:cs/>
          <w:lang w:bidi="th-TH"/>
        </w:rPr>
        <w:t>.</w:t>
      </w:r>
      <w:r w:rsidR="00786875" w:rsidRPr="00E3220E">
        <w:rPr>
          <w:color w:val="000000" w:themeColor="text1"/>
          <w:lang w:bidi="th-TH"/>
        </w:rPr>
        <w:t>5</w:t>
      </w:r>
      <w:r w:rsidR="00DA635E" w:rsidRPr="00E3220E">
        <w:rPr>
          <w:color w:val="000000" w:themeColor="text1"/>
          <w:cs/>
          <w:lang w:bidi="th-TH"/>
        </w:rPr>
        <w:t xml:space="preserve"> </w:t>
      </w:r>
      <w:r w:rsidR="00786875" w:rsidRPr="00E3220E">
        <w:rPr>
          <w:color w:val="000000" w:themeColor="text1"/>
          <w:lang w:bidi="th-TH"/>
        </w:rPr>
        <w:t>mL microcentrifuge tub</w:t>
      </w:r>
      <w:r w:rsidR="00EA6046" w:rsidRPr="00E3220E">
        <w:rPr>
          <w:color w:val="000000" w:themeColor="text1"/>
          <w:lang w:bidi="th-TH"/>
        </w:rPr>
        <w:t>e</w:t>
      </w:r>
      <w:r w:rsidR="00EA6046" w:rsidRPr="00E3220E">
        <w:rPr>
          <w:color w:val="000000" w:themeColor="text1"/>
          <w:cs/>
          <w:lang w:bidi="th-TH"/>
        </w:rPr>
        <w:t>.</w:t>
      </w:r>
      <w:r w:rsidR="007D78C5" w:rsidRPr="00E3220E">
        <w:rPr>
          <w:color w:val="000000" w:themeColor="text1"/>
          <w:lang w:bidi="th-TH"/>
        </w:rPr>
        <w:t xml:space="preserve"> </w:t>
      </w:r>
    </w:p>
    <w:p w14:paraId="60B964F6" w14:textId="77777777" w:rsidR="0097565F" w:rsidRPr="00E3220E" w:rsidRDefault="0097565F" w:rsidP="00E3220E">
      <w:pPr>
        <w:widowControl/>
        <w:jc w:val="left"/>
        <w:rPr>
          <w:color w:val="000000" w:themeColor="text1"/>
          <w:lang w:bidi="th-TH"/>
        </w:rPr>
      </w:pPr>
    </w:p>
    <w:p w14:paraId="63FBD60A" w14:textId="356FD01F" w:rsidR="00786875" w:rsidRPr="00E3220E" w:rsidRDefault="00EA6046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t xml:space="preserve">Process </w:t>
      </w:r>
      <w:r w:rsidR="007D78C5" w:rsidRPr="00E3220E">
        <w:rPr>
          <w:color w:val="000000" w:themeColor="text1"/>
          <w:lang w:bidi="th-TH"/>
        </w:rPr>
        <w:t xml:space="preserve">samples </w:t>
      </w:r>
      <w:r w:rsidR="00910AE3" w:rsidRPr="00E3220E">
        <w:rPr>
          <w:color w:val="000000" w:themeColor="text1"/>
          <w:lang w:bidi="th-TH"/>
        </w:rPr>
        <w:t>immediately</w:t>
      </w:r>
      <w:r w:rsidR="00E52D83" w:rsidRPr="00E3220E">
        <w:rPr>
          <w:color w:val="000000" w:themeColor="text1"/>
          <w:lang w:bidi="th-TH"/>
        </w:rPr>
        <w:t xml:space="preserve">, store in </w:t>
      </w:r>
      <w:proofErr w:type="gramStart"/>
      <w:r w:rsidR="00E52D83" w:rsidRPr="00E3220E">
        <w:rPr>
          <w:color w:val="000000" w:themeColor="text1"/>
          <w:lang w:bidi="th-TH"/>
        </w:rPr>
        <w:t>a</w:t>
      </w:r>
      <w:proofErr w:type="gramEnd"/>
      <w:r w:rsidR="00E52D83" w:rsidRPr="00E3220E">
        <w:rPr>
          <w:color w:val="000000" w:themeColor="text1"/>
          <w:lang w:bidi="th-TH"/>
        </w:rPr>
        <w:t xml:space="preserve"> RNA stabili</w:t>
      </w:r>
      <w:r w:rsidR="00302A1B" w:rsidRPr="00E3220E">
        <w:rPr>
          <w:color w:val="000000" w:themeColor="text1"/>
          <w:lang w:bidi="th-TH"/>
        </w:rPr>
        <w:t>z</w:t>
      </w:r>
      <w:r w:rsidR="00E52D83" w:rsidRPr="00E3220E">
        <w:rPr>
          <w:color w:val="000000" w:themeColor="text1"/>
          <w:lang w:bidi="th-TH"/>
        </w:rPr>
        <w:t>ing solution</w:t>
      </w:r>
      <w:r w:rsidR="00910AE3" w:rsidRPr="00E3220E">
        <w:rPr>
          <w:color w:val="000000" w:themeColor="text1"/>
          <w:lang w:bidi="th-TH"/>
        </w:rPr>
        <w:t xml:space="preserve"> or </w:t>
      </w:r>
      <w:r w:rsidR="00E52D83" w:rsidRPr="00E3220E">
        <w:rPr>
          <w:color w:val="000000" w:themeColor="text1"/>
          <w:lang w:bidi="th-TH"/>
        </w:rPr>
        <w:t xml:space="preserve">move </w:t>
      </w:r>
      <w:r w:rsidR="00910AE3" w:rsidRPr="00E3220E">
        <w:rPr>
          <w:color w:val="000000" w:themeColor="text1"/>
          <w:lang w:bidi="th-TH"/>
        </w:rPr>
        <w:t xml:space="preserve">them </w:t>
      </w:r>
      <w:r w:rsidR="00E52D83" w:rsidRPr="00E3220E">
        <w:rPr>
          <w:color w:val="000000" w:themeColor="text1"/>
          <w:lang w:bidi="th-TH"/>
        </w:rPr>
        <w:t>to</w:t>
      </w:r>
      <w:r w:rsidR="004F46AE" w:rsidRPr="00E3220E">
        <w:rPr>
          <w:color w:val="000000" w:themeColor="text1"/>
          <w:lang w:bidi="th-TH"/>
        </w:rPr>
        <w:t xml:space="preserve"> </w:t>
      </w:r>
      <w:r w:rsidR="00786875" w:rsidRPr="00E3220E">
        <w:rPr>
          <w:color w:val="000000" w:themeColor="text1"/>
          <w:cs/>
          <w:lang w:bidi="th-TH"/>
        </w:rPr>
        <w:t>-</w:t>
      </w:r>
      <w:r w:rsidR="00C31170" w:rsidRPr="00E3220E">
        <w:rPr>
          <w:color w:val="000000" w:themeColor="text1"/>
          <w:lang w:bidi="th-TH"/>
        </w:rPr>
        <w:t>8</w:t>
      </w:r>
      <w:r w:rsidR="00786875" w:rsidRPr="00E3220E">
        <w:rPr>
          <w:color w:val="000000" w:themeColor="text1"/>
          <w:lang w:bidi="th-TH"/>
        </w:rPr>
        <w:t>0</w:t>
      </w:r>
      <w:r w:rsidR="00C31170" w:rsidRPr="00E3220E">
        <w:rPr>
          <w:color w:val="000000" w:themeColor="text1"/>
          <w:cs/>
          <w:lang w:bidi="th-TH"/>
        </w:rPr>
        <w:t xml:space="preserve"> </w:t>
      </w:r>
      <w:r w:rsidR="00786875" w:rsidRPr="00E3220E">
        <w:rPr>
          <w:color w:val="000000" w:themeColor="text1"/>
          <w:lang w:bidi="th-TH"/>
        </w:rPr>
        <w:t xml:space="preserve">°C </w:t>
      </w:r>
      <w:r w:rsidR="00C31170" w:rsidRPr="00E3220E">
        <w:rPr>
          <w:color w:val="000000" w:themeColor="text1"/>
          <w:lang w:bidi="th-TH"/>
        </w:rPr>
        <w:t xml:space="preserve">until </w:t>
      </w:r>
      <w:r w:rsidR="0015536E" w:rsidRPr="00E3220E">
        <w:rPr>
          <w:color w:val="000000" w:themeColor="text1"/>
          <w:lang w:bidi="th-TH"/>
        </w:rPr>
        <w:t>further use</w:t>
      </w:r>
      <w:r w:rsidR="0015536E" w:rsidRPr="00E3220E">
        <w:rPr>
          <w:color w:val="000000" w:themeColor="text1"/>
          <w:cs/>
          <w:lang w:bidi="th-TH"/>
        </w:rPr>
        <w:t xml:space="preserve">. </w:t>
      </w:r>
    </w:p>
    <w:p w14:paraId="755D13FD" w14:textId="77777777" w:rsidR="007D78C5" w:rsidRPr="00E3220E" w:rsidRDefault="007D78C5" w:rsidP="00E3220E">
      <w:pPr>
        <w:widowControl/>
        <w:jc w:val="left"/>
        <w:rPr>
          <w:bCs/>
          <w:color w:val="000000" w:themeColor="text1"/>
          <w:lang w:bidi="th-TH"/>
        </w:rPr>
      </w:pPr>
    </w:p>
    <w:p w14:paraId="4795FD7D" w14:textId="5D429773" w:rsidR="007D78C5" w:rsidRPr="00E3220E" w:rsidRDefault="00E3220E" w:rsidP="00E3220E">
      <w:pPr>
        <w:widowControl/>
        <w:jc w:val="left"/>
        <w:rPr>
          <w:lang w:bidi="th-TH"/>
        </w:rPr>
      </w:pPr>
      <w:r>
        <w:rPr>
          <w:color w:val="000000" w:themeColor="text1"/>
          <w:cs/>
          <w:lang w:bidi="th-TH"/>
        </w:rPr>
        <w:t>Note:</w:t>
      </w:r>
      <w:r w:rsidR="007D78C5" w:rsidRPr="00E3220E">
        <w:rPr>
          <w:b/>
          <w:bCs/>
          <w:color w:val="000000" w:themeColor="text1"/>
          <w:cs/>
          <w:lang w:bidi="th-TH"/>
        </w:rPr>
        <w:t xml:space="preserve"> </w:t>
      </w:r>
      <w:r w:rsidR="007D78C5" w:rsidRPr="00E3220E">
        <w:t xml:space="preserve">The biggest </w:t>
      </w:r>
      <w:r w:rsidR="00437196" w:rsidRPr="00E3220E">
        <w:t>task</w:t>
      </w:r>
      <w:r w:rsidR="007D78C5" w:rsidRPr="00E3220E">
        <w:t xml:space="preserve"> in working with RNA is preparing intact RNA molecules and keeping them undamaged throughout any subsequent handlings</w:t>
      </w:r>
      <w:r w:rsidR="007D78C5" w:rsidRPr="00E3220E">
        <w:rPr>
          <w:cs/>
          <w:lang w:bidi="th-TH"/>
        </w:rPr>
        <w:t xml:space="preserve">. </w:t>
      </w:r>
      <w:r w:rsidR="007D78C5" w:rsidRPr="00E3220E">
        <w:t>The RNA backbone is innately more sensitive to damage than DNA</w:t>
      </w:r>
      <w:r w:rsidR="007D78C5" w:rsidRPr="00E3220E">
        <w:rPr>
          <w:cs/>
          <w:lang w:bidi="th-TH"/>
        </w:rPr>
        <w:t xml:space="preserve">. </w:t>
      </w:r>
      <w:r w:rsidR="007D78C5" w:rsidRPr="00E3220E">
        <w:t xml:space="preserve">Extraction and isolation of total RNA from tissue cells necessitates careful laboratory technique; take all </w:t>
      </w:r>
      <w:r w:rsidR="00437196" w:rsidRPr="00E3220E">
        <w:t>provisions</w:t>
      </w:r>
      <w:r w:rsidR="007D78C5" w:rsidRPr="00E3220E">
        <w:t xml:space="preserve"> to prevent RNase contamination by wearing gloves, using RNase free water, reagents, equipment, plastic ware, glassware, working space and by using filter tips for pipetting</w:t>
      </w:r>
      <w:r w:rsidR="007D78C5" w:rsidRPr="00E3220E">
        <w:rPr>
          <w:cs/>
          <w:lang w:bidi="th-TH"/>
        </w:rPr>
        <w:t>.</w:t>
      </w:r>
    </w:p>
    <w:p w14:paraId="17460C8F" w14:textId="23542CF3" w:rsidR="00786875" w:rsidRPr="00E3220E" w:rsidRDefault="00786875" w:rsidP="00E3220E">
      <w:pPr>
        <w:widowControl/>
        <w:jc w:val="left"/>
        <w:rPr>
          <w:color w:val="000000" w:themeColor="text1"/>
          <w:lang w:bidi="th-TH"/>
        </w:rPr>
      </w:pPr>
    </w:p>
    <w:p w14:paraId="1F948577" w14:textId="79F8EAC6" w:rsidR="00462DE1" w:rsidRPr="00E3220E" w:rsidRDefault="007E4D8A" w:rsidP="00E3220E">
      <w:pPr>
        <w:pStyle w:val="ListParagraph"/>
        <w:widowControl/>
        <w:numPr>
          <w:ilvl w:val="0"/>
          <w:numId w:val="26"/>
        </w:numPr>
        <w:ind w:left="0" w:firstLine="0"/>
        <w:jc w:val="left"/>
        <w:rPr>
          <w:b/>
          <w:bCs/>
          <w:color w:val="000000" w:themeColor="text1"/>
          <w:highlight w:val="yellow"/>
          <w:lang w:bidi="th-TH"/>
        </w:rPr>
      </w:pPr>
      <w:r w:rsidRPr="00E3220E">
        <w:rPr>
          <w:b/>
          <w:bCs/>
          <w:color w:val="000000" w:themeColor="text1"/>
          <w:highlight w:val="yellow"/>
          <w:lang w:bidi="th-TH"/>
        </w:rPr>
        <w:t>Guanidium Thiocyanate</w:t>
      </w:r>
      <w:r w:rsidRPr="00E3220E">
        <w:rPr>
          <w:b/>
          <w:bCs/>
          <w:color w:val="000000" w:themeColor="text1"/>
          <w:highlight w:val="yellow"/>
          <w:cs/>
          <w:lang w:bidi="th-TH"/>
        </w:rPr>
        <w:t>–</w:t>
      </w:r>
      <w:r w:rsidRPr="00E3220E">
        <w:rPr>
          <w:b/>
          <w:bCs/>
          <w:color w:val="000000" w:themeColor="text1"/>
          <w:highlight w:val="yellow"/>
          <w:lang w:bidi="th-TH"/>
        </w:rPr>
        <w:t>Phenol</w:t>
      </w:r>
      <w:r w:rsidRPr="00E3220E">
        <w:rPr>
          <w:b/>
          <w:bCs/>
          <w:color w:val="000000" w:themeColor="text1"/>
          <w:highlight w:val="yellow"/>
          <w:cs/>
          <w:lang w:bidi="th-TH"/>
        </w:rPr>
        <w:t>–</w:t>
      </w:r>
      <w:r w:rsidRPr="00E3220E">
        <w:rPr>
          <w:b/>
          <w:bCs/>
          <w:color w:val="000000" w:themeColor="text1"/>
          <w:highlight w:val="yellow"/>
          <w:lang w:bidi="th-TH"/>
        </w:rPr>
        <w:t>Chloroform Extraction of RNA</w:t>
      </w:r>
    </w:p>
    <w:p w14:paraId="23171F2C" w14:textId="77777777" w:rsidR="009D4480" w:rsidRPr="00E3220E" w:rsidRDefault="009D4480" w:rsidP="00E3220E">
      <w:pPr>
        <w:widowControl/>
        <w:jc w:val="left"/>
        <w:rPr>
          <w:b/>
          <w:bCs/>
          <w:color w:val="000000" w:themeColor="text1"/>
          <w:highlight w:val="yellow"/>
          <w:lang w:bidi="th-TH"/>
        </w:rPr>
      </w:pPr>
    </w:p>
    <w:p w14:paraId="6C2D354F" w14:textId="1C1F8DAD" w:rsidR="00786875" w:rsidRPr="00E3220E" w:rsidRDefault="0036360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highlight w:val="yellow"/>
          <w:cs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Add 1</w:t>
      </w:r>
      <w:r w:rsidR="006F0AAC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384DE8" w:rsidRPr="00E3220E">
        <w:rPr>
          <w:color w:val="000000" w:themeColor="text1"/>
          <w:highlight w:val="yellow"/>
          <w:lang w:bidi="th-TH"/>
        </w:rPr>
        <w:t>mL of monophasic solution containing phenol</w:t>
      </w:r>
      <w:r w:rsidR="00632E41" w:rsidRPr="00E3220E">
        <w:rPr>
          <w:color w:val="000000" w:themeColor="text1"/>
          <w:highlight w:val="yellow"/>
          <w:lang w:bidi="th-TH"/>
        </w:rPr>
        <w:t xml:space="preserve"> </w:t>
      </w:r>
      <w:r w:rsidR="00384DE8" w:rsidRPr="00E3220E">
        <w:rPr>
          <w:color w:val="000000" w:themeColor="text1"/>
          <w:highlight w:val="yellow"/>
          <w:lang w:bidi="th-TH"/>
        </w:rPr>
        <w:t>and guanidine isothiocyanate</w:t>
      </w:r>
      <w:r w:rsidR="0029387D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E12DBD" w:rsidRPr="00E3220E">
        <w:rPr>
          <w:color w:val="000000" w:themeColor="text1"/>
          <w:highlight w:val="yellow"/>
          <w:lang w:bidi="th-TH"/>
        </w:rPr>
        <w:t>into a tube containing tissue sample</w:t>
      </w:r>
      <w:r w:rsidR="006F0AAC" w:rsidRPr="00E3220E">
        <w:rPr>
          <w:color w:val="000000" w:themeColor="text1"/>
          <w:highlight w:val="yellow"/>
          <w:lang w:bidi="th-TH"/>
        </w:rPr>
        <w:t xml:space="preserve"> from </w:t>
      </w:r>
      <w:r w:rsidR="00632E41" w:rsidRPr="00E3220E">
        <w:rPr>
          <w:color w:val="000000" w:themeColor="text1"/>
          <w:highlight w:val="yellow"/>
          <w:lang w:bidi="th-TH"/>
        </w:rPr>
        <w:t>S</w:t>
      </w:r>
      <w:r w:rsidR="001A34C1" w:rsidRPr="00E3220E">
        <w:rPr>
          <w:color w:val="000000" w:themeColor="text1"/>
          <w:highlight w:val="yellow"/>
          <w:lang w:bidi="th-TH"/>
        </w:rPr>
        <w:t>ection 1</w:t>
      </w:r>
      <w:r w:rsidR="009D4480" w:rsidRPr="00E3220E">
        <w:rPr>
          <w:color w:val="000000" w:themeColor="text1"/>
          <w:highlight w:val="yellow"/>
          <w:cs/>
          <w:lang w:bidi="th-TH"/>
        </w:rPr>
        <w:t>.</w:t>
      </w:r>
    </w:p>
    <w:p w14:paraId="0765DD2B" w14:textId="77777777" w:rsidR="007E4D8A" w:rsidRPr="00E3220E" w:rsidRDefault="007E4D8A" w:rsidP="00E3220E">
      <w:pPr>
        <w:widowControl/>
        <w:jc w:val="left"/>
        <w:rPr>
          <w:color w:val="000000" w:themeColor="text1"/>
          <w:highlight w:val="yellow"/>
          <w:cs/>
          <w:lang w:bidi="th-TH"/>
        </w:rPr>
      </w:pPr>
    </w:p>
    <w:p w14:paraId="1D38F18F" w14:textId="20E420AC" w:rsidR="007E4D8A" w:rsidRPr="00E3220E" w:rsidRDefault="00553CBB" w:rsidP="00E3220E">
      <w:pPr>
        <w:widowControl/>
        <w:jc w:val="left"/>
        <w:rPr>
          <w:color w:val="000000" w:themeColor="text1"/>
          <w:highlight w:val="yellow"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CAUTION</w:t>
      </w:r>
      <w:r w:rsidR="004A1FAA" w:rsidRPr="00E3220E">
        <w:rPr>
          <w:bCs/>
          <w:color w:val="000000" w:themeColor="text1"/>
          <w:highlight w:val="yellow"/>
          <w:cs/>
          <w:lang w:bidi="th-TH"/>
        </w:rPr>
        <w:t>: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632E41" w:rsidRPr="00E3220E">
        <w:rPr>
          <w:color w:val="000000" w:themeColor="text1"/>
          <w:highlight w:val="yellow"/>
          <w:lang w:bidi="th-TH"/>
        </w:rPr>
        <w:t>T</w:t>
      </w:r>
      <w:r w:rsidRPr="00E3220E">
        <w:rPr>
          <w:color w:val="000000" w:themeColor="text1"/>
          <w:highlight w:val="yellow"/>
          <w:lang w:bidi="th-TH"/>
        </w:rPr>
        <w:t xml:space="preserve">his solution is very toxic and must be handled with care </w:t>
      </w:r>
      <w:r w:rsidR="00F62A2F" w:rsidRPr="00E3220E">
        <w:rPr>
          <w:color w:val="000000" w:themeColor="text1"/>
          <w:highlight w:val="yellow"/>
          <w:lang w:bidi="th-TH"/>
        </w:rPr>
        <w:t xml:space="preserve">in </w:t>
      </w:r>
      <w:r w:rsidR="00F62A2F" w:rsidRPr="00E3220E">
        <w:rPr>
          <w:iCs/>
          <w:color w:val="000000" w:themeColor="text1"/>
          <w:highlight w:val="yellow"/>
          <w:lang w:bidi="th-TH"/>
        </w:rPr>
        <w:t>a laminar flow hood with protective equipment</w:t>
      </w:r>
      <w:r w:rsidR="00F62A2F" w:rsidRPr="00E3220E">
        <w:rPr>
          <w:color w:val="000000" w:themeColor="text1"/>
          <w:highlight w:val="yellow"/>
          <w:lang w:bidi="th-TH"/>
        </w:rPr>
        <w:t xml:space="preserve"> and </w:t>
      </w:r>
      <w:r w:rsidRPr="00E3220E">
        <w:rPr>
          <w:color w:val="000000" w:themeColor="text1"/>
          <w:highlight w:val="yellow"/>
          <w:lang w:bidi="th-TH"/>
        </w:rPr>
        <w:t>by wearing the</w:t>
      </w:r>
      <w:r w:rsidR="0027626F" w:rsidRPr="00E3220E">
        <w:rPr>
          <w:color w:val="000000" w:themeColor="text1"/>
          <w:highlight w:val="yellow"/>
          <w:lang w:bidi="th-TH"/>
        </w:rPr>
        <w:t xml:space="preserve"> proper protective eyewear,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27626F" w:rsidRPr="00E3220E">
        <w:rPr>
          <w:color w:val="000000" w:themeColor="text1"/>
          <w:highlight w:val="yellow"/>
          <w:lang w:bidi="th-TH"/>
        </w:rPr>
        <w:t>clothing and safety gloves</w:t>
      </w:r>
      <w:r w:rsidR="00F62A2F" w:rsidRPr="00E3220E">
        <w:rPr>
          <w:color w:val="000000" w:themeColor="text1"/>
          <w:highlight w:val="yellow"/>
          <w:lang w:bidi="th-TH"/>
        </w:rPr>
        <w:t>.</w:t>
      </w:r>
    </w:p>
    <w:p w14:paraId="2E635CE7" w14:textId="7D288B1B" w:rsidR="0029387D" w:rsidRPr="00E3220E" w:rsidRDefault="0029387D" w:rsidP="00E3220E">
      <w:pPr>
        <w:widowControl/>
        <w:jc w:val="left"/>
        <w:rPr>
          <w:color w:val="000000" w:themeColor="text1"/>
          <w:highlight w:val="yellow"/>
          <w:lang w:bidi="th-TH"/>
        </w:rPr>
      </w:pPr>
    </w:p>
    <w:p w14:paraId="75F87CFB" w14:textId="2E1768DB" w:rsidR="0029387D" w:rsidRPr="00E3220E" w:rsidRDefault="0029387D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highlight w:val="yellow"/>
          <w:cs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 xml:space="preserve">Grind the tissue sample using a </w:t>
      </w:r>
      <w:r w:rsidR="00856F21" w:rsidRPr="00E3220E">
        <w:rPr>
          <w:color w:val="000000" w:themeColor="text1"/>
          <w:highlight w:val="yellow"/>
          <w:lang w:bidi="th-TH"/>
        </w:rPr>
        <w:t>tissue pestle</w:t>
      </w:r>
      <w:r w:rsidR="00944F2B" w:rsidRPr="00E3220E">
        <w:rPr>
          <w:color w:val="000000" w:themeColor="text1"/>
          <w:highlight w:val="yellow"/>
          <w:lang w:bidi="th-TH"/>
        </w:rPr>
        <w:t xml:space="preserve"> homogenizer until </w:t>
      </w:r>
      <w:r w:rsidRPr="00E3220E">
        <w:rPr>
          <w:color w:val="000000" w:themeColor="text1"/>
          <w:highlight w:val="yellow"/>
          <w:lang w:bidi="th-TH"/>
        </w:rPr>
        <w:t>homogenous</w:t>
      </w:r>
      <w:r w:rsidRPr="00E3220E">
        <w:rPr>
          <w:color w:val="000000" w:themeColor="text1"/>
          <w:highlight w:val="yellow"/>
          <w:cs/>
          <w:lang w:bidi="th-TH"/>
        </w:rPr>
        <w:t xml:space="preserve">. </w:t>
      </w:r>
    </w:p>
    <w:p w14:paraId="7FE945A3" w14:textId="77777777" w:rsidR="004906C1" w:rsidRPr="00E3220E" w:rsidRDefault="004906C1" w:rsidP="00E3220E">
      <w:pPr>
        <w:widowControl/>
        <w:jc w:val="left"/>
        <w:rPr>
          <w:color w:val="000000" w:themeColor="text1"/>
          <w:highlight w:val="yellow"/>
          <w:cs/>
          <w:lang w:bidi="th-TH"/>
        </w:rPr>
      </w:pPr>
    </w:p>
    <w:p w14:paraId="1AC50E2C" w14:textId="7AA2B028" w:rsidR="004F46AE" w:rsidRPr="00E3220E" w:rsidRDefault="00E3220E" w:rsidP="00E3220E">
      <w:pPr>
        <w:widowControl/>
        <w:jc w:val="left"/>
        <w:rPr>
          <w:bCs/>
          <w:color w:val="000000" w:themeColor="text1"/>
          <w:cs/>
          <w:lang w:bidi="th-TH"/>
        </w:rPr>
      </w:pPr>
      <w:r>
        <w:rPr>
          <w:color w:val="000000" w:themeColor="text1"/>
          <w:cs/>
          <w:lang w:bidi="th-TH"/>
        </w:rPr>
        <w:t>Note: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632E41" w:rsidRPr="00E3220E">
        <w:rPr>
          <w:bCs/>
          <w:color w:val="000000" w:themeColor="text1"/>
          <w:lang w:bidi="th-TH"/>
        </w:rPr>
        <w:t>S</w:t>
      </w:r>
      <w:r w:rsidR="0091569D" w:rsidRPr="00E3220E">
        <w:rPr>
          <w:bCs/>
          <w:color w:val="000000" w:themeColor="text1"/>
          <w:lang w:bidi="th-TH"/>
        </w:rPr>
        <w:t>amples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can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also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be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homogeni</w:t>
      </w:r>
      <w:r w:rsidR="00632E41" w:rsidRPr="00E3220E">
        <w:rPr>
          <w:bCs/>
          <w:color w:val="000000" w:themeColor="text1"/>
          <w:lang w:bidi="th-TH"/>
        </w:rPr>
        <w:t>z</w:t>
      </w:r>
      <w:r w:rsidR="0091569D" w:rsidRPr="00E3220E">
        <w:rPr>
          <w:bCs/>
          <w:color w:val="000000" w:themeColor="text1"/>
          <w:lang w:bidi="th-TH"/>
        </w:rPr>
        <w:t>ed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using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a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power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homogenizer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combined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with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ceramic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beads</w:t>
      </w:r>
      <w:r w:rsidR="00632E41" w:rsidRPr="00E3220E">
        <w:rPr>
          <w:bCs/>
          <w:color w:val="000000" w:themeColor="text1"/>
          <w:cs/>
          <w:lang w:bidi="th-TH"/>
        </w:rPr>
        <w:t xml:space="preserve">. </w:t>
      </w:r>
      <w:r w:rsidR="00632E41" w:rsidRPr="00E3220E">
        <w:rPr>
          <w:bCs/>
          <w:color w:val="000000" w:themeColor="text1"/>
          <w:lang w:bidi="th-TH"/>
        </w:rPr>
        <w:t>E</w:t>
      </w:r>
      <w:r w:rsidR="0091569D" w:rsidRPr="00E3220E">
        <w:rPr>
          <w:bCs/>
          <w:color w:val="000000" w:themeColor="text1"/>
          <w:lang w:bidi="th-TH"/>
        </w:rPr>
        <w:t>nsure</w:t>
      </w:r>
      <w:r w:rsidR="0091569D" w:rsidRPr="00E3220E">
        <w:rPr>
          <w:bCs/>
          <w:color w:val="000000" w:themeColor="text1"/>
          <w:cs/>
          <w:lang w:bidi="th-TH"/>
        </w:rPr>
        <w:t xml:space="preserve"> </w:t>
      </w:r>
      <w:r w:rsidR="0091569D" w:rsidRPr="00E3220E">
        <w:rPr>
          <w:bCs/>
          <w:color w:val="000000" w:themeColor="text1"/>
          <w:lang w:bidi="th-TH"/>
        </w:rPr>
        <w:t>t</w:t>
      </w:r>
      <w:r w:rsidR="004F46AE" w:rsidRPr="00E3220E">
        <w:rPr>
          <w:bCs/>
          <w:color w:val="000000" w:themeColor="text1"/>
          <w:lang w:bidi="th-TH"/>
        </w:rPr>
        <w:t>h</w:t>
      </w:r>
      <w:r w:rsidR="0091569D" w:rsidRPr="00E3220E">
        <w:rPr>
          <w:bCs/>
          <w:color w:val="000000" w:themeColor="text1"/>
          <w:lang w:bidi="th-TH"/>
        </w:rPr>
        <w:t>at the tissue sample is completely homogeni</w:t>
      </w:r>
      <w:r w:rsidR="00632E41" w:rsidRPr="00E3220E">
        <w:rPr>
          <w:bCs/>
          <w:color w:val="000000" w:themeColor="text1"/>
          <w:lang w:bidi="th-TH"/>
        </w:rPr>
        <w:t>z</w:t>
      </w:r>
      <w:r w:rsidR="0091569D" w:rsidRPr="00E3220E">
        <w:rPr>
          <w:bCs/>
          <w:color w:val="000000" w:themeColor="text1"/>
          <w:lang w:bidi="th-TH"/>
        </w:rPr>
        <w:t xml:space="preserve">ed before proceeding to the next step or </w:t>
      </w:r>
      <w:r w:rsidR="004F46AE" w:rsidRPr="00E3220E">
        <w:rPr>
          <w:bCs/>
          <w:color w:val="000000" w:themeColor="text1"/>
          <w:lang w:bidi="th-TH"/>
        </w:rPr>
        <w:t xml:space="preserve">stop the protocol here and store </w:t>
      </w:r>
      <w:r w:rsidR="009A4BD0" w:rsidRPr="00E3220E">
        <w:rPr>
          <w:bCs/>
          <w:color w:val="000000" w:themeColor="text1"/>
          <w:lang w:bidi="th-TH"/>
        </w:rPr>
        <w:t xml:space="preserve">the samples at </w:t>
      </w:r>
      <w:r w:rsidR="004F46AE" w:rsidRPr="00E3220E">
        <w:rPr>
          <w:bCs/>
          <w:color w:val="000000" w:themeColor="text1"/>
          <w:lang w:bidi="th-TH"/>
        </w:rPr>
        <w:t xml:space="preserve">-80 </w:t>
      </w:r>
      <w:r w:rsidR="004F46AE" w:rsidRPr="00E3220E">
        <w:rPr>
          <w:color w:val="000000" w:themeColor="text1"/>
          <w:lang w:bidi="th-TH"/>
        </w:rPr>
        <w:t>°C</w:t>
      </w:r>
      <w:r w:rsidR="00D76B08" w:rsidRPr="00E3220E">
        <w:rPr>
          <w:color w:val="000000" w:themeColor="text1"/>
          <w:lang w:bidi="th-TH"/>
        </w:rPr>
        <w:t xml:space="preserve"> until further use</w:t>
      </w:r>
      <w:r w:rsidR="004F46AE" w:rsidRPr="00E3220E">
        <w:rPr>
          <w:color w:val="000000" w:themeColor="text1"/>
          <w:lang w:bidi="th-TH"/>
        </w:rPr>
        <w:t>.</w:t>
      </w:r>
    </w:p>
    <w:p w14:paraId="496248FC" w14:textId="77777777" w:rsidR="0029387D" w:rsidRPr="00E3220E" w:rsidRDefault="0029387D" w:rsidP="00E3220E">
      <w:pPr>
        <w:widowControl/>
        <w:jc w:val="left"/>
        <w:rPr>
          <w:color w:val="000000" w:themeColor="text1"/>
          <w:highlight w:val="yellow"/>
          <w:lang w:bidi="th-TH"/>
        </w:rPr>
      </w:pPr>
    </w:p>
    <w:p w14:paraId="15246C7E" w14:textId="797C3A60" w:rsidR="0029387D" w:rsidRPr="00E3220E" w:rsidRDefault="0029387D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Add 200</w:t>
      </w:r>
      <w:r w:rsidR="00E12DBD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E3220E">
        <w:rPr>
          <w:color w:val="000000" w:themeColor="text1"/>
          <w:highlight w:val="yellow"/>
          <w:lang w:bidi="th-TH"/>
        </w:rPr>
        <w:t>µL</w:t>
      </w:r>
      <w:r w:rsidRPr="00E3220E">
        <w:rPr>
          <w:color w:val="000000" w:themeColor="text1"/>
          <w:highlight w:val="yellow"/>
          <w:lang w:bidi="th-TH"/>
        </w:rPr>
        <w:t xml:space="preserve"> of chloroform</w:t>
      </w:r>
      <w:r w:rsidR="007E4D8A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6F0AAC" w:rsidRPr="00E3220E">
        <w:rPr>
          <w:color w:val="000000" w:themeColor="text1"/>
          <w:highlight w:val="yellow"/>
          <w:lang w:bidi="th-TH"/>
        </w:rPr>
        <w:t>for phase separation</w:t>
      </w:r>
      <w:r w:rsidR="006D52B0" w:rsidRPr="00E3220E">
        <w:rPr>
          <w:color w:val="auto"/>
          <w:highlight w:val="yellow"/>
          <w:cs/>
          <w:lang w:bidi="th-TH"/>
        </w:rPr>
        <w:t>.</w:t>
      </w:r>
    </w:p>
    <w:p w14:paraId="24AE5EA1" w14:textId="77777777" w:rsidR="007E4D8A" w:rsidRPr="00E3220E" w:rsidRDefault="007E4D8A" w:rsidP="00E3220E">
      <w:pPr>
        <w:widowControl/>
        <w:jc w:val="left"/>
        <w:rPr>
          <w:iCs/>
          <w:color w:val="auto"/>
        </w:rPr>
      </w:pPr>
    </w:p>
    <w:p w14:paraId="2C04C789" w14:textId="0365EFD4" w:rsidR="007E4D8A" w:rsidRPr="00E3220E" w:rsidRDefault="007E4D8A" w:rsidP="00E3220E">
      <w:pPr>
        <w:widowControl/>
        <w:jc w:val="left"/>
        <w:rPr>
          <w:color w:val="000000" w:themeColor="text1"/>
          <w:highlight w:val="yellow"/>
          <w:lang w:bidi="th-TH"/>
        </w:rPr>
      </w:pPr>
      <w:r w:rsidRPr="00E3220E">
        <w:rPr>
          <w:iCs/>
          <w:color w:val="auto"/>
        </w:rPr>
        <w:t>CAUTION</w:t>
      </w:r>
      <w:r w:rsidR="004A1FAA" w:rsidRPr="00E3220E">
        <w:rPr>
          <w:bCs/>
          <w:color w:val="000000" w:themeColor="text1"/>
          <w:cs/>
          <w:lang w:bidi="th-TH"/>
        </w:rPr>
        <w:t>:</w:t>
      </w:r>
      <w:r w:rsidR="00C242ED" w:rsidRPr="00E3220E">
        <w:rPr>
          <w:iCs/>
          <w:color w:val="auto"/>
          <w:cs/>
          <w:lang w:bidi="th-TH"/>
        </w:rPr>
        <w:t xml:space="preserve"> </w:t>
      </w:r>
      <w:r w:rsidR="00C242ED" w:rsidRPr="00E3220E">
        <w:rPr>
          <w:iCs/>
          <w:color w:val="auto"/>
        </w:rPr>
        <w:t xml:space="preserve">Chloroform is </w:t>
      </w:r>
      <w:r w:rsidR="00BD100C" w:rsidRPr="00E3220E">
        <w:rPr>
          <w:iCs/>
          <w:color w:val="auto"/>
        </w:rPr>
        <w:t xml:space="preserve">a potential narcotic and is </w:t>
      </w:r>
      <w:r w:rsidR="00C242ED" w:rsidRPr="00E3220E">
        <w:rPr>
          <w:iCs/>
          <w:color w:val="auto"/>
        </w:rPr>
        <w:t>extremely hazardous</w:t>
      </w:r>
      <w:r w:rsidR="004A1FAA" w:rsidRPr="00E3220E">
        <w:rPr>
          <w:iCs/>
          <w:color w:val="auto"/>
        </w:rPr>
        <w:t xml:space="preserve">. </w:t>
      </w:r>
      <w:r w:rsidR="005E325D" w:rsidRPr="00E3220E">
        <w:rPr>
          <w:iCs/>
          <w:color w:val="auto"/>
        </w:rPr>
        <w:t xml:space="preserve">It should </w:t>
      </w:r>
      <w:r w:rsidR="005E325D" w:rsidRPr="00E3220E">
        <w:rPr>
          <w:color w:val="000000" w:themeColor="text1"/>
          <w:lang w:bidi="th-TH"/>
        </w:rPr>
        <w:t xml:space="preserve">be handled with care in </w:t>
      </w:r>
      <w:r w:rsidR="005E325D" w:rsidRPr="00E3220E">
        <w:rPr>
          <w:iCs/>
          <w:color w:val="000000" w:themeColor="text1"/>
          <w:lang w:bidi="th-TH"/>
        </w:rPr>
        <w:t>a laminar flow hood with protective equipment</w:t>
      </w:r>
      <w:r w:rsidR="005E325D" w:rsidRPr="00E3220E">
        <w:rPr>
          <w:color w:val="000000" w:themeColor="text1"/>
          <w:lang w:bidi="th-TH"/>
        </w:rPr>
        <w:t xml:space="preserve"> as well as by wearing the proper protective eyewear,</w:t>
      </w:r>
      <w:r w:rsidR="005E325D" w:rsidRPr="00E3220E">
        <w:rPr>
          <w:color w:val="000000" w:themeColor="text1"/>
          <w:cs/>
          <w:lang w:bidi="th-TH"/>
        </w:rPr>
        <w:t xml:space="preserve"> </w:t>
      </w:r>
      <w:r w:rsidR="005E325D" w:rsidRPr="00E3220E">
        <w:rPr>
          <w:color w:val="000000" w:themeColor="text1"/>
          <w:lang w:bidi="th-TH"/>
        </w:rPr>
        <w:t xml:space="preserve">clothing and safety gloves. </w:t>
      </w:r>
      <w:r w:rsidR="004A1FAA" w:rsidRPr="00E3220E">
        <w:rPr>
          <w:iCs/>
          <w:color w:val="auto"/>
        </w:rPr>
        <w:t xml:space="preserve">As a less toxic alternative, </w:t>
      </w:r>
      <w:r w:rsidR="009D4480" w:rsidRPr="00E3220E">
        <w:rPr>
          <w:iCs/>
          <w:color w:val="auto"/>
        </w:rPr>
        <w:t>1</w:t>
      </w:r>
      <w:r w:rsidR="009D4480" w:rsidRPr="00E3220E">
        <w:rPr>
          <w:iCs/>
          <w:color w:val="auto"/>
          <w:cs/>
          <w:lang w:bidi="th-TH"/>
        </w:rPr>
        <w:t>-</w:t>
      </w:r>
      <w:r w:rsidR="009D4480" w:rsidRPr="00E3220E">
        <w:rPr>
          <w:iCs/>
          <w:color w:val="auto"/>
        </w:rPr>
        <w:t>Bromo</w:t>
      </w:r>
      <w:r w:rsidR="009D4480" w:rsidRPr="00E3220E">
        <w:rPr>
          <w:iCs/>
          <w:color w:val="auto"/>
          <w:cs/>
          <w:lang w:bidi="th-TH"/>
        </w:rPr>
        <w:t>-</w:t>
      </w:r>
      <w:r w:rsidR="009D4480" w:rsidRPr="00E3220E">
        <w:rPr>
          <w:iCs/>
          <w:color w:val="auto"/>
        </w:rPr>
        <w:t>3</w:t>
      </w:r>
      <w:r w:rsidR="009D4480" w:rsidRPr="00E3220E">
        <w:rPr>
          <w:iCs/>
          <w:color w:val="auto"/>
          <w:cs/>
          <w:lang w:bidi="th-TH"/>
        </w:rPr>
        <w:t>-</w:t>
      </w:r>
      <w:r w:rsidR="009D4480" w:rsidRPr="00E3220E">
        <w:rPr>
          <w:iCs/>
          <w:color w:val="auto"/>
        </w:rPr>
        <w:t xml:space="preserve">chloropropane can </w:t>
      </w:r>
      <w:r w:rsidR="004A1FAA" w:rsidRPr="00E3220E">
        <w:rPr>
          <w:iCs/>
          <w:color w:val="auto"/>
        </w:rPr>
        <w:t xml:space="preserve">also </w:t>
      </w:r>
      <w:r w:rsidR="009D4480" w:rsidRPr="00E3220E">
        <w:rPr>
          <w:iCs/>
          <w:color w:val="auto"/>
        </w:rPr>
        <w:t>be used</w:t>
      </w:r>
      <w:r w:rsidR="009D4480" w:rsidRPr="00E3220E">
        <w:rPr>
          <w:iCs/>
          <w:color w:val="auto"/>
          <w:cs/>
          <w:lang w:bidi="th-TH"/>
        </w:rPr>
        <w:t xml:space="preserve">. </w:t>
      </w:r>
    </w:p>
    <w:p w14:paraId="05F1C476" w14:textId="77777777" w:rsidR="00C242ED" w:rsidRPr="00E3220E" w:rsidRDefault="00C242ED" w:rsidP="00E3220E">
      <w:pPr>
        <w:widowControl/>
        <w:jc w:val="left"/>
        <w:rPr>
          <w:iCs/>
          <w:color w:val="auto"/>
        </w:rPr>
      </w:pPr>
    </w:p>
    <w:p w14:paraId="7658D198" w14:textId="7A3E3F25" w:rsidR="006D52B0" w:rsidRPr="00E3220E" w:rsidRDefault="00E3220E" w:rsidP="00E3220E">
      <w:pPr>
        <w:widowControl/>
        <w:jc w:val="left"/>
        <w:rPr>
          <w:iCs/>
          <w:color w:val="auto"/>
        </w:rPr>
      </w:pPr>
      <w:r>
        <w:rPr>
          <w:color w:val="000000" w:themeColor="text1"/>
          <w:cs/>
          <w:lang w:bidi="th-TH"/>
        </w:rPr>
        <w:t>Note:</w:t>
      </w:r>
      <w:r w:rsidR="00632E41" w:rsidRPr="00E3220E">
        <w:rPr>
          <w:iCs/>
          <w:color w:val="auto"/>
        </w:rPr>
        <w:t xml:space="preserve"> S</w:t>
      </w:r>
      <w:r w:rsidR="006D52B0" w:rsidRPr="00E3220E">
        <w:rPr>
          <w:iCs/>
          <w:color w:val="auto"/>
        </w:rPr>
        <w:t>cale the volumes up or down where app</w:t>
      </w:r>
      <w:r w:rsidR="004A1FAA" w:rsidRPr="00E3220E">
        <w:rPr>
          <w:iCs/>
          <w:color w:val="auto"/>
        </w:rPr>
        <w:t>ropriat</w:t>
      </w:r>
      <w:r w:rsidR="00632E41" w:rsidRPr="00E3220E">
        <w:rPr>
          <w:iCs/>
          <w:color w:val="auto"/>
        </w:rPr>
        <w:t>e. F</w:t>
      </w:r>
      <w:r w:rsidR="008E2B50" w:rsidRPr="00E3220E">
        <w:rPr>
          <w:iCs/>
          <w:color w:val="auto"/>
        </w:rPr>
        <w:t>or example, if only 5</w:t>
      </w:r>
      <w:r w:rsidR="006D52B0" w:rsidRPr="00E3220E">
        <w:rPr>
          <w:iCs/>
          <w:color w:val="auto"/>
        </w:rPr>
        <w:t>00 μ</w:t>
      </w:r>
      <w:r w:rsidR="00553CBB" w:rsidRPr="00E3220E">
        <w:rPr>
          <w:iCs/>
          <w:color w:val="auto"/>
        </w:rPr>
        <w:t>L</w:t>
      </w:r>
      <w:r w:rsidR="006D52B0" w:rsidRPr="00E3220E">
        <w:rPr>
          <w:iCs/>
          <w:color w:val="auto"/>
        </w:rPr>
        <w:t xml:space="preserve"> of </w:t>
      </w:r>
      <w:r w:rsidR="006F0AAC" w:rsidRPr="00E3220E">
        <w:rPr>
          <w:color w:val="000000" w:themeColor="text1"/>
          <w:lang w:bidi="th-TH"/>
        </w:rPr>
        <w:t>monophasic solution containing phenol</w:t>
      </w:r>
      <w:r w:rsidR="00CB4099" w:rsidRPr="00E3220E">
        <w:rPr>
          <w:color w:val="000000" w:themeColor="text1"/>
          <w:lang w:bidi="th-TH"/>
        </w:rPr>
        <w:t xml:space="preserve"> </w:t>
      </w:r>
      <w:r w:rsidR="006F0AAC" w:rsidRPr="00E3220E">
        <w:rPr>
          <w:color w:val="000000" w:themeColor="text1"/>
          <w:lang w:bidi="th-TH"/>
        </w:rPr>
        <w:t>and guanidine isothiocyanate</w:t>
      </w:r>
      <w:r w:rsidR="006F0AAC" w:rsidRPr="00E3220E">
        <w:rPr>
          <w:iCs/>
          <w:color w:val="auto"/>
          <w:cs/>
          <w:lang w:bidi="th-TH"/>
        </w:rPr>
        <w:t xml:space="preserve"> </w:t>
      </w:r>
      <w:r w:rsidR="006D52B0" w:rsidRPr="00E3220E">
        <w:rPr>
          <w:iCs/>
          <w:color w:val="auto"/>
        </w:rPr>
        <w:t>was used,</w:t>
      </w:r>
      <w:r w:rsidR="008E2B50" w:rsidRPr="00E3220E">
        <w:rPr>
          <w:iCs/>
          <w:color w:val="auto"/>
        </w:rPr>
        <w:t xml:space="preserve"> then only add 10</w:t>
      </w:r>
      <w:r w:rsidR="006D52B0" w:rsidRPr="00E3220E">
        <w:rPr>
          <w:iCs/>
          <w:color w:val="auto"/>
        </w:rPr>
        <w:t>0 μ</w:t>
      </w:r>
      <w:r w:rsidR="00553CBB" w:rsidRPr="00E3220E">
        <w:rPr>
          <w:iCs/>
          <w:color w:val="auto"/>
        </w:rPr>
        <w:t>L</w:t>
      </w:r>
      <w:r w:rsidR="006D52B0" w:rsidRPr="00E3220E">
        <w:rPr>
          <w:iCs/>
          <w:color w:val="auto"/>
        </w:rPr>
        <w:t xml:space="preserve"> of chloroform at this ste</w:t>
      </w:r>
      <w:r w:rsidR="004A1FAA" w:rsidRPr="00E3220E">
        <w:rPr>
          <w:iCs/>
          <w:color w:val="auto"/>
        </w:rPr>
        <w:t>p</w:t>
      </w:r>
      <w:r w:rsidR="006D52B0" w:rsidRPr="00E3220E">
        <w:rPr>
          <w:iCs/>
          <w:color w:val="auto"/>
          <w:cs/>
          <w:lang w:bidi="th-TH"/>
        </w:rPr>
        <w:t>.</w:t>
      </w:r>
    </w:p>
    <w:p w14:paraId="681FFFE2" w14:textId="77777777" w:rsidR="00BD100C" w:rsidRPr="00E3220E" w:rsidRDefault="00BD100C" w:rsidP="00E3220E">
      <w:pPr>
        <w:widowControl/>
        <w:jc w:val="left"/>
        <w:rPr>
          <w:color w:val="000000" w:themeColor="text1"/>
          <w:lang w:bidi="th-TH"/>
        </w:rPr>
      </w:pPr>
    </w:p>
    <w:p w14:paraId="71CD93C0" w14:textId="52AF92BF" w:rsidR="0029387D" w:rsidRPr="00E3220E" w:rsidRDefault="00C81E6D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000000" w:themeColor="text1"/>
          <w:highlight w:val="yellow"/>
          <w:lang w:bidi="th-TH"/>
        </w:rPr>
      </w:pPr>
      <w:r w:rsidRPr="00E3220E">
        <w:rPr>
          <w:color w:val="auto"/>
          <w:highlight w:val="yellow"/>
          <w:lang w:bidi="th-TH"/>
        </w:rPr>
        <w:t>M</w:t>
      </w:r>
      <w:r w:rsidR="00BD100C" w:rsidRPr="00E3220E">
        <w:rPr>
          <w:color w:val="auto"/>
          <w:highlight w:val="yellow"/>
        </w:rPr>
        <w:t xml:space="preserve">ix </w:t>
      </w:r>
      <w:r w:rsidR="00944F2B" w:rsidRPr="00E3220E">
        <w:rPr>
          <w:color w:val="auto"/>
          <w:highlight w:val="yellow"/>
        </w:rPr>
        <w:t xml:space="preserve">samples </w:t>
      </w:r>
      <w:r w:rsidR="00BD100C" w:rsidRPr="00E3220E">
        <w:rPr>
          <w:color w:val="auto"/>
          <w:highlight w:val="yellow"/>
        </w:rPr>
        <w:t>by hand for 15 s</w:t>
      </w:r>
      <w:r w:rsidR="00CB4099" w:rsidRPr="00E3220E">
        <w:rPr>
          <w:color w:val="auto"/>
          <w:highlight w:val="yellow"/>
        </w:rPr>
        <w:t>.</w:t>
      </w:r>
    </w:p>
    <w:p w14:paraId="2C2807CB" w14:textId="77777777" w:rsidR="00BD100C" w:rsidRPr="00E3220E" w:rsidRDefault="00BD100C" w:rsidP="00E3220E">
      <w:pPr>
        <w:widowControl/>
        <w:jc w:val="left"/>
        <w:rPr>
          <w:color w:val="000000" w:themeColor="text1"/>
          <w:highlight w:val="yellow"/>
          <w:lang w:bidi="th-TH"/>
        </w:rPr>
      </w:pPr>
    </w:p>
    <w:p w14:paraId="7D2FF5C9" w14:textId="47D155D0" w:rsidR="0029387D" w:rsidRPr="00E3220E" w:rsidRDefault="006D52B0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000000" w:themeColor="text1"/>
          <w:highlight w:val="yellow"/>
          <w:lang w:bidi="th-TH"/>
        </w:rPr>
      </w:pPr>
      <w:r w:rsidRPr="00E3220E">
        <w:rPr>
          <w:color w:val="auto"/>
          <w:highlight w:val="yellow"/>
        </w:rPr>
        <w:t xml:space="preserve">Incubate </w:t>
      </w:r>
      <w:r w:rsidR="00944F2B" w:rsidRPr="00E3220E">
        <w:rPr>
          <w:color w:val="auto"/>
          <w:highlight w:val="yellow"/>
        </w:rPr>
        <w:t xml:space="preserve">samples </w:t>
      </w:r>
      <w:r w:rsidRPr="00E3220E">
        <w:rPr>
          <w:color w:val="auto"/>
          <w:highlight w:val="yellow"/>
        </w:rPr>
        <w:t>for 3 min at room temperature</w:t>
      </w:r>
      <w:r w:rsidR="006F0AAC" w:rsidRPr="00E3220E">
        <w:rPr>
          <w:color w:val="auto"/>
          <w:highlight w:val="yellow"/>
          <w:cs/>
          <w:lang w:bidi="th-TH"/>
        </w:rPr>
        <w:t xml:space="preserve"> (</w:t>
      </w:r>
      <w:r w:rsidR="006F0AAC" w:rsidRPr="00E3220E">
        <w:rPr>
          <w:color w:val="auto"/>
          <w:highlight w:val="yellow"/>
        </w:rPr>
        <w:t>RT</w:t>
      </w:r>
      <w:r w:rsidR="006F0AAC" w:rsidRPr="00E3220E">
        <w:rPr>
          <w:color w:val="auto"/>
          <w:highlight w:val="yellow"/>
          <w:cs/>
          <w:lang w:bidi="th-TH"/>
        </w:rPr>
        <w:t>)</w:t>
      </w:r>
      <w:r w:rsidRPr="00E3220E">
        <w:rPr>
          <w:color w:val="auto"/>
          <w:highlight w:val="yellow"/>
          <w:cs/>
          <w:lang w:bidi="th-TH"/>
        </w:rPr>
        <w:t>.</w:t>
      </w:r>
    </w:p>
    <w:p w14:paraId="3759A613" w14:textId="77777777" w:rsidR="0029387D" w:rsidRPr="00E3220E" w:rsidRDefault="0029387D" w:rsidP="00E3220E">
      <w:pPr>
        <w:widowControl/>
        <w:jc w:val="left"/>
        <w:rPr>
          <w:color w:val="000000" w:themeColor="text1"/>
          <w:highlight w:val="yellow"/>
          <w:lang w:bidi="th-TH"/>
        </w:rPr>
      </w:pPr>
    </w:p>
    <w:p w14:paraId="034A7E2B" w14:textId="3BA0E946" w:rsidR="0029387D" w:rsidRPr="00E3220E" w:rsidRDefault="006D52B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auto"/>
        </w:rPr>
      </w:pPr>
      <w:r w:rsidRPr="00E3220E">
        <w:rPr>
          <w:color w:val="auto"/>
          <w:highlight w:val="yellow"/>
        </w:rPr>
        <w:t xml:space="preserve">Centrifuge for 15 min at 12,000 </w:t>
      </w:r>
      <w:r w:rsidRPr="00E3220E">
        <w:rPr>
          <w:rFonts w:eastAsia="MTSY"/>
          <w:color w:val="auto"/>
          <w:highlight w:val="yellow"/>
        </w:rPr>
        <w:t xml:space="preserve">× </w:t>
      </w:r>
      <w:r w:rsidRPr="00E3220E">
        <w:rPr>
          <w:iCs/>
          <w:color w:val="auto"/>
          <w:highlight w:val="yellow"/>
        </w:rPr>
        <w:t>g</w:t>
      </w:r>
      <w:r w:rsidR="006F0AAC" w:rsidRPr="00E3220E">
        <w:rPr>
          <w:color w:val="auto"/>
          <w:highlight w:val="yellow"/>
        </w:rPr>
        <w:t xml:space="preserve"> </w:t>
      </w:r>
      <w:r w:rsidR="00632E41" w:rsidRPr="00E3220E">
        <w:rPr>
          <w:color w:val="auto"/>
          <w:highlight w:val="yellow"/>
        </w:rPr>
        <w:t>and</w:t>
      </w:r>
      <w:r w:rsidRPr="00E3220E">
        <w:rPr>
          <w:color w:val="auto"/>
          <w:highlight w:val="yellow"/>
        </w:rPr>
        <w:t xml:space="preserve"> 4</w:t>
      </w:r>
      <w:r w:rsidR="006F0AAC" w:rsidRPr="00E3220E">
        <w:rPr>
          <w:rFonts w:eastAsia="MTSY"/>
          <w:color w:val="auto"/>
          <w:highlight w:val="yellow"/>
          <w:cs/>
          <w:lang w:bidi="th-TH"/>
        </w:rPr>
        <w:t xml:space="preserve"> </w:t>
      </w:r>
      <w:r w:rsidR="006F0AAC" w:rsidRPr="00E3220E">
        <w:rPr>
          <w:color w:val="000000" w:themeColor="text1"/>
          <w:highlight w:val="yellow"/>
          <w:lang w:bidi="th-TH"/>
        </w:rPr>
        <w:t>°C</w:t>
      </w:r>
      <w:r w:rsidRPr="00E3220E">
        <w:rPr>
          <w:color w:val="auto"/>
          <w:highlight w:val="yellow"/>
          <w:cs/>
          <w:lang w:bidi="th-TH"/>
        </w:rPr>
        <w:t>.</w:t>
      </w:r>
    </w:p>
    <w:p w14:paraId="577D9D34" w14:textId="77777777" w:rsidR="00C242ED" w:rsidRPr="00E3220E" w:rsidRDefault="00C242ED" w:rsidP="00E3220E">
      <w:pPr>
        <w:widowControl/>
        <w:jc w:val="left"/>
        <w:rPr>
          <w:iCs/>
          <w:color w:val="auto"/>
        </w:rPr>
      </w:pPr>
    </w:p>
    <w:p w14:paraId="3BBDB21B" w14:textId="20233612" w:rsidR="00786BCA" w:rsidRPr="00E3220E" w:rsidRDefault="00E3220E" w:rsidP="00E3220E">
      <w:pPr>
        <w:widowControl/>
        <w:jc w:val="left"/>
        <w:rPr>
          <w:iCs/>
          <w:color w:val="auto"/>
        </w:rPr>
      </w:pPr>
      <w:r>
        <w:rPr>
          <w:color w:val="000000" w:themeColor="text1"/>
          <w:cs/>
          <w:lang w:bidi="th-TH"/>
        </w:rPr>
        <w:t>Note:</w:t>
      </w:r>
      <w:r w:rsidR="00632E41" w:rsidRPr="00E3220E">
        <w:rPr>
          <w:iCs/>
          <w:color w:val="auto"/>
          <w:lang w:bidi="th-TH"/>
        </w:rPr>
        <w:t xml:space="preserve"> T</w:t>
      </w:r>
      <w:r w:rsidR="0091569D" w:rsidRPr="00E3220E">
        <w:rPr>
          <w:iCs/>
          <w:color w:val="auto"/>
          <w:lang w:bidi="th-TH"/>
        </w:rPr>
        <w:t>here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should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be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a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clear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separation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into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a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lower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organic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phase,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a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white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interphase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and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a</w:t>
      </w:r>
      <w:r w:rsidR="004F46AE" w:rsidRPr="00E3220E">
        <w:rPr>
          <w:iCs/>
          <w:color w:val="auto"/>
          <w:lang w:bidi="th-TH"/>
        </w:rPr>
        <w:t>n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4F46AE" w:rsidRPr="00E3220E">
        <w:rPr>
          <w:iCs/>
          <w:color w:val="auto"/>
          <w:lang w:bidi="th-TH"/>
        </w:rPr>
        <w:t>upper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aqueous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phase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containing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RNA</w:t>
      </w:r>
      <w:r w:rsidR="0091569D" w:rsidRPr="00E3220E">
        <w:rPr>
          <w:iCs/>
          <w:color w:val="auto"/>
          <w:cs/>
          <w:lang w:bidi="th-TH"/>
        </w:rPr>
        <w:t xml:space="preserve">. </w:t>
      </w:r>
      <w:r w:rsidR="0091569D" w:rsidRPr="00E3220E">
        <w:rPr>
          <w:iCs/>
          <w:color w:val="auto"/>
          <w:lang w:bidi="th-TH"/>
        </w:rPr>
        <w:t>Th</w:t>
      </w:r>
      <w:r w:rsidR="004F46AE" w:rsidRPr="00E3220E">
        <w:rPr>
          <w:iCs/>
          <w:color w:val="auto"/>
          <w:lang w:bidi="th-TH"/>
        </w:rPr>
        <w:t>is top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phase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is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normally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632E41" w:rsidRPr="00E3220E">
        <w:rPr>
          <w:iCs/>
          <w:color w:val="auto"/>
          <w:lang w:bidi="th-TH"/>
        </w:rPr>
        <w:t>colorless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but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depending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on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the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type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and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amount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of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632E41" w:rsidRPr="00E3220E">
        <w:rPr>
          <w:iCs/>
          <w:color w:val="auto"/>
          <w:lang w:bidi="th-TH"/>
        </w:rPr>
        <w:t>homogenized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tissue,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it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can have a</w:t>
      </w:r>
      <w:r w:rsidR="00CF3F35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light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91569D" w:rsidRPr="00E3220E">
        <w:rPr>
          <w:iCs/>
          <w:color w:val="auto"/>
          <w:lang w:bidi="th-TH"/>
        </w:rPr>
        <w:t>pink</w:t>
      </w:r>
      <w:r w:rsidR="0091569D" w:rsidRPr="00E3220E">
        <w:rPr>
          <w:iCs/>
          <w:color w:val="auto"/>
          <w:cs/>
          <w:lang w:bidi="th-TH"/>
        </w:rPr>
        <w:t xml:space="preserve"> </w:t>
      </w:r>
      <w:r w:rsidR="004F46AE" w:rsidRPr="00E3220E">
        <w:rPr>
          <w:iCs/>
          <w:color w:val="auto"/>
          <w:lang w:bidi="th-TH"/>
        </w:rPr>
        <w:t>appearance</w:t>
      </w:r>
      <w:r w:rsidR="0091569D" w:rsidRPr="00E3220E">
        <w:rPr>
          <w:iCs/>
          <w:color w:val="auto"/>
          <w:lang w:bidi="th-TH"/>
        </w:rPr>
        <w:t>.</w:t>
      </w:r>
      <w:r w:rsidR="0091569D" w:rsidRPr="00E3220E">
        <w:rPr>
          <w:iCs/>
          <w:color w:val="auto"/>
          <w:cs/>
          <w:lang w:bidi="th-TH"/>
        </w:rPr>
        <w:t xml:space="preserve"> </w:t>
      </w:r>
    </w:p>
    <w:p w14:paraId="7CBB6533" w14:textId="77777777" w:rsidR="0029387D" w:rsidRPr="00E3220E" w:rsidRDefault="0029387D" w:rsidP="00E3220E">
      <w:pPr>
        <w:widowControl/>
        <w:jc w:val="left"/>
        <w:rPr>
          <w:color w:val="000000" w:themeColor="text1"/>
          <w:lang w:bidi="th-TH"/>
        </w:rPr>
      </w:pPr>
    </w:p>
    <w:p w14:paraId="264C7118" w14:textId="5CA1B901" w:rsidR="00786BCA" w:rsidRPr="00E3220E" w:rsidRDefault="00BD100C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auto"/>
          <w:highlight w:val="yellow"/>
        </w:rPr>
        <w:t>Transfer the</w:t>
      </w:r>
      <w:r w:rsidR="00786BCA" w:rsidRPr="00E3220E">
        <w:rPr>
          <w:color w:val="auto"/>
          <w:highlight w:val="yellow"/>
        </w:rPr>
        <w:t xml:space="preserve"> upper aqueous layer</w:t>
      </w:r>
      <w:r w:rsidR="006F0AAC" w:rsidRPr="00E3220E">
        <w:rPr>
          <w:color w:val="auto"/>
          <w:highlight w:val="yellow"/>
          <w:cs/>
          <w:lang w:bidi="th-TH"/>
        </w:rPr>
        <w:t xml:space="preserve"> (</w:t>
      </w:r>
      <w:r w:rsidR="009D4480" w:rsidRPr="00E3220E">
        <w:rPr>
          <w:color w:val="auto"/>
          <w:highlight w:val="yellow"/>
        </w:rPr>
        <w:t>approximately 500</w:t>
      </w:r>
      <w:r w:rsidR="006F0AAC" w:rsidRPr="00E3220E">
        <w:rPr>
          <w:color w:val="auto"/>
          <w:highlight w:val="yellow"/>
          <w:cs/>
          <w:lang w:bidi="th-TH"/>
        </w:rPr>
        <w:t xml:space="preserve"> </w:t>
      </w:r>
      <w:r w:rsidR="006F0AAC" w:rsidRPr="00E3220E">
        <w:rPr>
          <w:iCs/>
          <w:color w:val="auto"/>
          <w:highlight w:val="yellow"/>
        </w:rPr>
        <w:t>μL</w:t>
      </w:r>
      <w:r w:rsidR="006F0AAC" w:rsidRPr="00E3220E">
        <w:rPr>
          <w:color w:val="auto"/>
          <w:highlight w:val="yellow"/>
          <w:cs/>
          <w:lang w:bidi="th-TH"/>
        </w:rPr>
        <w:t>)</w:t>
      </w:r>
      <w:r w:rsidR="00786BCA" w:rsidRPr="00E3220E">
        <w:rPr>
          <w:color w:val="auto"/>
          <w:highlight w:val="yellow"/>
        </w:rPr>
        <w:t xml:space="preserve"> to a fresh microcentrifuge tube</w:t>
      </w:r>
      <w:r w:rsidRPr="00E3220E">
        <w:rPr>
          <w:color w:val="auto"/>
          <w:highlight w:val="yellow"/>
        </w:rPr>
        <w:t xml:space="preserve"> </w:t>
      </w:r>
      <w:r w:rsidRPr="00E3220E">
        <w:rPr>
          <w:color w:val="000000" w:themeColor="text1"/>
        </w:rPr>
        <w:t>without</w:t>
      </w:r>
      <w:r w:rsidRPr="00E3220E">
        <w:rPr>
          <w:color w:val="auto"/>
          <w:highlight w:val="yellow"/>
        </w:rPr>
        <w:t xml:space="preserve"> </w:t>
      </w:r>
      <w:r w:rsidR="00786BCA" w:rsidRPr="00E3220E">
        <w:rPr>
          <w:iCs/>
          <w:color w:val="auto"/>
          <w:highlight w:val="yellow"/>
        </w:rPr>
        <w:t>disturbing th</w:t>
      </w:r>
      <w:r w:rsidRPr="00E3220E">
        <w:rPr>
          <w:iCs/>
          <w:color w:val="auto"/>
          <w:highlight w:val="yellow"/>
        </w:rPr>
        <w:t>e</w:t>
      </w:r>
      <w:r w:rsidR="00786BCA" w:rsidRPr="00E3220E">
        <w:rPr>
          <w:iCs/>
          <w:color w:val="auto"/>
          <w:highlight w:val="yellow"/>
        </w:rPr>
        <w:t xml:space="preserve"> interphase</w:t>
      </w:r>
      <w:r w:rsidRPr="00E3220E">
        <w:rPr>
          <w:iCs/>
          <w:color w:val="auto"/>
          <w:highlight w:val="yellow"/>
          <w:cs/>
          <w:lang w:bidi="th-TH"/>
        </w:rPr>
        <w:t>.</w:t>
      </w:r>
      <w:r w:rsidRPr="00E3220E">
        <w:rPr>
          <w:iCs/>
          <w:color w:val="auto"/>
          <w:cs/>
          <w:lang w:bidi="th-TH"/>
        </w:rPr>
        <w:t xml:space="preserve"> </w:t>
      </w:r>
    </w:p>
    <w:p w14:paraId="57EF1785" w14:textId="77777777" w:rsidR="006F0AAC" w:rsidRPr="00E3220E" w:rsidRDefault="006F0AAC" w:rsidP="00E3220E">
      <w:pPr>
        <w:widowControl/>
        <w:jc w:val="left"/>
        <w:rPr>
          <w:iCs/>
          <w:color w:val="auto"/>
        </w:rPr>
      </w:pPr>
    </w:p>
    <w:p w14:paraId="34171940" w14:textId="0583F844" w:rsidR="00786BCA" w:rsidRPr="00E3220E" w:rsidRDefault="002237FD" w:rsidP="00E3220E">
      <w:pPr>
        <w:widowControl/>
        <w:jc w:val="left"/>
        <w:rPr>
          <w:iCs/>
          <w:color w:val="auto"/>
          <w:rtl/>
          <w:cs/>
        </w:rPr>
      </w:pPr>
      <w:r w:rsidRPr="00E3220E">
        <w:rPr>
          <w:bCs/>
          <w:color w:val="000000" w:themeColor="text1"/>
          <w:lang w:bidi="th-TH"/>
        </w:rPr>
        <w:t>Note</w:t>
      </w:r>
      <w:r w:rsidR="004A1FAA" w:rsidRPr="00E3220E">
        <w:rPr>
          <w:bCs/>
          <w:color w:val="000000" w:themeColor="text1"/>
          <w:cs/>
          <w:lang w:bidi="th-TH"/>
        </w:rPr>
        <w:t>:</w:t>
      </w:r>
      <w:r w:rsidR="003266D6" w:rsidRPr="00E3220E">
        <w:rPr>
          <w:b/>
          <w:bCs/>
          <w:color w:val="000000" w:themeColor="text1"/>
          <w:cs/>
          <w:lang w:bidi="th-TH"/>
        </w:rPr>
        <w:t xml:space="preserve"> </w:t>
      </w:r>
      <w:r w:rsidR="00CF3F35" w:rsidRPr="00E3220E">
        <w:rPr>
          <w:bCs/>
          <w:color w:val="000000" w:themeColor="text1"/>
          <w:lang w:bidi="th-TH"/>
        </w:rPr>
        <w:t xml:space="preserve">do not </w:t>
      </w:r>
      <w:r w:rsidR="009C41DE" w:rsidRPr="00E3220E">
        <w:rPr>
          <w:bCs/>
          <w:color w:val="000000" w:themeColor="text1"/>
          <w:lang w:bidi="th-TH"/>
        </w:rPr>
        <w:t>try</w:t>
      </w:r>
      <w:r w:rsidR="009C41DE" w:rsidRPr="00E3220E">
        <w:rPr>
          <w:bCs/>
          <w:color w:val="000000" w:themeColor="text1"/>
          <w:cs/>
          <w:lang w:bidi="th-TH"/>
        </w:rPr>
        <w:t xml:space="preserve"> </w:t>
      </w:r>
      <w:r w:rsidR="009C41DE" w:rsidRPr="00E3220E">
        <w:rPr>
          <w:bCs/>
          <w:color w:val="000000" w:themeColor="text1"/>
          <w:lang w:bidi="th-TH"/>
        </w:rPr>
        <w:t>to</w:t>
      </w:r>
      <w:r w:rsidR="009C41DE" w:rsidRPr="00E3220E">
        <w:rPr>
          <w:bCs/>
          <w:color w:val="000000" w:themeColor="text1"/>
          <w:cs/>
          <w:lang w:bidi="th-TH"/>
        </w:rPr>
        <w:t xml:space="preserve"> </w:t>
      </w:r>
      <w:r w:rsidR="009C41DE" w:rsidRPr="00E3220E">
        <w:rPr>
          <w:bCs/>
          <w:color w:val="000000" w:themeColor="text1"/>
          <w:lang w:bidi="th-TH"/>
        </w:rPr>
        <w:t>transfer</w:t>
      </w:r>
      <w:r w:rsidR="00CF3F35" w:rsidRPr="00E3220E">
        <w:rPr>
          <w:bCs/>
          <w:color w:val="000000" w:themeColor="text1"/>
          <w:lang w:bidi="th-TH"/>
        </w:rPr>
        <w:t xml:space="preserve"> the entire </w:t>
      </w:r>
      <w:r w:rsidR="004F46AE" w:rsidRPr="00E3220E">
        <w:rPr>
          <w:bCs/>
          <w:color w:val="000000" w:themeColor="text1"/>
          <w:lang w:bidi="th-TH"/>
        </w:rPr>
        <w:t>aqueous</w:t>
      </w:r>
      <w:r w:rsidR="00CF3F35" w:rsidRPr="00E3220E">
        <w:rPr>
          <w:bCs/>
          <w:color w:val="000000" w:themeColor="text1"/>
          <w:lang w:bidi="th-TH"/>
        </w:rPr>
        <w:t xml:space="preserve"> phase, leave a small amount to </w:t>
      </w:r>
      <w:r w:rsidR="009C41DE" w:rsidRPr="00E3220E">
        <w:rPr>
          <w:bCs/>
          <w:color w:val="000000" w:themeColor="text1"/>
          <w:lang w:bidi="th-TH"/>
        </w:rPr>
        <w:t>prevent</w:t>
      </w:r>
      <w:r w:rsidR="00CF3F35" w:rsidRPr="00E3220E">
        <w:rPr>
          <w:bCs/>
          <w:color w:val="000000" w:themeColor="text1"/>
          <w:lang w:bidi="th-TH"/>
        </w:rPr>
        <w:t xml:space="preserve"> any </w:t>
      </w:r>
      <w:r w:rsidR="009C41DE" w:rsidRPr="00E3220E">
        <w:rPr>
          <w:bCs/>
          <w:color w:val="000000" w:themeColor="text1"/>
          <w:lang w:bidi="th-TH"/>
        </w:rPr>
        <w:t xml:space="preserve">potential </w:t>
      </w:r>
      <w:r w:rsidR="00CF3F35" w:rsidRPr="00E3220E">
        <w:rPr>
          <w:bCs/>
          <w:color w:val="000000" w:themeColor="text1"/>
          <w:lang w:bidi="th-TH"/>
        </w:rPr>
        <w:t xml:space="preserve">contamination of the RNA containing </w:t>
      </w:r>
      <w:r w:rsidR="004F46AE" w:rsidRPr="00E3220E">
        <w:rPr>
          <w:bCs/>
          <w:color w:val="000000" w:themeColor="text1"/>
          <w:lang w:bidi="th-TH"/>
        </w:rPr>
        <w:t>aqueous</w:t>
      </w:r>
      <w:r w:rsidR="00CF3F35" w:rsidRPr="00E3220E">
        <w:rPr>
          <w:bCs/>
          <w:color w:val="000000" w:themeColor="text1"/>
          <w:cs/>
          <w:lang w:bidi="th-TH"/>
        </w:rPr>
        <w:t xml:space="preserve"> </w:t>
      </w:r>
      <w:r w:rsidR="00CF3F35" w:rsidRPr="00E3220E">
        <w:rPr>
          <w:bCs/>
          <w:color w:val="000000" w:themeColor="text1"/>
          <w:lang w:bidi="th-TH"/>
        </w:rPr>
        <w:t>phase</w:t>
      </w:r>
      <w:r w:rsidR="00CF3F35" w:rsidRPr="00E3220E">
        <w:rPr>
          <w:bCs/>
          <w:color w:val="000000" w:themeColor="text1"/>
          <w:cs/>
          <w:lang w:bidi="th-TH"/>
        </w:rPr>
        <w:t xml:space="preserve"> </w:t>
      </w:r>
      <w:r w:rsidR="00CF3F35" w:rsidRPr="00E3220E">
        <w:rPr>
          <w:bCs/>
          <w:color w:val="000000" w:themeColor="text1"/>
          <w:lang w:bidi="th-TH"/>
        </w:rPr>
        <w:t>with</w:t>
      </w:r>
      <w:r w:rsidR="00CF3F35" w:rsidRPr="00E3220E">
        <w:rPr>
          <w:bCs/>
          <w:color w:val="000000" w:themeColor="text1"/>
          <w:cs/>
          <w:lang w:bidi="th-TH"/>
        </w:rPr>
        <w:t xml:space="preserve"> </w:t>
      </w:r>
      <w:r w:rsidR="00CF3F35" w:rsidRPr="00E3220E">
        <w:rPr>
          <w:bCs/>
          <w:color w:val="000000" w:themeColor="text1"/>
          <w:lang w:bidi="th-TH"/>
        </w:rPr>
        <w:t>the</w:t>
      </w:r>
      <w:r w:rsidR="004F46AE" w:rsidRPr="00E3220E">
        <w:rPr>
          <w:bCs/>
          <w:color w:val="000000" w:themeColor="text1"/>
          <w:lang w:bidi="th-TH"/>
        </w:rPr>
        <w:t xml:space="preserve"> organic or</w:t>
      </w:r>
      <w:r w:rsidR="00CF3F35" w:rsidRPr="00E3220E">
        <w:rPr>
          <w:bCs/>
          <w:color w:val="000000" w:themeColor="text1"/>
          <w:cs/>
          <w:lang w:bidi="th-TH"/>
        </w:rPr>
        <w:t xml:space="preserve"> </w:t>
      </w:r>
      <w:r w:rsidR="00CF3F35" w:rsidRPr="00E3220E">
        <w:rPr>
          <w:bCs/>
          <w:color w:val="000000" w:themeColor="text1"/>
          <w:lang w:bidi="th-TH"/>
        </w:rPr>
        <w:t>interphase</w:t>
      </w:r>
      <w:r w:rsidR="00CF3F35" w:rsidRPr="00E3220E">
        <w:rPr>
          <w:bCs/>
          <w:color w:val="000000" w:themeColor="text1"/>
          <w:cs/>
          <w:lang w:bidi="th-TH"/>
        </w:rPr>
        <w:t xml:space="preserve">. </w:t>
      </w:r>
    </w:p>
    <w:p w14:paraId="12C69002" w14:textId="77777777" w:rsidR="00F56136" w:rsidRPr="00E3220E" w:rsidRDefault="00F56136" w:rsidP="00E3220E">
      <w:pPr>
        <w:widowControl/>
        <w:jc w:val="left"/>
        <w:rPr>
          <w:color w:val="000000" w:themeColor="text1"/>
          <w:lang w:bidi="th-TH"/>
        </w:rPr>
      </w:pPr>
    </w:p>
    <w:p w14:paraId="70924FB3" w14:textId="658877B0" w:rsidR="00F56136" w:rsidRPr="00E3220E" w:rsidRDefault="006F0AAC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A</w:t>
      </w:r>
      <w:r w:rsidR="00F56136" w:rsidRPr="00E3220E">
        <w:rPr>
          <w:color w:val="000000" w:themeColor="text1"/>
          <w:highlight w:val="yellow"/>
          <w:lang w:bidi="th-TH"/>
        </w:rPr>
        <w:t xml:space="preserve">dd </w:t>
      </w:r>
      <w:r w:rsidR="00AB5418" w:rsidRPr="00E3220E">
        <w:rPr>
          <w:color w:val="auto"/>
          <w:highlight w:val="yellow"/>
        </w:rPr>
        <w:t>1 volume</w:t>
      </w:r>
      <w:r w:rsidR="00BD100C" w:rsidRPr="00E3220E">
        <w:rPr>
          <w:color w:val="000000" w:themeColor="text1"/>
          <w:highlight w:val="yellow"/>
          <w:lang w:bidi="th-TH"/>
        </w:rPr>
        <w:t xml:space="preserve"> of 100</w:t>
      </w:r>
      <w:r w:rsidR="00EA353B" w:rsidRPr="00E3220E">
        <w:rPr>
          <w:color w:val="000000" w:themeColor="text1"/>
          <w:highlight w:val="yellow"/>
          <w:cs/>
          <w:lang w:bidi="th-TH"/>
        </w:rPr>
        <w:t>%</w:t>
      </w:r>
      <w:r w:rsidR="00BD100C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F56136" w:rsidRPr="00E3220E">
        <w:rPr>
          <w:color w:val="000000" w:themeColor="text1"/>
          <w:highlight w:val="yellow"/>
          <w:lang w:bidi="th-TH"/>
        </w:rPr>
        <w:t>isopropanol</w:t>
      </w:r>
      <w:r w:rsidR="00B07F41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t</w:t>
      </w:r>
      <w:r w:rsidR="00553CBB" w:rsidRPr="00E3220E">
        <w:rPr>
          <w:color w:val="000000" w:themeColor="text1"/>
          <w:highlight w:val="yellow"/>
          <w:lang w:bidi="th-TH"/>
        </w:rPr>
        <w:t>o precipitate the RNA</w:t>
      </w:r>
      <w:r w:rsidR="00553CBB" w:rsidRPr="00E3220E">
        <w:rPr>
          <w:color w:val="000000" w:themeColor="text1"/>
          <w:highlight w:val="yellow"/>
          <w:cs/>
          <w:lang w:bidi="th-TH"/>
        </w:rPr>
        <w:t>.</w:t>
      </w:r>
    </w:p>
    <w:p w14:paraId="2B44A2A5" w14:textId="77777777" w:rsidR="00C17BF6" w:rsidRPr="00E3220E" w:rsidRDefault="00C17BF6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cs/>
          <w:lang w:bidi="th-TH"/>
        </w:rPr>
        <w:t xml:space="preserve"> </w:t>
      </w:r>
    </w:p>
    <w:p w14:paraId="0331872F" w14:textId="7F3A7FC0" w:rsidR="00C17BF6" w:rsidRPr="00E3220E" w:rsidRDefault="00CB4099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auto"/>
        </w:rPr>
      </w:pPr>
      <w:r w:rsidRPr="00E3220E">
        <w:rPr>
          <w:color w:val="auto"/>
        </w:rPr>
        <w:t>Optionally, if</w:t>
      </w:r>
      <w:r w:rsidR="00CF3F35" w:rsidRPr="00E3220E">
        <w:rPr>
          <w:color w:val="auto"/>
          <w:cs/>
          <w:lang w:bidi="th-TH"/>
        </w:rPr>
        <w:t xml:space="preserve"> </w:t>
      </w:r>
      <w:r w:rsidR="00CF3F35" w:rsidRPr="00E3220E">
        <w:rPr>
          <w:iCs/>
          <w:color w:val="auto"/>
        </w:rPr>
        <w:t>very</w:t>
      </w:r>
      <w:r w:rsidR="00CF3F35" w:rsidRPr="00E3220E">
        <w:rPr>
          <w:color w:val="auto"/>
          <w:cs/>
          <w:lang w:bidi="th-TH"/>
        </w:rPr>
        <w:t xml:space="preserve"> </w:t>
      </w:r>
      <w:r w:rsidR="00CF3F35" w:rsidRPr="00E3220E">
        <w:rPr>
          <w:color w:val="auto"/>
          <w:lang w:bidi="th-TH"/>
        </w:rPr>
        <w:t>small</w:t>
      </w:r>
      <w:r w:rsidR="00CF3F35" w:rsidRPr="00E3220E">
        <w:rPr>
          <w:color w:val="auto"/>
          <w:cs/>
          <w:lang w:bidi="th-TH"/>
        </w:rPr>
        <w:t xml:space="preserve"> </w:t>
      </w:r>
      <w:r w:rsidR="00CF3F35" w:rsidRPr="00E3220E">
        <w:rPr>
          <w:color w:val="auto"/>
          <w:lang w:bidi="th-TH"/>
        </w:rPr>
        <w:t>amounts</w:t>
      </w:r>
      <w:r w:rsidR="00CF3F35" w:rsidRPr="00E3220E">
        <w:rPr>
          <w:color w:val="auto"/>
          <w:cs/>
          <w:lang w:bidi="th-TH"/>
        </w:rPr>
        <w:t xml:space="preserve"> </w:t>
      </w:r>
      <w:r w:rsidR="00CF3F35" w:rsidRPr="00E3220E">
        <w:rPr>
          <w:color w:val="auto"/>
          <w:lang w:bidi="th-TH"/>
        </w:rPr>
        <w:t>of</w:t>
      </w:r>
      <w:r w:rsidR="00CF3F35" w:rsidRPr="00E3220E">
        <w:rPr>
          <w:color w:val="auto"/>
          <w:cs/>
          <w:lang w:bidi="th-TH"/>
        </w:rPr>
        <w:t xml:space="preserve"> </w:t>
      </w:r>
      <w:r w:rsidR="00CF3F35" w:rsidRPr="00E3220E">
        <w:rPr>
          <w:color w:val="auto"/>
          <w:lang w:bidi="th-TH"/>
        </w:rPr>
        <w:t xml:space="preserve">tissue were used, then </w:t>
      </w:r>
      <w:r w:rsidR="00371DB5" w:rsidRPr="00E3220E">
        <w:rPr>
          <w:color w:val="auto"/>
        </w:rPr>
        <w:t>a</w:t>
      </w:r>
      <w:r w:rsidR="00C17BF6" w:rsidRPr="00E3220E">
        <w:rPr>
          <w:color w:val="auto"/>
        </w:rPr>
        <w:t>dd 1 μ</w:t>
      </w:r>
      <w:r w:rsidR="006F0AAC" w:rsidRPr="00E3220E">
        <w:rPr>
          <w:color w:val="auto"/>
        </w:rPr>
        <w:t xml:space="preserve">L </w:t>
      </w:r>
      <w:r w:rsidR="00CF3F35" w:rsidRPr="00E3220E">
        <w:rPr>
          <w:color w:val="auto"/>
        </w:rPr>
        <w:t xml:space="preserve">(5-10 μg) </w:t>
      </w:r>
      <w:r w:rsidR="00C17BF6" w:rsidRPr="00E3220E">
        <w:rPr>
          <w:color w:val="auto"/>
        </w:rPr>
        <w:t xml:space="preserve">of </w:t>
      </w:r>
      <w:r w:rsidR="00CF3F35" w:rsidRPr="00E3220E">
        <w:rPr>
          <w:color w:val="auto"/>
        </w:rPr>
        <w:t>RN</w:t>
      </w:r>
      <w:r w:rsidRPr="00E3220E">
        <w:rPr>
          <w:color w:val="auto"/>
        </w:rPr>
        <w:t>a</w:t>
      </w:r>
      <w:r w:rsidR="00CF3F35" w:rsidRPr="00E3220E">
        <w:rPr>
          <w:color w:val="auto"/>
        </w:rPr>
        <w:t xml:space="preserve">se-free </w:t>
      </w:r>
      <w:r w:rsidR="00C17BF6" w:rsidRPr="00E3220E">
        <w:rPr>
          <w:color w:val="auto"/>
        </w:rPr>
        <w:t>glycogen to each sample</w:t>
      </w:r>
      <w:r w:rsidR="006F0AAC" w:rsidRPr="00E3220E">
        <w:rPr>
          <w:color w:val="auto"/>
        </w:rPr>
        <w:t xml:space="preserve"> to </w:t>
      </w:r>
      <w:r w:rsidR="006F0AAC" w:rsidRPr="00E3220E">
        <w:rPr>
          <w:iCs/>
          <w:color w:val="auto"/>
        </w:rPr>
        <w:t xml:space="preserve">promote efficient </w:t>
      </w:r>
      <w:r w:rsidR="00944F2B" w:rsidRPr="00E3220E">
        <w:rPr>
          <w:iCs/>
          <w:color w:val="auto"/>
        </w:rPr>
        <w:t xml:space="preserve">RNA </w:t>
      </w:r>
      <w:r w:rsidR="006F0AAC" w:rsidRPr="00E3220E">
        <w:rPr>
          <w:iCs/>
          <w:color w:val="auto"/>
        </w:rPr>
        <w:t>precipitation</w:t>
      </w:r>
      <w:r w:rsidR="00D76B08" w:rsidRPr="00E3220E">
        <w:rPr>
          <w:iCs/>
          <w:color w:val="auto"/>
        </w:rPr>
        <w:t>. This</w:t>
      </w:r>
      <w:r w:rsidR="00CF3F35" w:rsidRPr="00E3220E">
        <w:rPr>
          <w:iCs/>
          <w:color w:val="auto"/>
        </w:rPr>
        <w:t xml:space="preserve"> will aid </w:t>
      </w:r>
      <w:r w:rsidR="00D76B08" w:rsidRPr="00E3220E">
        <w:rPr>
          <w:iCs/>
          <w:color w:val="auto"/>
        </w:rPr>
        <w:t xml:space="preserve">the </w:t>
      </w:r>
      <w:r w:rsidR="00CF3F35" w:rsidRPr="00E3220E">
        <w:rPr>
          <w:iCs/>
          <w:color w:val="auto"/>
        </w:rPr>
        <w:t>identification of the RNA pellet in step 2.8</w:t>
      </w:r>
      <w:r w:rsidR="00C17BF6" w:rsidRPr="00E3220E">
        <w:rPr>
          <w:color w:val="auto"/>
          <w:cs/>
          <w:lang w:bidi="th-TH"/>
        </w:rPr>
        <w:t>.</w:t>
      </w:r>
      <w:r w:rsidR="00CF3F35" w:rsidRPr="00E3220E">
        <w:rPr>
          <w:color w:val="auto"/>
          <w:cs/>
          <w:lang w:bidi="th-TH"/>
        </w:rPr>
        <w:t xml:space="preserve"> </w:t>
      </w:r>
    </w:p>
    <w:p w14:paraId="1E1BC787" w14:textId="77777777" w:rsidR="00C17BF6" w:rsidRPr="00E3220E" w:rsidRDefault="00C17BF6" w:rsidP="00E3220E">
      <w:pPr>
        <w:widowControl/>
        <w:jc w:val="left"/>
        <w:rPr>
          <w:iCs/>
          <w:color w:val="auto"/>
        </w:rPr>
      </w:pPr>
    </w:p>
    <w:p w14:paraId="65A3C493" w14:textId="3E8BF0C5" w:rsidR="00C17BF6" w:rsidRPr="00E3220E" w:rsidRDefault="00E3220E" w:rsidP="00E3220E">
      <w:pPr>
        <w:widowControl/>
        <w:jc w:val="left"/>
        <w:rPr>
          <w:iCs/>
          <w:color w:val="auto"/>
          <w:cs/>
          <w:lang w:bidi="th-TH"/>
        </w:rPr>
      </w:pPr>
      <w:r>
        <w:rPr>
          <w:bCs/>
          <w:color w:val="000000" w:themeColor="text1"/>
          <w:lang w:bidi="th-TH"/>
        </w:rPr>
        <w:t>Note:</w:t>
      </w:r>
      <w:r w:rsidR="00CB4099" w:rsidRPr="00E3220E">
        <w:rPr>
          <w:bCs/>
          <w:color w:val="000000" w:themeColor="text1"/>
          <w:lang w:bidi="th-TH"/>
        </w:rPr>
        <w:t xml:space="preserve"> T</w:t>
      </w:r>
      <w:r w:rsidR="00C17BF6" w:rsidRPr="00E3220E">
        <w:rPr>
          <w:iCs/>
          <w:color w:val="auto"/>
        </w:rPr>
        <w:t>he glycoge</w:t>
      </w:r>
      <w:r w:rsidR="006F0AAC" w:rsidRPr="00E3220E">
        <w:rPr>
          <w:iCs/>
          <w:color w:val="auto"/>
        </w:rPr>
        <w:t xml:space="preserve">n acts as a carrier of the RNA and will </w:t>
      </w:r>
      <w:r w:rsidR="00C17BF6" w:rsidRPr="00E3220E">
        <w:rPr>
          <w:iCs/>
          <w:color w:val="auto"/>
        </w:rPr>
        <w:t>prevent</w:t>
      </w:r>
      <w:r w:rsidR="006F0AAC" w:rsidRPr="00E3220E">
        <w:rPr>
          <w:iCs/>
          <w:color w:val="auto"/>
          <w:cs/>
          <w:lang w:bidi="th-TH"/>
        </w:rPr>
        <w:t xml:space="preserve"> </w:t>
      </w:r>
      <w:r w:rsidR="00C17BF6" w:rsidRPr="00E3220E">
        <w:rPr>
          <w:iCs/>
          <w:color w:val="auto"/>
        </w:rPr>
        <w:t>small amounts of RNA from sticking to the side of the</w:t>
      </w:r>
      <w:r w:rsidR="006F0AAC" w:rsidRPr="00E3220E">
        <w:rPr>
          <w:iCs/>
          <w:color w:val="auto"/>
        </w:rPr>
        <w:t xml:space="preserve"> tube</w:t>
      </w:r>
      <w:r w:rsidR="00C17BF6" w:rsidRPr="00E3220E">
        <w:rPr>
          <w:iCs/>
          <w:color w:val="auto"/>
          <w:cs/>
          <w:lang w:bidi="th-TH"/>
        </w:rPr>
        <w:t>.</w:t>
      </w:r>
      <w:r w:rsidR="00CF3F35" w:rsidRPr="00E3220E">
        <w:rPr>
          <w:iCs/>
          <w:color w:val="auto"/>
          <w:cs/>
          <w:lang w:bidi="th-TH"/>
        </w:rPr>
        <w:t xml:space="preserve"> </w:t>
      </w:r>
    </w:p>
    <w:p w14:paraId="7F628409" w14:textId="77777777" w:rsidR="00CB4099" w:rsidRPr="00E3220E" w:rsidRDefault="00CB4099" w:rsidP="00E3220E">
      <w:pPr>
        <w:widowControl/>
        <w:jc w:val="left"/>
        <w:rPr>
          <w:rFonts w:hint="cs"/>
          <w:iCs/>
          <w:color w:val="auto"/>
        </w:rPr>
      </w:pPr>
    </w:p>
    <w:p w14:paraId="56EACF37" w14:textId="230991A2" w:rsidR="00C17BF6" w:rsidRPr="00E3220E" w:rsidRDefault="00C17BF6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000000" w:themeColor="text1"/>
          <w:highlight w:val="yellow"/>
          <w:lang w:bidi="th-TH"/>
        </w:rPr>
      </w:pPr>
      <w:r w:rsidRPr="00E3220E">
        <w:rPr>
          <w:iCs/>
          <w:color w:val="auto"/>
          <w:highlight w:val="yellow"/>
        </w:rPr>
        <w:t xml:space="preserve">Mix </w:t>
      </w:r>
      <w:r w:rsidR="00944F2B" w:rsidRPr="00E3220E">
        <w:rPr>
          <w:iCs/>
          <w:color w:val="auto"/>
          <w:highlight w:val="yellow"/>
        </w:rPr>
        <w:t xml:space="preserve">tubes </w:t>
      </w:r>
      <w:r w:rsidRPr="00E3220E">
        <w:rPr>
          <w:iCs/>
          <w:color w:val="auto"/>
          <w:highlight w:val="yellow"/>
        </w:rPr>
        <w:t>well by inversion</w:t>
      </w:r>
      <w:r w:rsidR="00944F2B" w:rsidRPr="00E3220E">
        <w:rPr>
          <w:iCs/>
          <w:color w:val="auto"/>
          <w:highlight w:val="yellow"/>
        </w:rPr>
        <w:t xml:space="preserve"> several times</w:t>
      </w:r>
      <w:r w:rsidR="00CB4099" w:rsidRPr="00E3220E">
        <w:rPr>
          <w:iCs/>
          <w:color w:val="auto"/>
          <w:highlight w:val="yellow"/>
        </w:rPr>
        <w:t>.</w:t>
      </w:r>
    </w:p>
    <w:p w14:paraId="2430609E" w14:textId="26A42BD0" w:rsidR="00BD100C" w:rsidRPr="00E3220E" w:rsidRDefault="00BD100C" w:rsidP="00E3220E">
      <w:pPr>
        <w:widowControl/>
        <w:jc w:val="left"/>
        <w:rPr>
          <w:color w:val="000000" w:themeColor="text1"/>
          <w:highlight w:val="yellow"/>
          <w:cs/>
          <w:lang w:bidi="th-TH"/>
        </w:rPr>
      </w:pPr>
    </w:p>
    <w:p w14:paraId="39B91305" w14:textId="1C05B8D0" w:rsidR="0029387D" w:rsidRPr="00E3220E" w:rsidRDefault="00496AF0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000000" w:themeColor="text1"/>
          <w:highlight w:val="yellow"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Store</w:t>
      </w:r>
      <w:r w:rsidR="00E12DBD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6F0AAC" w:rsidRPr="00E3220E">
        <w:rPr>
          <w:color w:val="000000" w:themeColor="text1"/>
          <w:highlight w:val="yellow"/>
          <w:lang w:bidi="th-TH"/>
        </w:rPr>
        <w:t xml:space="preserve">the </w:t>
      </w:r>
      <w:r w:rsidR="00E12DBD" w:rsidRPr="00E3220E">
        <w:rPr>
          <w:color w:val="000000" w:themeColor="text1"/>
          <w:highlight w:val="yellow"/>
          <w:lang w:bidi="th-TH"/>
        </w:rPr>
        <w:t>samples</w:t>
      </w:r>
      <w:r w:rsidR="00C17BF6" w:rsidRPr="00E3220E">
        <w:rPr>
          <w:color w:val="000000" w:themeColor="text1"/>
          <w:highlight w:val="yellow"/>
          <w:lang w:bidi="th-TH"/>
        </w:rPr>
        <w:t xml:space="preserve"> </w:t>
      </w:r>
      <w:r w:rsidR="00F62A2F" w:rsidRPr="00E3220E">
        <w:rPr>
          <w:color w:val="000000" w:themeColor="text1"/>
          <w:highlight w:val="yellow"/>
          <w:lang w:bidi="th-TH"/>
        </w:rPr>
        <w:t xml:space="preserve">for 2 h to </w:t>
      </w:r>
      <w:r w:rsidR="00C17BF6" w:rsidRPr="00E3220E">
        <w:rPr>
          <w:color w:val="000000" w:themeColor="text1"/>
          <w:highlight w:val="yellow"/>
          <w:lang w:bidi="th-TH"/>
        </w:rPr>
        <w:t>overnight</w:t>
      </w:r>
      <w:r w:rsidRPr="00E3220E">
        <w:rPr>
          <w:color w:val="000000" w:themeColor="text1"/>
          <w:highlight w:val="yellow"/>
          <w:lang w:bidi="th-TH"/>
        </w:rPr>
        <w:t xml:space="preserve"> at </w:t>
      </w:r>
      <w:r w:rsidRPr="00E3220E">
        <w:rPr>
          <w:color w:val="000000" w:themeColor="text1"/>
          <w:highlight w:val="yellow"/>
          <w:cs/>
          <w:lang w:bidi="th-TH"/>
        </w:rPr>
        <w:t>-</w:t>
      </w:r>
      <w:r w:rsidRPr="00E3220E">
        <w:rPr>
          <w:color w:val="000000" w:themeColor="text1"/>
          <w:highlight w:val="yellow"/>
          <w:lang w:bidi="th-TH"/>
        </w:rPr>
        <w:t>20</w:t>
      </w:r>
      <w:r w:rsidR="00C17BF6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°C</w:t>
      </w:r>
      <w:r w:rsidRPr="00E3220E">
        <w:rPr>
          <w:color w:val="000000" w:themeColor="text1"/>
          <w:highlight w:val="yellow"/>
          <w:cs/>
          <w:lang w:bidi="th-TH"/>
        </w:rPr>
        <w:t>.</w:t>
      </w:r>
      <w:r w:rsidR="005F6193" w:rsidRPr="00E3220E">
        <w:rPr>
          <w:color w:val="000000" w:themeColor="text1"/>
          <w:highlight w:val="yellow"/>
          <w:cs/>
          <w:lang w:bidi="th-TH"/>
        </w:rPr>
        <w:t xml:space="preserve"> </w:t>
      </w:r>
    </w:p>
    <w:p w14:paraId="4303A7C8" w14:textId="77777777" w:rsidR="00AA1FA2" w:rsidRPr="00E3220E" w:rsidRDefault="00AA1FA2" w:rsidP="00E3220E">
      <w:pPr>
        <w:widowControl/>
        <w:jc w:val="left"/>
        <w:rPr>
          <w:color w:val="000000" w:themeColor="text1"/>
          <w:highlight w:val="yellow"/>
          <w:lang w:bidi="th-TH"/>
        </w:rPr>
      </w:pPr>
    </w:p>
    <w:p w14:paraId="4DFD3B8B" w14:textId="30D6FA11" w:rsidR="00C17BF6" w:rsidRPr="00E3220E" w:rsidRDefault="00496AF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highlight w:val="yellow"/>
          <w:cs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 xml:space="preserve">Centrifuge </w:t>
      </w:r>
      <w:r w:rsidR="00E12DBD" w:rsidRPr="00E3220E">
        <w:rPr>
          <w:color w:val="000000" w:themeColor="text1"/>
          <w:highlight w:val="yellow"/>
          <w:lang w:bidi="th-TH"/>
        </w:rPr>
        <w:t>samples</w:t>
      </w:r>
      <w:r w:rsidR="00C17BF6" w:rsidRPr="00E3220E">
        <w:rPr>
          <w:color w:val="000000" w:themeColor="text1"/>
          <w:highlight w:val="yellow"/>
          <w:lang w:bidi="th-TH"/>
        </w:rPr>
        <w:t xml:space="preserve"> for 15 min</w:t>
      </w:r>
      <w:r w:rsidR="00E12DBD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at 12,000</w:t>
      </w:r>
      <w:r w:rsidR="00C17BF6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x</w:t>
      </w:r>
      <w:r w:rsidR="00C17BF6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 xml:space="preserve">g </w:t>
      </w:r>
      <w:r w:rsidR="00CB4099" w:rsidRPr="00E3220E">
        <w:rPr>
          <w:color w:val="000000" w:themeColor="text1"/>
          <w:highlight w:val="yellow"/>
          <w:lang w:bidi="th-TH"/>
        </w:rPr>
        <w:t>and</w:t>
      </w:r>
      <w:r w:rsidRPr="00E3220E">
        <w:rPr>
          <w:color w:val="000000" w:themeColor="text1"/>
          <w:highlight w:val="yellow"/>
          <w:lang w:bidi="th-TH"/>
        </w:rPr>
        <w:t xml:space="preserve"> 4</w:t>
      </w:r>
      <w:r w:rsidR="006F0AAC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°C</w:t>
      </w:r>
      <w:r w:rsidRPr="00E3220E">
        <w:rPr>
          <w:color w:val="000000" w:themeColor="text1"/>
          <w:highlight w:val="yellow"/>
          <w:cs/>
          <w:lang w:bidi="th-TH"/>
        </w:rPr>
        <w:t xml:space="preserve">. </w:t>
      </w:r>
    </w:p>
    <w:p w14:paraId="6C13DA6B" w14:textId="77777777" w:rsidR="00553CBB" w:rsidRPr="00E3220E" w:rsidRDefault="00553CBB" w:rsidP="00E3220E">
      <w:pPr>
        <w:pStyle w:val="ListParagraph"/>
        <w:widowControl/>
        <w:ind w:left="0"/>
        <w:jc w:val="left"/>
        <w:rPr>
          <w:rFonts w:hint="cs"/>
          <w:color w:val="000000" w:themeColor="text1"/>
          <w:highlight w:val="yellow"/>
          <w:lang w:bidi="th-TH"/>
        </w:rPr>
      </w:pPr>
    </w:p>
    <w:p w14:paraId="61DDCC37" w14:textId="27F45B4D" w:rsidR="00496AF0" w:rsidRPr="00E3220E" w:rsidRDefault="00857FF3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highlight w:val="yellow"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D</w:t>
      </w:r>
      <w:r w:rsidR="00553CBB" w:rsidRPr="00E3220E">
        <w:rPr>
          <w:color w:val="000000" w:themeColor="text1"/>
          <w:highlight w:val="yellow"/>
          <w:lang w:bidi="th-TH"/>
        </w:rPr>
        <w:t>iscard the supernatant</w:t>
      </w:r>
      <w:r w:rsidR="00EA353B" w:rsidRPr="00E3220E">
        <w:rPr>
          <w:color w:val="000000" w:themeColor="text1"/>
          <w:highlight w:val="yellow"/>
          <w:lang w:bidi="th-TH"/>
        </w:rPr>
        <w:t>,</w:t>
      </w:r>
      <w:r w:rsidR="00553CBB" w:rsidRPr="00E3220E">
        <w:rPr>
          <w:color w:val="000000" w:themeColor="text1"/>
          <w:highlight w:val="yellow"/>
          <w:lang w:bidi="th-TH"/>
        </w:rPr>
        <w:t xml:space="preserve"> being careful not to dislodge </w:t>
      </w:r>
      <w:r w:rsidR="00B07F41" w:rsidRPr="00E3220E">
        <w:rPr>
          <w:color w:val="000000" w:themeColor="text1"/>
          <w:highlight w:val="yellow"/>
          <w:lang w:bidi="th-TH"/>
        </w:rPr>
        <w:t>the</w:t>
      </w:r>
      <w:r w:rsidR="00E12DBD" w:rsidRPr="00E3220E">
        <w:rPr>
          <w:color w:val="000000" w:themeColor="text1"/>
          <w:highlight w:val="yellow"/>
          <w:lang w:bidi="th-TH"/>
        </w:rPr>
        <w:t xml:space="preserve"> RNA</w:t>
      </w:r>
      <w:r w:rsidR="00B07F41" w:rsidRPr="00E3220E">
        <w:rPr>
          <w:color w:val="000000" w:themeColor="text1"/>
          <w:highlight w:val="yellow"/>
          <w:lang w:bidi="th-TH"/>
        </w:rPr>
        <w:t xml:space="preserve"> pellet </w:t>
      </w:r>
      <w:r w:rsidR="00E12DBD" w:rsidRPr="00E3220E">
        <w:rPr>
          <w:color w:val="000000" w:themeColor="text1"/>
          <w:highlight w:val="yellow"/>
          <w:lang w:bidi="th-TH"/>
        </w:rPr>
        <w:t>at the bottom of microcentrifuge tube</w:t>
      </w:r>
      <w:r w:rsidR="00E12DBD" w:rsidRPr="00E3220E">
        <w:rPr>
          <w:color w:val="000000" w:themeColor="text1"/>
          <w:highlight w:val="yellow"/>
          <w:cs/>
          <w:lang w:bidi="th-TH"/>
        </w:rPr>
        <w:t>.</w:t>
      </w:r>
    </w:p>
    <w:p w14:paraId="5FE06DCC" w14:textId="77777777" w:rsidR="00496AF0" w:rsidRPr="00E3220E" w:rsidRDefault="00496AF0" w:rsidP="00E3220E">
      <w:pPr>
        <w:widowControl/>
        <w:jc w:val="left"/>
        <w:rPr>
          <w:color w:val="000000" w:themeColor="text1"/>
          <w:highlight w:val="yellow"/>
          <w:lang w:bidi="th-TH"/>
        </w:rPr>
      </w:pPr>
    </w:p>
    <w:p w14:paraId="7D9BC909" w14:textId="60F56169" w:rsidR="00496AF0" w:rsidRPr="00E3220E" w:rsidRDefault="00496AF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highlight w:val="yellow"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Add 1</w:t>
      </w:r>
      <w:r w:rsidR="00C17BF6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 xml:space="preserve">mL of </w:t>
      </w:r>
      <w:r w:rsidR="009D4480" w:rsidRPr="00E3220E">
        <w:rPr>
          <w:color w:val="000000" w:themeColor="text1"/>
          <w:highlight w:val="yellow"/>
          <w:lang w:bidi="th-TH"/>
        </w:rPr>
        <w:t>75</w:t>
      </w:r>
      <w:r w:rsidR="00EA353B" w:rsidRPr="00E3220E">
        <w:rPr>
          <w:color w:val="000000" w:themeColor="text1"/>
          <w:highlight w:val="yellow"/>
          <w:cs/>
          <w:lang w:bidi="th-TH"/>
        </w:rPr>
        <w:t>%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ethanol</w:t>
      </w:r>
      <w:r w:rsidR="001A34C1" w:rsidRPr="00E3220E">
        <w:rPr>
          <w:color w:val="000000" w:themeColor="text1"/>
          <w:highlight w:val="yellow"/>
          <w:cs/>
          <w:lang w:bidi="th-TH"/>
        </w:rPr>
        <w:t xml:space="preserve"> (</w:t>
      </w:r>
      <w:r w:rsidR="001A34C1" w:rsidRPr="00E3220E">
        <w:rPr>
          <w:color w:val="000000" w:themeColor="text1"/>
          <w:highlight w:val="yellow"/>
          <w:lang w:bidi="th-TH"/>
        </w:rPr>
        <w:t>v</w:t>
      </w:r>
      <w:r w:rsidR="001A34C1" w:rsidRPr="00E3220E">
        <w:rPr>
          <w:color w:val="000000" w:themeColor="text1"/>
          <w:highlight w:val="yellow"/>
          <w:cs/>
          <w:lang w:bidi="th-TH"/>
        </w:rPr>
        <w:t>/</w:t>
      </w:r>
      <w:r w:rsidR="001A34C1" w:rsidRPr="00E3220E">
        <w:rPr>
          <w:color w:val="000000" w:themeColor="text1"/>
          <w:highlight w:val="yellow"/>
          <w:lang w:bidi="th-TH"/>
        </w:rPr>
        <w:t>v</w:t>
      </w:r>
      <w:r w:rsidR="001A34C1" w:rsidRPr="00E3220E">
        <w:rPr>
          <w:color w:val="000000" w:themeColor="text1"/>
          <w:highlight w:val="yellow"/>
          <w:cs/>
          <w:lang w:bidi="th-TH"/>
        </w:rPr>
        <w:t>)</w:t>
      </w:r>
      <w:r w:rsidR="00944F2B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944F2B" w:rsidRPr="00E3220E">
        <w:rPr>
          <w:color w:val="000000" w:themeColor="text1"/>
          <w:highlight w:val="yellow"/>
          <w:lang w:bidi="th-TH"/>
        </w:rPr>
        <w:t>and m</w:t>
      </w:r>
      <w:r w:rsidRPr="00E3220E">
        <w:rPr>
          <w:color w:val="000000" w:themeColor="text1"/>
          <w:highlight w:val="yellow"/>
          <w:lang w:bidi="th-TH"/>
        </w:rPr>
        <w:t xml:space="preserve">ix </w:t>
      </w:r>
      <w:r w:rsidR="00944F2B" w:rsidRPr="00E3220E">
        <w:rPr>
          <w:color w:val="000000" w:themeColor="text1"/>
          <w:highlight w:val="yellow"/>
          <w:lang w:bidi="th-TH"/>
        </w:rPr>
        <w:t xml:space="preserve">RNA samples </w:t>
      </w:r>
      <w:r w:rsidRPr="00E3220E">
        <w:rPr>
          <w:color w:val="000000" w:themeColor="text1"/>
          <w:highlight w:val="yellow"/>
          <w:lang w:bidi="th-TH"/>
        </w:rPr>
        <w:t>by inverting the tube several times</w:t>
      </w:r>
      <w:r w:rsidRPr="00E3220E">
        <w:rPr>
          <w:color w:val="000000" w:themeColor="text1"/>
          <w:highlight w:val="yellow"/>
          <w:cs/>
          <w:lang w:bidi="th-TH"/>
        </w:rPr>
        <w:t>.</w:t>
      </w:r>
    </w:p>
    <w:p w14:paraId="01590F1A" w14:textId="77777777" w:rsidR="00496AF0" w:rsidRPr="00E3220E" w:rsidRDefault="00496AF0" w:rsidP="00E3220E">
      <w:pPr>
        <w:pStyle w:val="ListParagraph"/>
        <w:widowControl/>
        <w:ind w:left="0"/>
        <w:jc w:val="left"/>
        <w:rPr>
          <w:rFonts w:hint="cs"/>
          <w:color w:val="000000" w:themeColor="text1"/>
          <w:highlight w:val="yellow"/>
          <w:lang w:bidi="th-TH"/>
        </w:rPr>
      </w:pPr>
    </w:p>
    <w:p w14:paraId="0BB5F38E" w14:textId="7A746453" w:rsidR="00553CBB" w:rsidRPr="00E3220E" w:rsidRDefault="00E12DBD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highlight w:val="yellow"/>
          <w:cs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 xml:space="preserve">Centrifuge </w:t>
      </w:r>
      <w:r w:rsidR="00553CBB" w:rsidRPr="00E3220E">
        <w:rPr>
          <w:color w:val="000000" w:themeColor="text1"/>
          <w:highlight w:val="yellow"/>
          <w:lang w:bidi="th-TH"/>
        </w:rPr>
        <w:t xml:space="preserve">for 15 min </w:t>
      </w:r>
      <w:r w:rsidRPr="00E3220E">
        <w:rPr>
          <w:color w:val="000000" w:themeColor="text1"/>
          <w:highlight w:val="yellow"/>
          <w:lang w:bidi="th-TH"/>
        </w:rPr>
        <w:t xml:space="preserve">at </w:t>
      </w:r>
      <w:r w:rsidR="00F62A2F" w:rsidRPr="00E3220E">
        <w:rPr>
          <w:color w:val="000000" w:themeColor="text1"/>
          <w:highlight w:val="yellow"/>
          <w:lang w:bidi="th-TH"/>
        </w:rPr>
        <w:t>10</w:t>
      </w:r>
      <w:r w:rsidR="00496AF0" w:rsidRPr="00E3220E">
        <w:rPr>
          <w:color w:val="000000" w:themeColor="text1"/>
          <w:highlight w:val="yellow"/>
          <w:lang w:bidi="th-TH"/>
        </w:rPr>
        <w:t>,000</w:t>
      </w:r>
      <w:r w:rsidR="00553CBB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496AF0" w:rsidRPr="00E3220E">
        <w:rPr>
          <w:color w:val="000000" w:themeColor="text1"/>
          <w:highlight w:val="yellow"/>
          <w:lang w:bidi="th-TH"/>
        </w:rPr>
        <w:t>x</w:t>
      </w:r>
      <w:r w:rsidR="00553CBB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496AF0" w:rsidRPr="00E3220E">
        <w:rPr>
          <w:color w:val="000000" w:themeColor="text1"/>
          <w:highlight w:val="yellow"/>
          <w:lang w:bidi="th-TH"/>
        </w:rPr>
        <w:t xml:space="preserve">g </w:t>
      </w:r>
      <w:r w:rsidR="00EA353B" w:rsidRPr="00E3220E">
        <w:rPr>
          <w:color w:val="000000" w:themeColor="text1"/>
          <w:highlight w:val="yellow"/>
          <w:lang w:bidi="th-TH"/>
        </w:rPr>
        <w:t>and</w:t>
      </w:r>
      <w:r w:rsidR="00496AF0" w:rsidRPr="00E3220E">
        <w:rPr>
          <w:color w:val="000000" w:themeColor="text1"/>
          <w:highlight w:val="yellow"/>
          <w:lang w:bidi="th-TH"/>
        </w:rPr>
        <w:t xml:space="preserve"> 4</w:t>
      </w:r>
      <w:r w:rsidR="00EA353B" w:rsidRPr="00E3220E">
        <w:rPr>
          <w:color w:val="000000" w:themeColor="text1"/>
          <w:highlight w:val="yellow"/>
          <w:lang w:bidi="th-TH"/>
        </w:rPr>
        <w:t xml:space="preserve"> </w:t>
      </w:r>
      <w:r w:rsidR="00496AF0" w:rsidRPr="00E3220E">
        <w:rPr>
          <w:color w:val="000000" w:themeColor="text1"/>
          <w:highlight w:val="yellow"/>
          <w:lang w:bidi="th-TH"/>
        </w:rPr>
        <w:t>°C</w:t>
      </w:r>
      <w:r w:rsidR="00496AF0" w:rsidRPr="00E3220E">
        <w:rPr>
          <w:color w:val="000000" w:themeColor="text1"/>
          <w:highlight w:val="yellow"/>
          <w:cs/>
          <w:lang w:bidi="th-TH"/>
        </w:rPr>
        <w:t>.</w:t>
      </w:r>
    </w:p>
    <w:p w14:paraId="11651148" w14:textId="77777777" w:rsidR="004F46AE" w:rsidRPr="00E3220E" w:rsidRDefault="004F46AE" w:rsidP="00E3220E">
      <w:pPr>
        <w:widowControl/>
        <w:jc w:val="left"/>
        <w:rPr>
          <w:color w:val="000000" w:themeColor="text1"/>
          <w:highlight w:val="yellow"/>
          <w:cs/>
          <w:lang w:bidi="th-TH"/>
        </w:rPr>
      </w:pPr>
    </w:p>
    <w:p w14:paraId="28F5062F" w14:textId="40094D30" w:rsidR="004F46AE" w:rsidRPr="00E3220E" w:rsidRDefault="00E3220E" w:rsidP="00E3220E">
      <w:pPr>
        <w:widowControl/>
        <w:jc w:val="left"/>
        <w:rPr>
          <w:color w:val="000000" w:themeColor="text1"/>
          <w:highlight w:val="yellow"/>
          <w:cs/>
          <w:lang w:bidi="th-TH"/>
        </w:rPr>
      </w:pPr>
      <w:r>
        <w:rPr>
          <w:bCs/>
          <w:color w:val="000000" w:themeColor="text1"/>
          <w:lang w:bidi="th-TH"/>
        </w:rPr>
        <w:t>Note:</w:t>
      </w:r>
      <w:r w:rsidR="00EA353B" w:rsidRPr="00E3220E">
        <w:rPr>
          <w:bCs/>
          <w:color w:val="000000" w:themeColor="text1"/>
          <w:lang w:bidi="th-TH"/>
        </w:rPr>
        <w:t xml:space="preserve"> T</w:t>
      </w:r>
      <w:r w:rsidR="00EA353B" w:rsidRPr="00E3220E">
        <w:rPr>
          <w:iCs/>
          <w:color w:val="auto"/>
        </w:rPr>
        <w:t xml:space="preserve">he </w:t>
      </w:r>
      <w:r w:rsidR="004F46AE" w:rsidRPr="00E3220E">
        <w:rPr>
          <w:color w:val="000000" w:themeColor="text1"/>
          <w:lang w:bidi="th-TH"/>
        </w:rPr>
        <w:t>protocol can be stopped here and the samples comprising the RNA pellet in 75</w:t>
      </w:r>
      <w:r w:rsidR="00EA353B" w:rsidRPr="00E3220E">
        <w:rPr>
          <w:color w:val="000000" w:themeColor="text1"/>
          <w:lang w:bidi="th-TH"/>
        </w:rPr>
        <w:t>%</w:t>
      </w:r>
      <w:r w:rsidR="004F46AE" w:rsidRPr="00E3220E">
        <w:rPr>
          <w:color w:val="000000" w:themeColor="text1"/>
          <w:lang w:bidi="th-TH"/>
        </w:rPr>
        <w:t xml:space="preserve"> ethanol can be stored at </w:t>
      </w:r>
      <w:r w:rsidR="004F46AE" w:rsidRPr="00E3220E">
        <w:rPr>
          <w:color w:val="000000" w:themeColor="text1"/>
          <w:cs/>
          <w:lang w:bidi="th-TH"/>
        </w:rPr>
        <w:t>-</w:t>
      </w:r>
      <w:r w:rsidR="004F46AE" w:rsidRPr="00E3220E">
        <w:rPr>
          <w:color w:val="000000" w:themeColor="text1"/>
          <w:lang w:bidi="th-TH"/>
        </w:rPr>
        <w:t>20</w:t>
      </w:r>
      <w:r w:rsidR="004F46AE" w:rsidRPr="00E3220E">
        <w:rPr>
          <w:color w:val="000000" w:themeColor="text1"/>
          <w:cs/>
          <w:lang w:bidi="th-TH"/>
        </w:rPr>
        <w:t xml:space="preserve"> </w:t>
      </w:r>
      <w:r w:rsidR="004F46AE" w:rsidRPr="00E3220E">
        <w:rPr>
          <w:color w:val="000000" w:themeColor="text1"/>
          <w:lang w:bidi="th-TH"/>
        </w:rPr>
        <w:t>°C</w:t>
      </w:r>
      <w:r w:rsidR="00D76B08" w:rsidRPr="00E3220E">
        <w:rPr>
          <w:color w:val="000000" w:themeColor="text1"/>
          <w:lang w:bidi="th-TH"/>
        </w:rPr>
        <w:t xml:space="preserve"> until further use</w:t>
      </w:r>
      <w:r w:rsidR="004F46AE" w:rsidRPr="00E3220E">
        <w:rPr>
          <w:color w:val="000000" w:themeColor="text1"/>
          <w:lang w:bidi="th-TH"/>
        </w:rPr>
        <w:t>.</w:t>
      </w:r>
    </w:p>
    <w:p w14:paraId="05D66CA0" w14:textId="77777777" w:rsidR="00553CBB" w:rsidRPr="00E3220E" w:rsidRDefault="00553CBB" w:rsidP="00E3220E">
      <w:pPr>
        <w:widowControl/>
        <w:jc w:val="left"/>
        <w:rPr>
          <w:color w:val="000000" w:themeColor="text1"/>
          <w:highlight w:val="yellow"/>
          <w:cs/>
          <w:lang w:bidi="th-TH"/>
        </w:rPr>
      </w:pPr>
    </w:p>
    <w:p w14:paraId="3B352E30" w14:textId="25BD1B83" w:rsidR="00553CBB" w:rsidRPr="00E3220E" w:rsidRDefault="00857FF3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D</w:t>
      </w:r>
      <w:r w:rsidR="00553CBB" w:rsidRPr="00E3220E">
        <w:rPr>
          <w:color w:val="000000" w:themeColor="text1"/>
          <w:highlight w:val="yellow"/>
          <w:lang w:bidi="th-TH"/>
        </w:rPr>
        <w:t>iscard the supernatant</w:t>
      </w:r>
      <w:r w:rsidR="00EA353B" w:rsidRPr="00E3220E">
        <w:rPr>
          <w:color w:val="000000" w:themeColor="text1"/>
          <w:highlight w:val="yellow"/>
          <w:lang w:bidi="th-TH"/>
        </w:rPr>
        <w:t>,</w:t>
      </w:r>
      <w:r w:rsidR="00553CBB" w:rsidRPr="00E3220E">
        <w:rPr>
          <w:color w:val="000000" w:themeColor="text1"/>
          <w:highlight w:val="yellow"/>
          <w:lang w:bidi="th-TH"/>
        </w:rPr>
        <w:t xml:space="preserve"> being </w:t>
      </w:r>
      <w:r w:rsidRPr="00E3220E">
        <w:rPr>
          <w:color w:val="000000" w:themeColor="text1"/>
          <w:highlight w:val="yellow"/>
          <w:lang w:bidi="th-TH"/>
        </w:rPr>
        <w:t>watchful</w:t>
      </w:r>
      <w:r w:rsidR="00553CBB" w:rsidRPr="00E3220E">
        <w:rPr>
          <w:color w:val="000000" w:themeColor="text1"/>
          <w:highlight w:val="yellow"/>
          <w:lang w:bidi="th-TH"/>
        </w:rPr>
        <w:t xml:space="preserve"> not to dislodge the RNA pellet at the bottom of microcentrifuge tube</w:t>
      </w:r>
      <w:r w:rsidR="00553CBB" w:rsidRPr="00E3220E">
        <w:rPr>
          <w:color w:val="000000" w:themeColor="text1"/>
          <w:highlight w:val="yellow"/>
          <w:cs/>
          <w:lang w:bidi="th-TH"/>
        </w:rPr>
        <w:t>.</w:t>
      </w:r>
    </w:p>
    <w:p w14:paraId="6EF28C08" w14:textId="77777777" w:rsidR="00553CBB" w:rsidRPr="00E3220E" w:rsidRDefault="00553CBB" w:rsidP="00E3220E">
      <w:pPr>
        <w:widowControl/>
        <w:jc w:val="left"/>
        <w:rPr>
          <w:color w:val="000000" w:themeColor="text1"/>
          <w:cs/>
          <w:lang w:bidi="th-TH"/>
        </w:rPr>
      </w:pPr>
    </w:p>
    <w:p w14:paraId="27F61E63" w14:textId="19AB2832" w:rsidR="00C17BF6" w:rsidRPr="00E3220E" w:rsidRDefault="00EA353B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auto"/>
        </w:rPr>
        <w:t xml:space="preserve">Optionally, </w:t>
      </w:r>
      <w:r w:rsidR="00371DB5" w:rsidRPr="00E3220E">
        <w:rPr>
          <w:color w:val="000000" w:themeColor="text1"/>
          <w:lang w:bidi="th-TH"/>
        </w:rPr>
        <w:t>r</w:t>
      </w:r>
      <w:r w:rsidR="009D4480" w:rsidRPr="00E3220E">
        <w:rPr>
          <w:color w:val="000000" w:themeColor="text1"/>
          <w:lang w:bidi="th-TH"/>
        </w:rPr>
        <w:t>epeat steps 2</w:t>
      </w:r>
      <w:r w:rsidR="009D4480" w:rsidRPr="00E3220E">
        <w:rPr>
          <w:color w:val="000000" w:themeColor="text1"/>
          <w:cs/>
          <w:lang w:bidi="th-TH"/>
        </w:rPr>
        <w:t>.</w:t>
      </w:r>
      <w:r w:rsidR="00FB0DF3" w:rsidRPr="00E3220E">
        <w:rPr>
          <w:color w:val="000000" w:themeColor="text1"/>
          <w:lang w:bidi="th-TH"/>
        </w:rPr>
        <w:t>9</w:t>
      </w:r>
      <w:r w:rsidR="009D4480" w:rsidRPr="00E3220E">
        <w:rPr>
          <w:color w:val="000000" w:themeColor="text1"/>
          <w:lang w:bidi="th-TH"/>
        </w:rPr>
        <w:t xml:space="preserve"> </w:t>
      </w:r>
      <w:r w:rsidR="009D4480" w:rsidRPr="00E3220E">
        <w:rPr>
          <w:color w:val="000000" w:themeColor="text1"/>
          <w:cs/>
          <w:lang w:bidi="th-TH"/>
        </w:rPr>
        <w:t xml:space="preserve">– </w:t>
      </w:r>
      <w:r w:rsidR="009D4480" w:rsidRPr="00E3220E">
        <w:rPr>
          <w:color w:val="000000" w:themeColor="text1"/>
          <w:lang w:bidi="th-TH"/>
        </w:rPr>
        <w:t>2</w:t>
      </w:r>
      <w:r w:rsidR="004A1FAA" w:rsidRPr="00E3220E">
        <w:rPr>
          <w:color w:val="000000" w:themeColor="text1"/>
          <w:cs/>
          <w:lang w:bidi="th-TH"/>
        </w:rPr>
        <w:t>.</w:t>
      </w:r>
      <w:r w:rsidR="009D4480" w:rsidRPr="00E3220E">
        <w:rPr>
          <w:color w:val="000000" w:themeColor="text1"/>
          <w:lang w:bidi="th-TH"/>
        </w:rPr>
        <w:t>1</w:t>
      </w:r>
      <w:r w:rsidR="00FB0DF3" w:rsidRPr="00E3220E">
        <w:rPr>
          <w:color w:val="000000" w:themeColor="text1"/>
          <w:lang w:bidi="th-TH"/>
        </w:rPr>
        <w:t>1</w:t>
      </w:r>
      <w:r w:rsidR="00553CBB" w:rsidRPr="00E3220E">
        <w:rPr>
          <w:color w:val="000000" w:themeColor="text1"/>
          <w:lang w:bidi="th-TH"/>
        </w:rPr>
        <w:t xml:space="preserve"> using 70</w:t>
      </w:r>
      <w:r w:rsidRPr="00E3220E">
        <w:rPr>
          <w:color w:val="000000" w:themeColor="text1"/>
          <w:lang w:bidi="th-TH"/>
        </w:rPr>
        <w:t>%</w:t>
      </w:r>
      <w:r w:rsidR="00553CBB" w:rsidRPr="00E3220E">
        <w:rPr>
          <w:color w:val="000000" w:themeColor="text1"/>
          <w:cs/>
          <w:lang w:bidi="th-TH"/>
        </w:rPr>
        <w:t xml:space="preserve"> </w:t>
      </w:r>
      <w:r w:rsidR="00553CBB" w:rsidRPr="00E3220E">
        <w:rPr>
          <w:color w:val="000000" w:themeColor="text1"/>
          <w:lang w:bidi="th-TH"/>
        </w:rPr>
        <w:t>ethanol</w:t>
      </w:r>
      <w:r w:rsidR="001A34C1" w:rsidRPr="00E3220E">
        <w:rPr>
          <w:color w:val="000000" w:themeColor="text1"/>
          <w:cs/>
          <w:lang w:bidi="th-TH"/>
        </w:rPr>
        <w:t xml:space="preserve"> (</w:t>
      </w:r>
      <w:r w:rsidR="001A34C1" w:rsidRPr="00E3220E">
        <w:rPr>
          <w:color w:val="000000" w:themeColor="text1"/>
          <w:lang w:bidi="th-TH"/>
        </w:rPr>
        <w:t>v</w:t>
      </w:r>
      <w:r w:rsidR="001A34C1" w:rsidRPr="00E3220E">
        <w:rPr>
          <w:color w:val="000000" w:themeColor="text1"/>
          <w:cs/>
          <w:lang w:bidi="th-TH"/>
        </w:rPr>
        <w:t>/</w:t>
      </w:r>
      <w:r w:rsidR="001A34C1" w:rsidRPr="00E3220E">
        <w:rPr>
          <w:color w:val="000000" w:themeColor="text1"/>
          <w:lang w:bidi="th-TH"/>
        </w:rPr>
        <w:t>v</w:t>
      </w:r>
      <w:r w:rsidR="001A34C1" w:rsidRPr="00E3220E">
        <w:rPr>
          <w:color w:val="000000" w:themeColor="text1"/>
          <w:cs/>
          <w:lang w:bidi="th-TH"/>
        </w:rPr>
        <w:t>)</w:t>
      </w:r>
      <w:r w:rsidR="00553CBB" w:rsidRPr="00E3220E">
        <w:rPr>
          <w:color w:val="000000" w:themeColor="text1"/>
          <w:cs/>
          <w:lang w:bidi="th-TH"/>
        </w:rPr>
        <w:t xml:space="preserve">. </w:t>
      </w:r>
      <w:r w:rsidR="00247E6E" w:rsidRPr="00E3220E">
        <w:rPr>
          <w:color w:val="000000" w:themeColor="text1"/>
          <w:lang w:bidi="th-TH"/>
        </w:rPr>
        <w:t>Thoroughly washing the RNA pellet will minimi</w:t>
      </w:r>
      <w:r w:rsidRPr="00E3220E">
        <w:rPr>
          <w:color w:val="000000" w:themeColor="text1"/>
          <w:lang w:bidi="th-TH"/>
        </w:rPr>
        <w:t>z</w:t>
      </w:r>
      <w:r w:rsidR="00247E6E" w:rsidRPr="00E3220E">
        <w:rPr>
          <w:color w:val="000000" w:themeColor="text1"/>
          <w:lang w:bidi="th-TH"/>
        </w:rPr>
        <w:t xml:space="preserve">e any salt or contaminant carry-over </w:t>
      </w:r>
      <w:r w:rsidRPr="00E3220E">
        <w:rPr>
          <w:color w:val="000000" w:themeColor="text1"/>
          <w:lang w:bidi="th-TH"/>
        </w:rPr>
        <w:t>that</w:t>
      </w:r>
      <w:r w:rsidR="00247E6E" w:rsidRPr="00E3220E">
        <w:rPr>
          <w:color w:val="000000" w:themeColor="text1"/>
          <w:lang w:bidi="th-TH"/>
        </w:rPr>
        <w:t xml:space="preserve"> may interfere will sensitive downstream applications.</w:t>
      </w:r>
    </w:p>
    <w:p w14:paraId="7C31462A" w14:textId="77777777" w:rsidR="00496AF0" w:rsidRPr="00E3220E" w:rsidRDefault="00496AF0" w:rsidP="00E3220E">
      <w:pPr>
        <w:widowControl/>
        <w:jc w:val="left"/>
        <w:rPr>
          <w:color w:val="000000" w:themeColor="text1"/>
          <w:lang w:bidi="th-TH"/>
        </w:rPr>
      </w:pPr>
    </w:p>
    <w:p w14:paraId="2FB5AC47" w14:textId="03B19C57" w:rsidR="00496AF0" w:rsidRPr="00E3220E" w:rsidRDefault="002B6C7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cs/>
          <w:lang w:bidi="th-TH"/>
        </w:rPr>
      </w:pPr>
      <w:r w:rsidRPr="00E3220E">
        <w:rPr>
          <w:bCs/>
          <w:color w:val="000000" w:themeColor="text1"/>
          <w:highlight w:val="yellow"/>
          <w:lang w:bidi="th-TH"/>
        </w:rPr>
        <w:t>Draw out the</w:t>
      </w:r>
      <w:r w:rsidR="00F62A2F" w:rsidRPr="00E3220E">
        <w:rPr>
          <w:bCs/>
          <w:color w:val="000000" w:themeColor="text1"/>
          <w:highlight w:val="yellow"/>
          <w:lang w:bidi="th-TH"/>
        </w:rPr>
        <w:t xml:space="preserve"> remaining ethanol using a pipette and then</w:t>
      </w:r>
      <w:r w:rsidR="00F62A2F" w:rsidRPr="00E3220E">
        <w:rPr>
          <w:color w:val="000000" w:themeColor="text1"/>
          <w:highlight w:val="yellow"/>
          <w:lang w:bidi="th-TH"/>
        </w:rPr>
        <w:t xml:space="preserve"> a</w:t>
      </w:r>
      <w:r w:rsidR="00553CBB" w:rsidRPr="00E3220E">
        <w:rPr>
          <w:color w:val="000000" w:themeColor="text1"/>
          <w:highlight w:val="yellow"/>
          <w:lang w:bidi="th-TH"/>
        </w:rPr>
        <w:t>ir</w:t>
      </w:r>
      <w:r w:rsidR="00EA6046" w:rsidRPr="00E3220E">
        <w:rPr>
          <w:color w:val="000000" w:themeColor="text1"/>
          <w:highlight w:val="yellow"/>
          <w:cs/>
          <w:lang w:bidi="th-TH"/>
        </w:rPr>
        <w:t>-</w:t>
      </w:r>
      <w:r w:rsidR="00553CBB" w:rsidRPr="00E3220E">
        <w:rPr>
          <w:color w:val="000000" w:themeColor="text1"/>
          <w:highlight w:val="yellow"/>
          <w:lang w:bidi="th-TH"/>
        </w:rPr>
        <w:t>d</w:t>
      </w:r>
      <w:r w:rsidR="00E12DBD" w:rsidRPr="00E3220E">
        <w:rPr>
          <w:color w:val="000000" w:themeColor="text1"/>
          <w:highlight w:val="yellow"/>
          <w:lang w:bidi="th-TH"/>
        </w:rPr>
        <w:t xml:space="preserve">ry the RNA pellet </w:t>
      </w:r>
      <w:r w:rsidR="00BA3D84" w:rsidRPr="00E3220E">
        <w:rPr>
          <w:color w:val="000000" w:themeColor="text1"/>
          <w:highlight w:val="yellow"/>
          <w:lang w:bidi="th-TH"/>
        </w:rPr>
        <w:t xml:space="preserve">at room temperature for </w:t>
      </w:r>
      <w:r w:rsidR="00C17BF6" w:rsidRPr="00E3220E">
        <w:rPr>
          <w:color w:val="000000" w:themeColor="text1"/>
          <w:highlight w:val="yellow"/>
          <w:lang w:bidi="th-TH"/>
        </w:rPr>
        <w:t xml:space="preserve">no longer than </w:t>
      </w:r>
      <w:r w:rsidR="00BA3D84" w:rsidRPr="00E3220E">
        <w:rPr>
          <w:color w:val="000000" w:themeColor="text1"/>
          <w:highlight w:val="yellow"/>
          <w:lang w:bidi="th-TH"/>
        </w:rPr>
        <w:t>5 to 10 min</w:t>
      </w:r>
      <w:r w:rsidR="00BA3D84" w:rsidRPr="00E3220E">
        <w:rPr>
          <w:color w:val="000000" w:themeColor="text1"/>
          <w:highlight w:val="yellow"/>
          <w:cs/>
          <w:lang w:bidi="th-TH"/>
        </w:rPr>
        <w:t>.</w:t>
      </w:r>
    </w:p>
    <w:p w14:paraId="68A9A998" w14:textId="77777777" w:rsidR="00553CBB" w:rsidRPr="00E3220E" w:rsidRDefault="00553CBB" w:rsidP="00E3220E">
      <w:pPr>
        <w:widowControl/>
        <w:jc w:val="left"/>
        <w:rPr>
          <w:color w:val="000000" w:themeColor="text1"/>
          <w:lang w:bidi="th-TH"/>
        </w:rPr>
      </w:pPr>
    </w:p>
    <w:p w14:paraId="7E8F83F8" w14:textId="6D7DB7F1" w:rsidR="00C17BF6" w:rsidRPr="00E3220E" w:rsidRDefault="00371DB5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bCs/>
          <w:color w:val="000000" w:themeColor="text1"/>
          <w:lang w:bidi="th-TH"/>
        </w:rPr>
        <w:t>Note</w:t>
      </w:r>
      <w:r w:rsidR="004A1FAA" w:rsidRPr="00E3220E">
        <w:rPr>
          <w:bCs/>
          <w:color w:val="000000" w:themeColor="text1"/>
          <w:cs/>
          <w:lang w:bidi="th-TH"/>
        </w:rPr>
        <w:t>:</w:t>
      </w:r>
      <w:r w:rsidR="003266D6" w:rsidRPr="00E3220E">
        <w:rPr>
          <w:b/>
          <w:bCs/>
          <w:color w:val="000000" w:themeColor="text1"/>
          <w:cs/>
          <w:lang w:bidi="th-TH"/>
        </w:rPr>
        <w:t xml:space="preserve"> </w:t>
      </w:r>
      <w:r w:rsidR="00553CBB" w:rsidRPr="00E3220E">
        <w:rPr>
          <w:color w:val="000000" w:themeColor="text1"/>
          <w:lang w:bidi="th-TH"/>
        </w:rPr>
        <w:t>over</w:t>
      </w:r>
      <w:r w:rsidR="00EA6046" w:rsidRPr="00E3220E">
        <w:rPr>
          <w:color w:val="000000" w:themeColor="text1"/>
          <w:cs/>
          <w:lang w:bidi="th-TH"/>
        </w:rPr>
        <w:t>-</w:t>
      </w:r>
      <w:r w:rsidR="00553CBB" w:rsidRPr="00E3220E">
        <w:rPr>
          <w:color w:val="000000" w:themeColor="text1"/>
          <w:lang w:bidi="th-TH"/>
        </w:rPr>
        <w:t>dried pellets will be difficult to resuspend</w:t>
      </w:r>
      <w:r w:rsidR="00553CBB" w:rsidRPr="00E3220E">
        <w:rPr>
          <w:color w:val="000000" w:themeColor="text1"/>
          <w:cs/>
          <w:lang w:bidi="th-TH"/>
        </w:rPr>
        <w:t>.</w:t>
      </w:r>
    </w:p>
    <w:p w14:paraId="74A422B8" w14:textId="77777777" w:rsidR="00EA6046" w:rsidRPr="00E3220E" w:rsidRDefault="00EA6046" w:rsidP="00E3220E">
      <w:pPr>
        <w:widowControl/>
        <w:jc w:val="left"/>
        <w:rPr>
          <w:color w:val="000000" w:themeColor="text1"/>
          <w:lang w:bidi="th-TH"/>
        </w:rPr>
      </w:pPr>
    </w:p>
    <w:p w14:paraId="105A6F78" w14:textId="65BF7E9D" w:rsidR="002D30E0" w:rsidRPr="00E3220E" w:rsidRDefault="002D30E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Add</w:t>
      </w:r>
      <w:r w:rsidR="00120BA0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C17BF6" w:rsidRPr="00E3220E">
        <w:rPr>
          <w:color w:val="000000" w:themeColor="text1"/>
          <w:highlight w:val="yellow"/>
          <w:lang w:bidi="th-TH"/>
        </w:rPr>
        <w:t>30</w:t>
      </w:r>
      <w:r w:rsidR="00C17BF6" w:rsidRPr="00E3220E">
        <w:rPr>
          <w:color w:val="000000" w:themeColor="text1"/>
          <w:highlight w:val="yellow"/>
          <w:cs/>
          <w:lang w:bidi="th-TH"/>
        </w:rPr>
        <w:t>-</w:t>
      </w:r>
      <w:r w:rsidR="00C17BF6" w:rsidRPr="00E3220E">
        <w:rPr>
          <w:color w:val="000000" w:themeColor="text1"/>
          <w:highlight w:val="yellow"/>
          <w:lang w:bidi="th-TH"/>
        </w:rPr>
        <w:t>60</w:t>
      </w:r>
      <w:r w:rsidR="00EA6046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E3220E">
        <w:rPr>
          <w:color w:val="000000" w:themeColor="text1"/>
          <w:highlight w:val="yellow"/>
          <w:lang w:bidi="th-TH"/>
        </w:rPr>
        <w:t>µL</w:t>
      </w:r>
      <w:r w:rsidR="00C17BF6" w:rsidRPr="00E3220E">
        <w:rPr>
          <w:color w:val="000000" w:themeColor="text1"/>
          <w:highlight w:val="yellow"/>
          <w:lang w:bidi="th-TH"/>
        </w:rPr>
        <w:t xml:space="preserve"> </w:t>
      </w:r>
      <w:r w:rsidR="00EA353B" w:rsidRPr="00E3220E">
        <w:rPr>
          <w:color w:val="000000" w:themeColor="text1"/>
          <w:highlight w:val="yellow"/>
          <w:lang w:bidi="th-TH"/>
        </w:rPr>
        <w:t xml:space="preserve">of </w:t>
      </w:r>
      <w:r w:rsidR="00C17BF6" w:rsidRPr="00E3220E">
        <w:rPr>
          <w:color w:val="000000" w:themeColor="text1"/>
          <w:highlight w:val="yellow"/>
          <w:lang w:bidi="th-TH"/>
        </w:rPr>
        <w:t>R</w:t>
      </w:r>
      <w:r w:rsidR="00EA6046" w:rsidRPr="00E3220E">
        <w:rPr>
          <w:color w:val="000000" w:themeColor="text1"/>
          <w:highlight w:val="yellow"/>
          <w:lang w:bidi="th-TH"/>
        </w:rPr>
        <w:t>Nase</w:t>
      </w:r>
      <w:r w:rsidR="00EA6046" w:rsidRPr="00E3220E">
        <w:rPr>
          <w:color w:val="000000" w:themeColor="text1"/>
          <w:highlight w:val="yellow"/>
          <w:cs/>
          <w:lang w:bidi="th-TH"/>
        </w:rPr>
        <w:t>-</w:t>
      </w:r>
      <w:r w:rsidR="00C17BF6" w:rsidRPr="00E3220E">
        <w:rPr>
          <w:color w:val="000000" w:themeColor="text1"/>
          <w:highlight w:val="yellow"/>
          <w:lang w:bidi="th-TH"/>
        </w:rPr>
        <w:t>free</w:t>
      </w:r>
      <w:r w:rsidR="00120BA0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4266E2" w:rsidRPr="00E3220E">
        <w:rPr>
          <w:color w:val="000000" w:themeColor="text1"/>
          <w:highlight w:val="yellow"/>
          <w:lang w:bidi="th-TH"/>
        </w:rPr>
        <w:t>water</w:t>
      </w:r>
      <w:r w:rsidR="00C17BF6" w:rsidRPr="00E3220E">
        <w:rPr>
          <w:color w:val="000000" w:themeColor="text1"/>
          <w:highlight w:val="yellow"/>
          <w:lang w:bidi="th-TH"/>
        </w:rPr>
        <w:t>, pre</w:t>
      </w:r>
      <w:r w:rsidR="00C17BF6" w:rsidRPr="00E3220E">
        <w:rPr>
          <w:color w:val="000000" w:themeColor="text1"/>
          <w:highlight w:val="yellow"/>
          <w:cs/>
          <w:lang w:bidi="th-TH"/>
        </w:rPr>
        <w:t>-</w:t>
      </w:r>
      <w:r w:rsidR="00C17BF6" w:rsidRPr="00E3220E">
        <w:rPr>
          <w:color w:val="000000" w:themeColor="text1"/>
          <w:highlight w:val="yellow"/>
          <w:lang w:bidi="th-TH"/>
        </w:rPr>
        <w:t>warmed to</w:t>
      </w:r>
      <w:r w:rsidR="004266E2" w:rsidRPr="00E3220E">
        <w:rPr>
          <w:color w:val="000000" w:themeColor="text1"/>
          <w:highlight w:val="yellow"/>
          <w:lang w:bidi="th-TH"/>
        </w:rPr>
        <w:t xml:space="preserve"> 55</w:t>
      </w:r>
      <w:r w:rsidR="004266E2" w:rsidRPr="00E3220E">
        <w:rPr>
          <w:color w:val="000000" w:themeColor="text1"/>
          <w:highlight w:val="yellow"/>
          <w:cs/>
          <w:lang w:bidi="th-TH"/>
        </w:rPr>
        <w:t>-</w:t>
      </w:r>
      <w:r w:rsidR="004266E2" w:rsidRPr="00E3220E">
        <w:rPr>
          <w:color w:val="000000" w:themeColor="text1"/>
          <w:highlight w:val="yellow"/>
          <w:lang w:bidi="th-TH"/>
        </w:rPr>
        <w:t>60</w:t>
      </w:r>
      <w:r w:rsidR="00EA6046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4266E2" w:rsidRPr="00E3220E">
        <w:rPr>
          <w:color w:val="000000" w:themeColor="text1"/>
          <w:highlight w:val="yellow"/>
          <w:lang w:bidi="th-TH"/>
        </w:rPr>
        <w:t xml:space="preserve">°C </w:t>
      </w:r>
      <w:r w:rsidR="00BA7CBC" w:rsidRPr="00E3220E">
        <w:rPr>
          <w:color w:val="000000" w:themeColor="text1"/>
          <w:highlight w:val="yellow"/>
          <w:lang w:bidi="th-TH"/>
        </w:rPr>
        <w:t xml:space="preserve">to </w:t>
      </w:r>
      <w:r w:rsidR="00EA353B" w:rsidRPr="00E3220E">
        <w:rPr>
          <w:color w:val="000000" w:themeColor="text1"/>
          <w:highlight w:val="yellow"/>
          <w:lang w:bidi="th-TH"/>
        </w:rPr>
        <w:t>solubilize</w:t>
      </w:r>
      <w:r w:rsidR="00553CBB" w:rsidRPr="00E3220E">
        <w:rPr>
          <w:color w:val="000000" w:themeColor="text1"/>
          <w:highlight w:val="yellow"/>
          <w:lang w:bidi="th-TH"/>
        </w:rPr>
        <w:t xml:space="preserve"> </w:t>
      </w:r>
      <w:r w:rsidR="00565EB6" w:rsidRPr="00E3220E">
        <w:rPr>
          <w:color w:val="000000" w:themeColor="text1"/>
          <w:highlight w:val="yellow"/>
          <w:lang w:bidi="th-TH"/>
        </w:rPr>
        <w:t>the RNA pellet</w:t>
      </w:r>
      <w:r w:rsidR="009307B0" w:rsidRPr="00E3220E">
        <w:rPr>
          <w:color w:val="000000" w:themeColor="text1"/>
          <w:highlight w:val="yellow"/>
          <w:cs/>
          <w:lang w:bidi="th-TH"/>
        </w:rPr>
        <w:t>.</w:t>
      </w:r>
    </w:p>
    <w:p w14:paraId="55529AD3" w14:textId="77777777" w:rsidR="00AA065D" w:rsidRPr="00E3220E" w:rsidRDefault="00AA065D" w:rsidP="00E3220E">
      <w:pPr>
        <w:widowControl/>
        <w:jc w:val="left"/>
        <w:rPr>
          <w:color w:val="000000" w:themeColor="text1"/>
          <w:cs/>
          <w:lang w:bidi="th-TH"/>
        </w:rPr>
      </w:pPr>
    </w:p>
    <w:p w14:paraId="2CB705A1" w14:textId="3CEFCA43" w:rsidR="00AA065D" w:rsidRPr="00E3220E" w:rsidRDefault="00AA065D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auto"/>
        </w:rPr>
      </w:pPr>
      <w:r w:rsidRPr="00E3220E">
        <w:rPr>
          <w:color w:val="auto"/>
          <w:lang w:bidi="th-TH"/>
        </w:rPr>
        <w:t>P</w:t>
      </w:r>
      <w:r w:rsidRPr="00E3220E">
        <w:rPr>
          <w:color w:val="auto"/>
        </w:rPr>
        <w:t>lace the RNA on ice for immediate use</w:t>
      </w:r>
      <w:r w:rsidRPr="00E3220E">
        <w:rPr>
          <w:color w:val="auto"/>
          <w:cs/>
          <w:lang w:bidi="th-TH"/>
        </w:rPr>
        <w:t xml:space="preserve"> </w:t>
      </w:r>
      <w:r w:rsidRPr="00E3220E">
        <w:rPr>
          <w:color w:val="auto"/>
        </w:rPr>
        <w:t xml:space="preserve">or store at </w:t>
      </w:r>
      <w:r w:rsidRPr="00E3220E">
        <w:rPr>
          <w:color w:val="auto"/>
          <w:cs/>
          <w:lang w:bidi="th-TH"/>
        </w:rPr>
        <w:t>-</w:t>
      </w:r>
      <w:r w:rsidR="00A97D7B" w:rsidRPr="00E3220E">
        <w:rPr>
          <w:color w:val="auto"/>
          <w:cs/>
          <w:lang w:bidi="th-TH"/>
        </w:rPr>
        <w:t xml:space="preserve"> </w:t>
      </w:r>
      <w:r w:rsidR="00A97D7B" w:rsidRPr="00E3220E">
        <w:rPr>
          <w:color w:val="auto"/>
          <w:lang w:bidi="th-TH"/>
        </w:rPr>
        <w:t>8</w:t>
      </w:r>
      <w:r w:rsidRPr="00E3220E">
        <w:rPr>
          <w:color w:val="auto"/>
        </w:rPr>
        <w:t>0</w:t>
      </w:r>
      <w:r w:rsidRPr="00E3220E">
        <w:rPr>
          <w:rFonts w:eastAsia="MTSY"/>
          <w:color w:val="auto"/>
          <w:cs/>
          <w:lang w:bidi="th-TH"/>
        </w:rPr>
        <w:t xml:space="preserve"> </w:t>
      </w:r>
      <w:r w:rsidRPr="00E3220E">
        <w:rPr>
          <w:color w:val="auto"/>
          <w:lang w:bidi="th-TH"/>
        </w:rPr>
        <w:t>°C</w:t>
      </w:r>
      <w:r w:rsidRPr="00E3220E">
        <w:rPr>
          <w:color w:val="auto"/>
        </w:rPr>
        <w:t xml:space="preserve"> for later use</w:t>
      </w:r>
      <w:r w:rsidRPr="00E3220E">
        <w:rPr>
          <w:color w:val="auto"/>
          <w:cs/>
          <w:lang w:bidi="th-TH"/>
        </w:rPr>
        <w:t>.</w:t>
      </w:r>
    </w:p>
    <w:p w14:paraId="53F0D831" w14:textId="77777777" w:rsidR="00E12DBD" w:rsidRPr="00E3220E" w:rsidRDefault="00E12DBD" w:rsidP="00E3220E">
      <w:pPr>
        <w:widowControl/>
        <w:jc w:val="left"/>
        <w:rPr>
          <w:color w:val="000000" w:themeColor="text1"/>
          <w:lang w:bidi="th-TH"/>
        </w:rPr>
      </w:pPr>
    </w:p>
    <w:p w14:paraId="3EDFB3E2" w14:textId="720AE878" w:rsidR="009307B0" w:rsidRPr="00E3220E" w:rsidRDefault="00E12DBD" w:rsidP="00E3220E">
      <w:pPr>
        <w:pStyle w:val="ListParagraph"/>
        <w:widowControl/>
        <w:numPr>
          <w:ilvl w:val="0"/>
          <w:numId w:val="26"/>
        </w:numPr>
        <w:ind w:left="0" w:firstLine="0"/>
        <w:jc w:val="left"/>
        <w:rPr>
          <w:b/>
          <w:color w:val="000000" w:themeColor="text1"/>
          <w:cs/>
          <w:lang w:bidi="th-TH"/>
        </w:rPr>
      </w:pPr>
      <w:r w:rsidRPr="00E3220E">
        <w:rPr>
          <w:b/>
          <w:color w:val="000000" w:themeColor="text1"/>
          <w:highlight w:val="yellow"/>
          <w:lang w:bidi="th-TH"/>
        </w:rPr>
        <w:t xml:space="preserve">Quantify RNA </w:t>
      </w:r>
      <w:r w:rsidR="00EA353B" w:rsidRPr="00E3220E">
        <w:rPr>
          <w:b/>
          <w:color w:val="000000" w:themeColor="text1"/>
          <w:highlight w:val="yellow"/>
          <w:lang w:bidi="th-TH"/>
        </w:rPr>
        <w:t>C</w:t>
      </w:r>
      <w:r w:rsidRPr="00E3220E">
        <w:rPr>
          <w:b/>
          <w:color w:val="000000" w:themeColor="text1"/>
          <w:highlight w:val="yellow"/>
          <w:lang w:bidi="th-TH"/>
        </w:rPr>
        <w:t xml:space="preserve">oncentration using </w:t>
      </w:r>
      <w:r w:rsidR="00C17BF6" w:rsidRPr="00E3220E">
        <w:rPr>
          <w:b/>
          <w:color w:val="000000" w:themeColor="text1"/>
          <w:highlight w:val="yellow"/>
          <w:lang w:bidi="th-TH"/>
        </w:rPr>
        <w:t xml:space="preserve">a </w:t>
      </w:r>
      <w:r w:rsidR="00EA353B" w:rsidRPr="00E3220E">
        <w:rPr>
          <w:b/>
          <w:color w:val="000000" w:themeColor="text1"/>
          <w:highlight w:val="yellow"/>
          <w:lang w:bidi="th-TH"/>
        </w:rPr>
        <w:t>Micro</w:t>
      </w:r>
      <w:r w:rsidR="00C17BF6" w:rsidRPr="00E3220E">
        <w:rPr>
          <w:b/>
          <w:bCs/>
          <w:color w:val="000000" w:themeColor="text1"/>
          <w:highlight w:val="yellow"/>
          <w:cs/>
          <w:lang w:bidi="th-TH"/>
        </w:rPr>
        <w:t>-</w:t>
      </w:r>
      <w:r w:rsidR="00EA353B" w:rsidRPr="00E3220E">
        <w:rPr>
          <w:b/>
          <w:color w:val="000000" w:themeColor="text1"/>
          <w:highlight w:val="yellow"/>
          <w:lang w:bidi="th-TH"/>
        </w:rPr>
        <w:t>Volume Spectrophotometer</w:t>
      </w:r>
    </w:p>
    <w:p w14:paraId="0F598DF1" w14:textId="77777777" w:rsidR="00865720" w:rsidRPr="00E3220E" w:rsidRDefault="00865720" w:rsidP="00E3220E">
      <w:pPr>
        <w:widowControl/>
        <w:jc w:val="left"/>
        <w:rPr>
          <w:color w:val="000000" w:themeColor="text1"/>
          <w:lang w:bidi="th-TH"/>
        </w:rPr>
      </w:pPr>
    </w:p>
    <w:p w14:paraId="32093277" w14:textId="4CF0FD62" w:rsidR="00865720" w:rsidRPr="00E3220E" w:rsidRDefault="0086572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t xml:space="preserve">Switch the settings of the </w:t>
      </w:r>
      <w:r w:rsidR="00553CBB" w:rsidRPr="00E3220E">
        <w:rPr>
          <w:color w:val="000000" w:themeColor="text1"/>
          <w:lang w:bidi="th-TH"/>
        </w:rPr>
        <w:t>spectrophotometer to RNA</w:t>
      </w:r>
      <w:r w:rsidRPr="00E3220E">
        <w:rPr>
          <w:color w:val="000000" w:themeColor="text1"/>
          <w:cs/>
          <w:lang w:bidi="th-TH"/>
        </w:rPr>
        <w:t>.</w:t>
      </w:r>
    </w:p>
    <w:p w14:paraId="73CD9451" w14:textId="77777777" w:rsidR="00865720" w:rsidRPr="00E3220E" w:rsidRDefault="00865720" w:rsidP="00E3220E">
      <w:pPr>
        <w:widowControl/>
        <w:jc w:val="left"/>
        <w:rPr>
          <w:color w:val="000000" w:themeColor="text1"/>
          <w:lang w:bidi="th-TH"/>
        </w:rPr>
      </w:pPr>
    </w:p>
    <w:p w14:paraId="25E1CB6F" w14:textId="4BF8AB37" w:rsidR="00865720" w:rsidRPr="00E3220E" w:rsidRDefault="0086572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t>Use 1</w:t>
      </w:r>
      <w:r w:rsidRPr="00E3220E">
        <w:rPr>
          <w:color w:val="000000" w:themeColor="text1"/>
          <w:cs/>
          <w:lang w:bidi="th-TH"/>
        </w:rPr>
        <w:t>-</w:t>
      </w:r>
      <w:r w:rsidRPr="00E3220E">
        <w:rPr>
          <w:color w:val="000000" w:themeColor="text1"/>
          <w:lang w:bidi="th-TH"/>
        </w:rPr>
        <w:t>2 μ</w:t>
      </w:r>
      <w:r w:rsidR="001A34C1" w:rsidRPr="00E3220E">
        <w:rPr>
          <w:color w:val="000000" w:themeColor="text1"/>
          <w:lang w:bidi="th-TH"/>
        </w:rPr>
        <w:t>L</w:t>
      </w:r>
      <w:r w:rsidRPr="00E3220E">
        <w:rPr>
          <w:color w:val="000000" w:themeColor="text1"/>
          <w:lang w:bidi="th-TH"/>
        </w:rPr>
        <w:t xml:space="preserve"> of </w:t>
      </w:r>
      <w:r w:rsidR="00F34443" w:rsidRPr="00E3220E">
        <w:rPr>
          <w:color w:val="000000" w:themeColor="text1"/>
          <w:lang w:bidi="th-TH"/>
        </w:rPr>
        <w:t>RNase-free water</w:t>
      </w:r>
      <w:r w:rsidRPr="00E3220E">
        <w:rPr>
          <w:color w:val="000000" w:themeColor="text1"/>
          <w:lang w:bidi="th-TH"/>
        </w:rPr>
        <w:t xml:space="preserve"> as a blank</w:t>
      </w:r>
      <w:r w:rsidRPr="00E3220E">
        <w:rPr>
          <w:color w:val="000000" w:themeColor="text1"/>
          <w:cs/>
          <w:lang w:bidi="th-TH"/>
        </w:rPr>
        <w:t>.</w:t>
      </w:r>
    </w:p>
    <w:p w14:paraId="091125B4" w14:textId="6AEDFE1B" w:rsidR="00553CBB" w:rsidRPr="00E3220E" w:rsidRDefault="00F34443" w:rsidP="00E3220E">
      <w:pPr>
        <w:widowControl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tab/>
      </w:r>
    </w:p>
    <w:p w14:paraId="624630BF" w14:textId="4E9B2201" w:rsidR="00865720" w:rsidRPr="00E3220E" w:rsidRDefault="0086572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Use 1</w:t>
      </w:r>
      <w:r w:rsidRPr="00E3220E">
        <w:rPr>
          <w:color w:val="000000" w:themeColor="text1"/>
          <w:highlight w:val="yellow"/>
          <w:cs/>
          <w:lang w:bidi="th-TH"/>
        </w:rPr>
        <w:t>-</w:t>
      </w:r>
      <w:r w:rsidRPr="00E3220E">
        <w:rPr>
          <w:color w:val="000000" w:themeColor="text1"/>
          <w:highlight w:val="yellow"/>
          <w:lang w:bidi="th-TH"/>
        </w:rPr>
        <w:t>2 μ</w:t>
      </w:r>
      <w:r w:rsidR="001A34C1" w:rsidRPr="00E3220E">
        <w:rPr>
          <w:color w:val="000000" w:themeColor="text1"/>
          <w:highlight w:val="yellow"/>
          <w:lang w:bidi="th-TH"/>
        </w:rPr>
        <w:t>L</w:t>
      </w:r>
      <w:r w:rsidRPr="00E3220E">
        <w:rPr>
          <w:color w:val="000000" w:themeColor="text1"/>
          <w:highlight w:val="yellow"/>
          <w:lang w:bidi="th-TH"/>
        </w:rPr>
        <w:t xml:space="preserve"> of each RNA sample to assess the RNA quantity</w:t>
      </w:r>
      <w:r w:rsidRPr="00E3220E">
        <w:rPr>
          <w:color w:val="000000" w:themeColor="text1"/>
          <w:highlight w:val="yellow"/>
          <w:cs/>
          <w:lang w:bidi="th-TH"/>
        </w:rPr>
        <w:t>.</w:t>
      </w:r>
    </w:p>
    <w:p w14:paraId="140BE23C" w14:textId="77777777" w:rsidR="00865720" w:rsidRPr="00E3220E" w:rsidRDefault="00865720" w:rsidP="00E3220E">
      <w:pPr>
        <w:widowControl/>
        <w:jc w:val="left"/>
        <w:rPr>
          <w:iCs/>
          <w:color w:val="000000" w:themeColor="text1"/>
          <w:lang w:bidi="th-TH"/>
        </w:rPr>
      </w:pPr>
    </w:p>
    <w:p w14:paraId="2F3ADC53" w14:textId="3BDA6361" w:rsidR="001A34C1" w:rsidRPr="00E3220E" w:rsidRDefault="0086572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iCs/>
          <w:color w:val="000000" w:themeColor="text1"/>
          <w:cs/>
          <w:lang w:bidi="th-TH"/>
        </w:rPr>
      </w:pPr>
      <w:r w:rsidRPr="00E3220E">
        <w:rPr>
          <w:iCs/>
          <w:color w:val="000000" w:themeColor="text1"/>
          <w:lang w:bidi="th-TH"/>
        </w:rPr>
        <w:t xml:space="preserve">Record the readings at </w:t>
      </w:r>
      <w:r w:rsidR="003266D6" w:rsidRPr="00E3220E">
        <w:rPr>
          <w:iCs/>
          <w:color w:val="000000" w:themeColor="text1"/>
          <w:lang w:bidi="th-TH"/>
        </w:rPr>
        <w:t xml:space="preserve">230 nm, </w:t>
      </w:r>
      <w:r w:rsidR="00F83176" w:rsidRPr="00E3220E">
        <w:rPr>
          <w:iCs/>
          <w:color w:val="000000" w:themeColor="text1"/>
          <w:lang w:bidi="th-TH"/>
        </w:rPr>
        <w:t xml:space="preserve">260 nm </w:t>
      </w:r>
      <w:r w:rsidRPr="00E3220E">
        <w:rPr>
          <w:iCs/>
          <w:color w:val="000000" w:themeColor="text1"/>
          <w:lang w:bidi="th-TH"/>
        </w:rPr>
        <w:t>and 280 nm</w:t>
      </w:r>
      <w:r w:rsidR="001A34C1" w:rsidRPr="00E3220E">
        <w:rPr>
          <w:iCs/>
          <w:color w:val="000000" w:themeColor="text1"/>
          <w:lang w:bidi="th-TH"/>
        </w:rPr>
        <w:t xml:space="preserve"> for each sample</w:t>
      </w:r>
      <w:r w:rsidRPr="00E3220E">
        <w:rPr>
          <w:iCs/>
          <w:color w:val="000000" w:themeColor="text1"/>
          <w:cs/>
          <w:lang w:bidi="th-TH"/>
        </w:rPr>
        <w:t xml:space="preserve">. </w:t>
      </w:r>
    </w:p>
    <w:p w14:paraId="1C382973" w14:textId="77777777" w:rsidR="00C617BF" w:rsidRPr="00E3220E" w:rsidRDefault="00C617BF" w:rsidP="00E3220E">
      <w:pPr>
        <w:widowControl/>
        <w:jc w:val="left"/>
        <w:rPr>
          <w:iCs/>
          <w:color w:val="000000" w:themeColor="text1"/>
          <w:cs/>
          <w:lang w:bidi="th-TH"/>
        </w:rPr>
      </w:pPr>
    </w:p>
    <w:p w14:paraId="0C12439B" w14:textId="7AFA71D6" w:rsidR="00865720" w:rsidRPr="00E3220E" w:rsidRDefault="00C617BF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iCs/>
          <w:color w:val="000000" w:themeColor="text1"/>
          <w:lang w:bidi="th-TH"/>
        </w:rPr>
        <w:t>Dilute the RNA to 200 µg/mL using RNase</w:t>
      </w:r>
      <w:r w:rsidRPr="00E3220E">
        <w:rPr>
          <w:iCs/>
          <w:color w:val="000000" w:themeColor="text1"/>
          <w:cs/>
          <w:lang w:bidi="th-TH"/>
        </w:rPr>
        <w:t>-</w:t>
      </w:r>
      <w:r w:rsidRPr="00E3220E">
        <w:rPr>
          <w:iCs/>
          <w:color w:val="000000" w:themeColor="text1"/>
          <w:lang w:bidi="th-TH"/>
        </w:rPr>
        <w:t>free</w:t>
      </w:r>
      <w:r w:rsidRPr="00E3220E">
        <w:rPr>
          <w:iCs/>
          <w:color w:val="000000" w:themeColor="text1"/>
          <w:cs/>
          <w:lang w:bidi="th-TH"/>
        </w:rPr>
        <w:t xml:space="preserve"> </w:t>
      </w:r>
      <w:r w:rsidRPr="00E3220E">
        <w:rPr>
          <w:iCs/>
          <w:color w:val="000000" w:themeColor="text1"/>
          <w:lang w:bidi="th-TH"/>
        </w:rPr>
        <w:t>water.</w:t>
      </w:r>
    </w:p>
    <w:p w14:paraId="74EE17AC" w14:textId="77777777" w:rsidR="00EA353B" w:rsidRPr="00E3220E" w:rsidRDefault="00EA353B" w:rsidP="00E3220E">
      <w:pPr>
        <w:pStyle w:val="ListParagraph"/>
        <w:widowControl/>
        <w:ind w:left="0"/>
        <w:jc w:val="left"/>
        <w:rPr>
          <w:color w:val="000000" w:themeColor="text1"/>
          <w:lang w:bidi="th-TH"/>
        </w:rPr>
      </w:pPr>
    </w:p>
    <w:p w14:paraId="36A8E321" w14:textId="01DF44B4" w:rsidR="00433407" w:rsidRPr="00E3220E" w:rsidRDefault="00C242ED" w:rsidP="00E3220E">
      <w:pPr>
        <w:pStyle w:val="ListParagraph"/>
        <w:widowControl/>
        <w:numPr>
          <w:ilvl w:val="0"/>
          <w:numId w:val="26"/>
        </w:numPr>
        <w:ind w:left="0" w:firstLine="0"/>
        <w:jc w:val="left"/>
        <w:rPr>
          <w:b/>
          <w:bCs/>
          <w:color w:val="000000" w:themeColor="text1"/>
          <w:lang w:bidi="th-TH"/>
        </w:rPr>
      </w:pPr>
      <w:r w:rsidRPr="00E3220E">
        <w:rPr>
          <w:b/>
          <w:bCs/>
          <w:color w:val="000000" w:themeColor="text1"/>
          <w:highlight w:val="yellow"/>
        </w:rPr>
        <w:t>Synthesis</w:t>
      </w:r>
      <w:r w:rsidRPr="00E3220E">
        <w:rPr>
          <w:b/>
          <w:bCs/>
          <w:color w:val="auto"/>
          <w:highlight w:val="yellow"/>
        </w:rPr>
        <w:t xml:space="preserve"> of </w:t>
      </w:r>
      <w:r w:rsidR="00141E4B" w:rsidRPr="00E3220E">
        <w:rPr>
          <w:b/>
          <w:bCs/>
          <w:color w:val="auto"/>
          <w:highlight w:val="yellow"/>
        </w:rPr>
        <w:t xml:space="preserve">complementary </w:t>
      </w:r>
      <w:r w:rsidRPr="00E3220E">
        <w:rPr>
          <w:b/>
          <w:bCs/>
          <w:color w:val="auto"/>
          <w:highlight w:val="yellow"/>
        </w:rPr>
        <w:t>DNA</w:t>
      </w:r>
      <w:r w:rsidR="00141E4B" w:rsidRPr="00E3220E">
        <w:rPr>
          <w:b/>
          <w:bCs/>
          <w:color w:val="auto"/>
          <w:highlight w:val="yellow"/>
          <w:cs/>
          <w:lang w:bidi="th-TH"/>
        </w:rPr>
        <w:t xml:space="preserve"> (</w:t>
      </w:r>
      <w:r w:rsidR="00141E4B" w:rsidRPr="00E3220E">
        <w:rPr>
          <w:b/>
          <w:bCs/>
          <w:color w:val="auto"/>
          <w:highlight w:val="yellow"/>
        </w:rPr>
        <w:t>cDNA</w:t>
      </w:r>
      <w:r w:rsidR="00141E4B" w:rsidRPr="00E3220E">
        <w:rPr>
          <w:b/>
          <w:bCs/>
          <w:color w:val="auto"/>
          <w:highlight w:val="yellow"/>
          <w:cs/>
          <w:lang w:bidi="th-TH"/>
        </w:rPr>
        <w:t>)</w:t>
      </w:r>
      <w:r w:rsidR="00C81E6D" w:rsidRPr="00E3220E">
        <w:rPr>
          <w:b/>
          <w:bCs/>
          <w:color w:val="auto"/>
          <w:highlight w:val="yellow"/>
        </w:rPr>
        <w:t xml:space="preserve"> using t</w:t>
      </w:r>
      <w:r w:rsidRPr="00E3220E">
        <w:rPr>
          <w:b/>
          <w:bCs/>
          <w:color w:val="auto"/>
          <w:highlight w:val="yellow"/>
        </w:rPr>
        <w:t>otal RNA</w:t>
      </w:r>
    </w:p>
    <w:p w14:paraId="5D0516E2" w14:textId="77777777" w:rsidR="006907E6" w:rsidRPr="00E3220E" w:rsidRDefault="006907E6" w:rsidP="00E3220E">
      <w:pPr>
        <w:widowControl/>
        <w:jc w:val="left"/>
        <w:rPr>
          <w:b/>
          <w:bCs/>
          <w:color w:val="000000" w:themeColor="text1"/>
          <w:lang w:bidi="th-TH"/>
        </w:rPr>
      </w:pPr>
    </w:p>
    <w:p w14:paraId="0E84A7FC" w14:textId="1F9DFDDE" w:rsidR="00C617BF" w:rsidRPr="00E3220E" w:rsidRDefault="00C617BF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iCs/>
          <w:color w:val="000000" w:themeColor="text1"/>
          <w:highlight w:val="yellow"/>
          <w:lang w:bidi="th-TH"/>
        </w:rPr>
      </w:pPr>
      <w:r w:rsidRPr="00E3220E">
        <w:rPr>
          <w:iCs/>
          <w:color w:val="000000" w:themeColor="text1"/>
          <w:highlight w:val="yellow"/>
          <w:lang w:bidi="th-TH"/>
        </w:rPr>
        <w:t>Prepare a RT-master-mix according to the number of samples and controls to be tested. This mix includes nuclease-free water, 1</w:t>
      </w:r>
      <w:r w:rsidR="00EA353B" w:rsidRPr="00E3220E">
        <w:rPr>
          <w:iCs/>
          <w:color w:val="000000" w:themeColor="text1"/>
          <w:highlight w:val="yellow"/>
          <w:lang w:bidi="th-TH"/>
        </w:rPr>
        <w:t>x</w:t>
      </w:r>
      <w:r w:rsidRPr="00E3220E">
        <w:rPr>
          <w:iCs/>
          <w:color w:val="000000" w:themeColor="text1"/>
          <w:highlight w:val="yellow"/>
          <w:lang w:bidi="th-TH"/>
        </w:rPr>
        <w:t xml:space="preserve"> reverse transcriptase buffer containing MgCl</w:t>
      </w:r>
      <w:r w:rsidRPr="00E3220E">
        <w:rPr>
          <w:iCs/>
          <w:color w:val="000000" w:themeColor="text1"/>
          <w:highlight w:val="yellow"/>
          <w:vertAlign w:val="subscript"/>
          <w:lang w:bidi="th-TH"/>
        </w:rPr>
        <w:t>2</w:t>
      </w:r>
      <w:r w:rsidRPr="00E3220E">
        <w:rPr>
          <w:iCs/>
          <w:color w:val="000000" w:themeColor="text1"/>
          <w:highlight w:val="yellow"/>
          <w:lang w:bidi="th-TH"/>
        </w:rPr>
        <w:t xml:space="preserve">, 0.5 mM dNTPs, </w:t>
      </w:r>
      <w:r w:rsidR="00EA353B" w:rsidRPr="00E3220E">
        <w:rPr>
          <w:iCs/>
          <w:color w:val="000000" w:themeColor="text1"/>
          <w:highlight w:val="yellow"/>
          <w:lang w:bidi="th-TH"/>
        </w:rPr>
        <w:t xml:space="preserve">and </w:t>
      </w:r>
      <w:r w:rsidRPr="00E3220E">
        <w:rPr>
          <w:iCs/>
          <w:color w:val="000000" w:themeColor="text1"/>
          <w:highlight w:val="yellow"/>
          <w:lang w:bidi="th-TH"/>
        </w:rPr>
        <w:t>100</w:t>
      </w:r>
      <w:r w:rsidR="00D76B08" w:rsidRPr="00E3220E">
        <w:rPr>
          <w:iCs/>
          <w:color w:val="000000" w:themeColor="text1"/>
          <w:highlight w:val="yellow"/>
          <w:lang w:bidi="th-TH"/>
        </w:rPr>
        <w:t xml:space="preserve"> </w:t>
      </w:r>
      <w:r w:rsidRPr="00E3220E">
        <w:rPr>
          <w:iCs/>
          <w:color w:val="000000" w:themeColor="text1"/>
          <w:highlight w:val="yellow"/>
          <w:lang w:bidi="th-TH"/>
        </w:rPr>
        <w:t xml:space="preserve">U </w:t>
      </w:r>
      <w:r w:rsidR="00EA353B" w:rsidRPr="00E3220E">
        <w:rPr>
          <w:iCs/>
          <w:color w:val="000000" w:themeColor="text1"/>
          <w:highlight w:val="yellow"/>
          <w:lang w:bidi="th-TH"/>
        </w:rPr>
        <w:t xml:space="preserve">of </w:t>
      </w:r>
      <w:r w:rsidRPr="00E3220E">
        <w:rPr>
          <w:iCs/>
          <w:color w:val="000000" w:themeColor="text1"/>
          <w:highlight w:val="yellow"/>
          <w:lang w:bidi="th-TH"/>
        </w:rPr>
        <w:t>reverse transcriptase enzyme mix compris</w:t>
      </w:r>
      <w:r w:rsidR="00EA353B" w:rsidRPr="00E3220E">
        <w:rPr>
          <w:iCs/>
          <w:color w:val="000000" w:themeColor="text1"/>
          <w:highlight w:val="yellow"/>
          <w:lang w:bidi="th-TH"/>
        </w:rPr>
        <w:t xml:space="preserve">ed of </w:t>
      </w:r>
      <w:r w:rsidR="00D76B08" w:rsidRPr="00E3220E">
        <w:rPr>
          <w:iCs/>
          <w:color w:val="000000" w:themeColor="text1"/>
          <w:highlight w:val="yellow"/>
          <w:lang w:bidi="th-TH"/>
        </w:rPr>
        <w:t xml:space="preserve">the </w:t>
      </w:r>
      <w:r w:rsidRPr="00E3220E">
        <w:rPr>
          <w:iCs/>
          <w:color w:val="000000" w:themeColor="text1"/>
          <w:highlight w:val="yellow"/>
          <w:lang w:bidi="th-TH"/>
        </w:rPr>
        <w:t>reverse transcriptase</w:t>
      </w:r>
      <w:r w:rsidR="00D76B08" w:rsidRPr="00E3220E">
        <w:rPr>
          <w:iCs/>
          <w:color w:val="000000" w:themeColor="text1"/>
          <w:highlight w:val="yellow"/>
          <w:lang w:bidi="th-TH"/>
        </w:rPr>
        <w:t>,</w:t>
      </w:r>
      <w:r w:rsidR="00FA3C9D" w:rsidRPr="00E3220E">
        <w:rPr>
          <w:iCs/>
          <w:color w:val="000000" w:themeColor="text1"/>
          <w:highlight w:val="yellow"/>
          <w:lang w:bidi="th-TH"/>
        </w:rPr>
        <w:t xml:space="preserve"> </w:t>
      </w:r>
      <w:r w:rsidRPr="00E3220E">
        <w:rPr>
          <w:iCs/>
          <w:color w:val="000000" w:themeColor="text1"/>
          <w:highlight w:val="yellow"/>
          <w:lang w:bidi="th-TH"/>
        </w:rPr>
        <w:t>RNase inhibi</w:t>
      </w:r>
      <w:r w:rsidR="00B745AC" w:rsidRPr="00E3220E">
        <w:rPr>
          <w:iCs/>
          <w:color w:val="000000" w:themeColor="text1"/>
          <w:highlight w:val="yellow"/>
          <w:lang w:bidi="th-TH"/>
        </w:rPr>
        <w:t>tor and mix of random primers and</w:t>
      </w:r>
      <w:r w:rsidRPr="00E3220E">
        <w:rPr>
          <w:iCs/>
          <w:color w:val="000000" w:themeColor="text1"/>
          <w:highlight w:val="yellow"/>
          <w:lang w:bidi="th-TH"/>
        </w:rPr>
        <w:t xml:space="preserve"> oligo (dT).</w:t>
      </w:r>
    </w:p>
    <w:p w14:paraId="2216479E" w14:textId="77777777" w:rsidR="006907E6" w:rsidRPr="00E3220E" w:rsidRDefault="006907E6" w:rsidP="00E3220E">
      <w:pPr>
        <w:widowControl/>
        <w:jc w:val="left"/>
        <w:rPr>
          <w:color w:val="000000" w:themeColor="text1"/>
        </w:rPr>
      </w:pPr>
    </w:p>
    <w:p w14:paraId="6693ACFD" w14:textId="04589BC3" w:rsidR="00F83B80" w:rsidRPr="00E3220E" w:rsidRDefault="00E3220E" w:rsidP="00E3220E">
      <w:pPr>
        <w:widowControl/>
        <w:jc w:val="left"/>
        <w:rPr>
          <w:color w:val="000000" w:themeColor="text1"/>
        </w:rPr>
      </w:pPr>
      <w:r>
        <w:rPr>
          <w:bCs/>
          <w:color w:val="000000" w:themeColor="text1"/>
          <w:lang w:bidi="th-TH"/>
        </w:rPr>
        <w:t>Note:</w:t>
      </w:r>
      <w:r w:rsidR="00EA353B" w:rsidRPr="00E3220E">
        <w:rPr>
          <w:bCs/>
          <w:color w:val="000000" w:themeColor="text1"/>
          <w:lang w:bidi="th-TH"/>
        </w:rPr>
        <w:t xml:space="preserve"> T</w:t>
      </w:r>
      <w:r w:rsidR="00EA353B" w:rsidRPr="00E3220E">
        <w:rPr>
          <w:iCs/>
          <w:color w:val="auto"/>
        </w:rPr>
        <w:t xml:space="preserve">he </w:t>
      </w:r>
      <w:r w:rsidR="00F83B80" w:rsidRPr="00E3220E">
        <w:rPr>
          <w:color w:val="000000" w:themeColor="text1"/>
        </w:rPr>
        <w:t>controls are a minus</w:t>
      </w:r>
      <w:r w:rsidR="00F83B80" w:rsidRPr="00E3220E">
        <w:rPr>
          <w:color w:val="000000" w:themeColor="text1"/>
          <w:cs/>
          <w:lang w:bidi="th-TH"/>
        </w:rPr>
        <w:t>-</w:t>
      </w:r>
      <w:r w:rsidR="00F83B80" w:rsidRPr="00E3220E">
        <w:rPr>
          <w:color w:val="000000" w:themeColor="text1"/>
        </w:rPr>
        <w:t xml:space="preserve">reverse transcriptase sample </w:t>
      </w:r>
      <w:r w:rsidR="00F83B80" w:rsidRPr="00E3220E">
        <w:rPr>
          <w:color w:val="000000" w:themeColor="text1"/>
          <w:cs/>
          <w:lang w:bidi="th-TH"/>
        </w:rPr>
        <w:t>(-</w:t>
      </w:r>
      <w:r w:rsidR="00F83B80" w:rsidRPr="00E3220E">
        <w:rPr>
          <w:color w:val="000000" w:themeColor="text1"/>
        </w:rPr>
        <w:t>RT</w:t>
      </w:r>
      <w:r w:rsidR="00F83B80" w:rsidRPr="00E3220E">
        <w:rPr>
          <w:color w:val="000000" w:themeColor="text1"/>
          <w:cs/>
          <w:lang w:bidi="th-TH"/>
        </w:rPr>
        <w:t xml:space="preserve">) </w:t>
      </w:r>
      <w:r w:rsidR="00F83B80" w:rsidRPr="00E3220E">
        <w:rPr>
          <w:color w:val="000000" w:themeColor="text1"/>
        </w:rPr>
        <w:t>wherein the RT enzyme is replaced with nuclease</w:t>
      </w:r>
      <w:r w:rsidR="00F83B80" w:rsidRPr="00E3220E">
        <w:rPr>
          <w:color w:val="000000" w:themeColor="text1"/>
          <w:cs/>
          <w:lang w:bidi="th-TH"/>
        </w:rPr>
        <w:t>-</w:t>
      </w:r>
      <w:r w:rsidR="00F83B80" w:rsidRPr="00E3220E">
        <w:rPr>
          <w:color w:val="000000" w:themeColor="text1"/>
        </w:rPr>
        <w:t xml:space="preserve">free water and a no template control </w:t>
      </w:r>
      <w:r w:rsidR="00F83B80" w:rsidRPr="00E3220E">
        <w:rPr>
          <w:color w:val="000000" w:themeColor="text1"/>
          <w:cs/>
          <w:lang w:bidi="th-TH"/>
        </w:rPr>
        <w:t>(</w:t>
      </w:r>
      <w:r w:rsidR="00F83B80" w:rsidRPr="00E3220E">
        <w:rPr>
          <w:color w:val="000000" w:themeColor="text1"/>
        </w:rPr>
        <w:t>NTC</w:t>
      </w:r>
      <w:r w:rsidR="00F83B80" w:rsidRPr="00E3220E">
        <w:rPr>
          <w:color w:val="000000" w:themeColor="text1"/>
          <w:cs/>
          <w:lang w:bidi="th-TH"/>
        </w:rPr>
        <w:t xml:space="preserve">) </w:t>
      </w:r>
      <w:r w:rsidR="00F83B80" w:rsidRPr="00E3220E">
        <w:rPr>
          <w:color w:val="000000" w:themeColor="text1"/>
        </w:rPr>
        <w:t>wherein nuclease</w:t>
      </w:r>
      <w:r w:rsidR="00F83B80" w:rsidRPr="00E3220E">
        <w:rPr>
          <w:color w:val="000000" w:themeColor="text1"/>
          <w:cs/>
          <w:lang w:bidi="th-TH"/>
        </w:rPr>
        <w:t>-</w:t>
      </w:r>
      <w:r w:rsidR="00F83B80" w:rsidRPr="00E3220E">
        <w:rPr>
          <w:color w:val="000000" w:themeColor="text1"/>
        </w:rPr>
        <w:t>free water is added to the master</w:t>
      </w:r>
      <w:r w:rsidR="00F83B80" w:rsidRPr="00E3220E">
        <w:rPr>
          <w:color w:val="000000" w:themeColor="text1"/>
          <w:cs/>
          <w:lang w:bidi="th-TH"/>
        </w:rPr>
        <w:t>-</w:t>
      </w:r>
      <w:r w:rsidR="00F83B80" w:rsidRPr="00E3220E">
        <w:rPr>
          <w:color w:val="000000" w:themeColor="text1"/>
        </w:rPr>
        <w:t>mix instead of RNA template</w:t>
      </w:r>
      <w:r w:rsidR="00F83B80" w:rsidRPr="00E3220E">
        <w:rPr>
          <w:color w:val="000000" w:themeColor="text1"/>
          <w:cs/>
          <w:lang w:bidi="th-TH"/>
        </w:rPr>
        <w:t>.</w:t>
      </w:r>
    </w:p>
    <w:p w14:paraId="495B34F3" w14:textId="77777777" w:rsidR="00F83B80" w:rsidRPr="00E3220E" w:rsidRDefault="00F83B80" w:rsidP="00E3220E">
      <w:pPr>
        <w:widowControl/>
        <w:jc w:val="left"/>
        <w:rPr>
          <w:color w:val="000000" w:themeColor="text1"/>
        </w:rPr>
      </w:pPr>
    </w:p>
    <w:p w14:paraId="2FF7DF4C" w14:textId="23588D4C" w:rsidR="00267DE8" w:rsidRPr="00E3220E" w:rsidRDefault="00267DE8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auto"/>
          <w:cs/>
          <w:lang w:bidi="th-TH"/>
        </w:rPr>
      </w:pPr>
      <w:r w:rsidRPr="00E3220E">
        <w:rPr>
          <w:color w:val="auto"/>
          <w:highlight w:val="yellow"/>
          <w:lang w:bidi="th-TH"/>
        </w:rPr>
        <w:t>A</w:t>
      </w:r>
      <w:r w:rsidR="00F83B80" w:rsidRPr="00E3220E">
        <w:rPr>
          <w:color w:val="auto"/>
          <w:highlight w:val="yellow"/>
          <w:lang w:bidi="th-TH"/>
        </w:rPr>
        <w:t>dd</w:t>
      </w:r>
      <w:r w:rsidR="0082747A" w:rsidRPr="00E3220E">
        <w:rPr>
          <w:color w:val="auto"/>
          <w:highlight w:val="yellow"/>
          <w:lang w:bidi="th-TH"/>
        </w:rPr>
        <w:t xml:space="preserve"> 1</w:t>
      </w:r>
      <w:r w:rsidR="002909C5" w:rsidRPr="00E3220E">
        <w:rPr>
          <w:color w:val="auto"/>
          <w:highlight w:val="yellow"/>
          <w:lang w:bidi="th-TH"/>
        </w:rPr>
        <w:t xml:space="preserve"> </w:t>
      </w:r>
      <w:r w:rsidR="0082747A" w:rsidRPr="00E3220E">
        <w:rPr>
          <w:color w:val="auto"/>
          <w:highlight w:val="yellow"/>
          <w:lang w:bidi="th-TH"/>
        </w:rPr>
        <w:t>µg of the adjusted RNA (200 ng/</w:t>
      </w:r>
      <w:r w:rsidR="00E3220E">
        <w:rPr>
          <w:color w:val="auto"/>
          <w:highlight w:val="yellow"/>
          <w:lang w:bidi="th-TH"/>
        </w:rPr>
        <w:t>µL</w:t>
      </w:r>
      <w:r w:rsidR="0082747A" w:rsidRPr="00E3220E">
        <w:rPr>
          <w:color w:val="auto"/>
          <w:highlight w:val="yellow"/>
          <w:lang w:bidi="th-TH"/>
        </w:rPr>
        <w:t xml:space="preserve">) </w:t>
      </w:r>
      <w:r w:rsidR="00F83B80" w:rsidRPr="00E3220E">
        <w:rPr>
          <w:color w:val="auto"/>
          <w:highlight w:val="yellow"/>
          <w:lang w:bidi="th-TH"/>
        </w:rPr>
        <w:t>of total RNA from</w:t>
      </w:r>
      <w:r w:rsidR="00F83B80" w:rsidRPr="00E3220E">
        <w:rPr>
          <w:color w:val="auto"/>
          <w:highlight w:val="yellow"/>
          <w:cs/>
          <w:lang w:bidi="th-TH"/>
        </w:rPr>
        <w:t xml:space="preserve"> </w:t>
      </w:r>
      <w:r w:rsidR="00F83B80" w:rsidRPr="00E3220E">
        <w:rPr>
          <w:color w:val="auto"/>
          <w:highlight w:val="yellow"/>
          <w:lang w:bidi="th-TH"/>
        </w:rPr>
        <w:t>protocol</w:t>
      </w:r>
      <w:r w:rsidR="00F83B80" w:rsidRPr="00E3220E">
        <w:rPr>
          <w:color w:val="auto"/>
          <w:highlight w:val="yellow"/>
          <w:cs/>
          <w:lang w:bidi="th-TH"/>
        </w:rPr>
        <w:t xml:space="preserve"> 2</w:t>
      </w:r>
      <w:r w:rsidR="00214646" w:rsidRPr="00E3220E">
        <w:rPr>
          <w:color w:val="auto"/>
          <w:highlight w:val="yellow"/>
          <w:lang w:bidi="th-TH"/>
        </w:rPr>
        <w:t>.</w:t>
      </w:r>
    </w:p>
    <w:p w14:paraId="0A9D41CE" w14:textId="77777777" w:rsidR="00267DE8" w:rsidRPr="00E3220E" w:rsidRDefault="00267DE8" w:rsidP="00E3220E">
      <w:pPr>
        <w:widowControl/>
        <w:jc w:val="left"/>
        <w:rPr>
          <w:color w:val="auto"/>
          <w:lang w:bidi="th-TH"/>
        </w:rPr>
      </w:pPr>
    </w:p>
    <w:p w14:paraId="241A196E" w14:textId="2F8782B9" w:rsidR="00C617BF" w:rsidRPr="00E3220E" w:rsidRDefault="00C617BF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i/>
          <w:iCs/>
          <w:color w:val="auto"/>
          <w:lang w:bidi="th-TH"/>
        </w:rPr>
      </w:pPr>
      <w:r w:rsidRPr="00E3220E">
        <w:rPr>
          <w:iCs/>
          <w:color w:val="auto"/>
          <w:lang w:bidi="th-TH"/>
        </w:rPr>
        <w:t>Incubate the samples in a thermocycler at 65 °C for 5 min followed by 42 °C for 60 min and 85 °C for 5 min.</w:t>
      </w:r>
    </w:p>
    <w:p w14:paraId="6FBD91AF" w14:textId="718B3E93" w:rsidR="00C242ED" w:rsidRPr="00E3220E" w:rsidRDefault="00C242ED" w:rsidP="00E3220E">
      <w:pPr>
        <w:widowControl/>
        <w:jc w:val="left"/>
        <w:rPr>
          <w:color w:val="auto"/>
        </w:rPr>
      </w:pPr>
    </w:p>
    <w:p w14:paraId="65667BD6" w14:textId="2AB3B25E" w:rsidR="00C242ED" w:rsidRPr="00E3220E" w:rsidRDefault="00F83B80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auto"/>
        </w:rPr>
      </w:pPr>
      <w:r w:rsidRPr="00E3220E">
        <w:rPr>
          <w:color w:val="auto"/>
        </w:rPr>
        <w:t>Dilute the synthesi</w:t>
      </w:r>
      <w:r w:rsidR="002909C5" w:rsidRPr="00E3220E">
        <w:rPr>
          <w:color w:val="auto"/>
        </w:rPr>
        <w:t>z</w:t>
      </w:r>
      <w:r w:rsidR="00C242ED" w:rsidRPr="00E3220E">
        <w:rPr>
          <w:color w:val="auto"/>
        </w:rPr>
        <w:t xml:space="preserve">ed cDNA </w:t>
      </w:r>
      <w:r w:rsidR="00EA6046" w:rsidRPr="00E3220E">
        <w:rPr>
          <w:color w:val="auto"/>
        </w:rPr>
        <w:t>to a</w:t>
      </w:r>
      <w:r w:rsidR="00C242ED" w:rsidRPr="00E3220E">
        <w:rPr>
          <w:color w:val="auto"/>
        </w:rPr>
        <w:t xml:space="preserve"> desired concentration by adding </w:t>
      </w:r>
      <w:r w:rsidR="00EA6046" w:rsidRPr="00E3220E">
        <w:rPr>
          <w:color w:val="auto"/>
        </w:rPr>
        <w:t xml:space="preserve">an </w:t>
      </w:r>
      <w:r w:rsidR="008E2B50" w:rsidRPr="00E3220E">
        <w:rPr>
          <w:color w:val="auto"/>
        </w:rPr>
        <w:t>appropriate volume of</w:t>
      </w:r>
      <w:r w:rsidR="00C242ED" w:rsidRPr="00E3220E">
        <w:rPr>
          <w:color w:val="auto"/>
          <w:cs/>
          <w:lang w:bidi="th-TH"/>
        </w:rPr>
        <w:t xml:space="preserve"> </w:t>
      </w:r>
      <w:r w:rsidRPr="00E3220E">
        <w:rPr>
          <w:color w:val="auto"/>
        </w:rPr>
        <w:t>nuclease</w:t>
      </w:r>
      <w:r w:rsidRPr="00E3220E">
        <w:rPr>
          <w:color w:val="auto"/>
          <w:cs/>
          <w:lang w:bidi="th-TH"/>
        </w:rPr>
        <w:t>-</w:t>
      </w:r>
      <w:r w:rsidR="00C242ED" w:rsidRPr="00E3220E">
        <w:rPr>
          <w:color w:val="auto"/>
        </w:rPr>
        <w:t>free</w:t>
      </w:r>
      <w:r w:rsidR="008E2B50" w:rsidRPr="00E3220E">
        <w:rPr>
          <w:color w:val="auto"/>
          <w:cs/>
          <w:lang w:bidi="th-TH"/>
        </w:rPr>
        <w:t xml:space="preserve"> </w:t>
      </w:r>
      <w:r w:rsidR="00C242ED" w:rsidRPr="00E3220E">
        <w:rPr>
          <w:color w:val="auto"/>
        </w:rPr>
        <w:t>water</w:t>
      </w:r>
      <w:r w:rsidR="00A02251" w:rsidRPr="00E3220E">
        <w:rPr>
          <w:color w:val="auto"/>
          <w:cs/>
          <w:lang w:bidi="th-TH"/>
        </w:rPr>
        <w:t xml:space="preserve"> </w:t>
      </w:r>
      <w:r w:rsidR="00A02251" w:rsidRPr="00E3220E">
        <w:rPr>
          <w:color w:val="auto"/>
          <w:lang w:bidi="th-TH"/>
        </w:rPr>
        <w:t>and</w:t>
      </w:r>
      <w:r w:rsidR="00E951CF" w:rsidRPr="00E3220E">
        <w:rPr>
          <w:color w:val="auto"/>
          <w:lang w:bidi="th-TH"/>
        </w:rPr>
        <w:t xml:space="preserve"> </w:t>
      </w:r>
      <w:r w:rsidR="00A02251" w:rsidRPr="00E3220E">
        <w:rPr>
          <w:color w:val="auto"/>
        </w:rPr>
        <w:t>p</w:t>
      </w:r>
      <w:r w:rsidR="00C242ED" w:rsidRPr="00E3220E">
        <w:rPr>
          <w:color w:val="auto"/>
        </w:rPr>
        <w:t xml:space="preserve">lace the cDNA on ice for </w:t>
      </w:r>
      <w:r w:rsidR="00EA6046" w:rsidRPr="00E3220E">
        <w:rPr>
          <w:color w:val="auto"/>
        </w:rPr>
        <w:t xml:space="preserve">immediate </w:t>
      </w:r>
      <w:r w:rsidR="00C242ED" w:rsidRPr="00E3220E">
        <w:rPr>
          <w:color w:val="auto"/>
        </w:rPr>
        <w:t>use</w:t>
      </w:r>
      <w:r w:rsidR="00EA6046" w:rsidRPr="00E3220E">
        <w:rPr>
          <w:color w:val="auto"/>
          <w:cs/>
          <w:lang w:bidi="th-TH"/>
        </w:rPr>
        <w:t xml:space="preserve"> </w:t>
      </w:r>
      <w:r w:rsidR="00C242ED" w:rsidRPr="00E3220E">
        <w:rPr>
          <w:color w:val="auto"/>
        </w:rPr>
        <w:t xml:space="preserve">or store it at </w:t>
      </w:r>
      <w:r w:rsidR="00AA065D" w:rsidRPr="00E3220E">
        <w:rPr>
          <w:color w:val="auto"/>
          <w:cs/>
          <w:lang w:bidi="th-TH"/>
        </w:rPr>
        <w:t>-</w:t>
      </w:r>
      <w:r w:rsidR="00EA6046" w:rsidRPr="00E3220E">
        <w:rPr>
          <w:color w:val="auto"/>
        </w:rPr>
        <w:t>2</w:t>
      </w:r>
      <w:r w:rsidR="00C242ED" w:rsidRPr="00E3220E">
        <w:rPr>
          <w:color w:val="auto"/>
        </w:rPr>
        <w:t>0</w:t>
      </w:r>
      <w:r w:rsidR="00EA6046" w:rsidRPr="00E3220E">
        <w:rPr>
          <w:rFonts w:eastAsia="MTSY"/>
          <w:color w:val="auto"/>
          <w:cs/>
          <w:lang w:bidi="th-TH"/>
        </w:rPr>
        <w:t xml:space="preserve"> </w:t>
      </w:r>
      <w:r w:rsidR="00EA6046" w:rsidRPr="00E3220E">
        <w:rPr>
          <w:color w:val="auto"/>
          <w:lang w:bidi="th-TH"/>
        </w:rPr>
        <w:t>°C</w:t>
      </w:r>
      <w:r w:rsidR="00C242ED" w:rsidRPr="00E3220E">
        <w:rPr>
          <w:color w:val="auto"/>
        </w:rPr>
        <w:t xml:space="preserve"> for later use</w:t>
      </w:r>
      <w:r w:rsidR="00C242ED" w:rsidRPr="00E3220E">
        <w:rPr>
          <w:color w:val="auto"/>
          <w:cs/>
          <w:lang w:bidi="th-TH"/>
        </w:rPr>
        <w:t>.</w:t>
      </w:r>
    </w:p>
    <w:p w14:paraId="063EC5A2" w14:textId="059C683A" w:rsidR="004464DF" w:rsidRPr="00E3220E" w:rsidRDefault="004464DF" w:rsidP="00E3220E">
      <w:pPr>
        <w:widowControl/>
        <w:jc w:val="left"/>
        <w:rPr>
          <w:color w:val="000000" w:themeColor="text1"/>
        </w:rPr>
      </w:pPr>
    </w:p>
    <w:p w14:paraId="4AB4353C" w14:textId="6D151244" w:rsidR="004329F6" w:rsidRPr="00E3220E" w:rsidRDefault="004F0F38" w:rsidP="00E3220E">
      <w:pPr>
        <w:pStyle w:val="ListParagraph"/>
        <w:widowControl/>
        <w:numPr>
          <w:ilvl w:val="0"/>
          <w:numId w:val="26"/>
        </w:numPr>
        <w:ind w:left="0" w:firstLine="0"/>
        <w:jc w:val="left"/>
        <w:rPr>
          <w:b/>
          <w:bCs/>
          <w:color w:val="000000" w:themeColor="text1"/>
          <w:lang w:bidi="th-TH"/>
        </w:rPr>
      </w:pPr>
      <w:proofErr w:type="spellStart"/>
      <w:r w:rsidRPr="00E3220E">
        <w:rPr>
          <w:b/>
          <w:bCs/>
          <w:color w:val="000000" w:themeColor="text1"/>
          <w:lang w:bidi="th-TH"/>
        </w:rPr>
        <w:t>TiLV</w:t>
      </w:r>
      <w:proofErr w:type="spellEnd"/>
      <w:r w:rsidRPr="00E3220E">
        <w:rPr>
          <w:b/>
          <w:bCs/>
          <w:color w:val="000000" w:themeColor="text1"/>
          <w:lang w:bidi="th-TH"/>
        </w:rPr>
        <w:t xml:space="preserve"> </w:t>
      </w:r>
      <w:r w:rsidR="00EA353B" w:rsidRPr="00E3220E">
        <w:rPr>
          <w:b/>
          <w:bCs/>
          <w:color w:val="000000" w:themeColor="text1"/>
          <w:lang w:bidi="th-TH"/>
        </w:rPr>
        <w:t>C</w:t>
      </w:r>
      <w:r w:rsidRPr="00E3220E">
        <w:rPr>
          <w:b/>
          <w:bCs/>
          <w:color w:val="000000" w:themeColor="text1"/>
          <w:lang w:bidi="th-TH"/>
        </w:rPr>
        <w:t>onventional PCR</w:t>
      </w:r>
    </w:p>
    <w:p w14:paraId="22FE7DE1" w14:textId="77777777" w:rsidR="004329F6" w:rsidRPr="00E3220E" w:rsidRDefault="004329F6" w:rsidP="00E3220E">
      <w:pPr>
        <w:widowControl/>
        <w:jc w:val="left"/>
        <w:rPr>
          <w:b/>
          <w:bCs/>
          <w:color w:val="000000" w:themeColor="text1"/>
          <w:lang w:bidi="th-TH"/>
        </w:rPr>
      </w:pPr>
    </w:p>
    <w:p w14:paraId="15487D5B" w14:textId="67C8EF59" w:rsidR="00875AFE" w:rsidRPr="00E3220E" w:rsidRDefault="00875AFE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lastRenderedPageBreak/>
        <w:t>Use the cDNA</w:t>
      </w:r>
      <w:r w:rsidR="001C1239" w:rsidRPr="00E3220E">
        <w:rPr>
          <w:color w:val="000000" w:themeColor="text1"/>
          <w:lang w:bidi="th-TH"/>
        </w:rPr>
        <w:t>, samples and controls,</w:t>
      </w:r>
      <w:r w:rsidRPr="00E3220E">
        <w:rPr>
          <w:color w:val="000000" w:themeColor="text1"/>
          <w:lang w:bidi="th-TH"/>
        </w:rPr>
        <w:t xml:space="preserve"> generated in protocol</w:t>
      </w:r>
      <w:r w:rsidR="00B9117D" w:rsidRPr="00E3220E">
        <w:rPr>
          <w:color w:val="000000" w:themeColor="text1"/>
          <w:lang w:bidi="th-TH"/>
        </w:rPr>
        <w:t xml:space="preserve"> section</w:t>
      </w:r>
      <w:r w:rsidRPr="00E3220E">
        <w:rPr>
          <w:color w:val="000000" w:themeColor="text1"/>
          <w:lang w:bidi="th-TH"/>
        </w:rPr>
        <w:t xml:space="preserve"> 4 as template</w:t>
      </w:r>
      <w:r w:rsidR="00857FF3" w:rsidRPr="00E3220E">
        <w:rPr>
          <w:color w:val="000000" w:themeColor="text1"/>
          <w:lang w:bidi="th-TH"/>
        </w:rPr>
        <w:t>s</w:t>
      </w:r>
      <w:r w:rsidRPr="00E3220E">
        <w:rPr>
          <w:color w:val="000000" w:themeColor="text1"/>
          <w:lang w:bidi="th-TH"/>
        </w:rPr>
        <w:t xml:space="preserve"> for </w:t>
      </w:r>
      <w:r w:rsidR="007C759F" w:rsidRPr="00E3220E">
        <w:rPr>
          <w:color w:val="000000" w:themeColor="text1"/>
          <w:lang w:bidi="th-TH"/>
        </w:rPr>
        <w:t xml:space="preserve">a </w:t>
      </w:r>
      <w:r w:rsidRPr="00E3220E">
        <w:rPr>
          <w:color w:val="000000" w:themeColor="text1"/>
          <w:lang w:bidi="th-TH"/>
        </w:rPr>
        <w:t>PCR</w:t>
      </w:r>
      <w:r w:rsidR="00B9117D" w:rsidRPr="00E3220E">
        <w:rPr>
          <w:color w:val="000000" w:themeColor="text1"/>
          <w:lang w:bidi="th-TH"/>
        </w:rPr>
        <w:t xml:space="preserve"> </w:t>
      </w:r>
      <w:r w:rsidR="007C759F" w:rsidRPr="00E3220E">
        <w:rPr>
          <w:color w:val="000000" w:themeColor="text1"/>
          <w:lang w:bidi="th-TH"/>
        </w:rPr>
        <w:t xml:space="preserve">reaction </w:t>
      </w:r>
      <w:r w:rsidR="00B9117D" w:rsidRPr="00E3220E">
        <w:rPr>
          <w:color w:val="000000" w:themeColor="text1"/>
          <w:lang w:bidi="th-TH"/>
        </w:rPr>
        <w:t xml:space="preserve">using </w:t>
      </w:r>
      <w:r w:rsidRPr="00E3220E">
        <w:rPr>
          <w:color w:val="000000" w:themeColor="text1"/>
          <w:lang w:bidi="th-TH"/>
        </w:rPr>
        <w:t>any of the established primer pairs detail</w:t>
      </w:r>
      <w:r w:rsidR="00952622" w:rsidRPr="00E3220E">
        <w:rPr>
          <w:color w:val="000000" w:themeColor="text1"/>
          <w:lang w:bidi="th-TH"/>
        </w:rPr>
        <w:t>ed</w:t>
      </w:r>
      <w:r w:rsidRPr="00E3220E">
        <w:rPr>
          <w:color w:val="000000" w:themeColor="text1"/>
          <w:lang w:bidi="th-TH"/>
        </w:rPr>
        <w:t xml:space="preserve"> in </w:t>
      </w:r>
      <w:r w:rsidR="00E3220E" w:rsidRPr="00E3220E">
        <w:rPr>
          <w:b/>
          <w:color w:val="000000" w:themeColor="text1"/>
          <w:lang w:bidi="th-TH"/>
        </w:rPr>
        <w:t>Table 1</w:t>
      </w:r>
      <w:r w:rsidRPr="00E3220E">
        <w:rPr>
          <w:color w:val="000000" w:themeColor="text1"/>
          <w:lang w:bidi="th-TH"/>
        </w:rPr>
        <w:t>, along with a DNA polymerase of choice</w:t>
      </w:r>
      <w:r w:rsidRPr="00E3220E">
        <w:rPr>
          <w:color w:val="000000" w:themeColor="text1"/>
          <w:cs/>
          <w:lang w:bidi="th-TH"/>
        </w:rPr>
        <w:t>.</w:t>
      </w:r>
    </w:p>
    <w:p w14:paraId="3618ED2F" w14:textId="77777777" w:rsidR="001C1239" w:rsidRPr="00E3220E" w:rsidRDefault="001C1239" w:rsidP="00E3220E">
      <w:pPr>
        <w:widowControl/>
        <w:jc w:val="left"/>
        <w:rPr>
          <w:color w:val="000000" w:themeColor="text1"/>
          <w:lang w:bidi="th-TH"/>
        </w:rPr>
      </w:pPr>
    </w:p>
    <w:p w14:paraId="686C5FD5" w14:textId="2911FE7B" w:rsidR="001C1239" w:rsidRPr="00E3220E" w:rsidRDefault="00E3220E" w:rsidP="00E3220E">
      <w:pPr>
        <w:widowControl/>
        <w:jc w:val="left"/>
        <w:rPr>
          <w:color w:val="000000" w:themeColor="text1"/>
          <w:lang w:bidi="th-TH"/>
        </w:rPr>
      </w:pPr>
      <w:r>
        <w:rPr>
          <w:bCs/>
          <w:color w:val="000000" w:themeColor="text1"/>
          <w:lang w:bidi="th-TH"/>
        </w:rPr>
        <w:t>Note:</w:t>
      </w:r>
      <w:r w:rsidR="00EA353B" w:rsidRPr="00E3220E">
        <w:rPr>
          <w:bCs/>
          <w:color w:val="000000" w:themeColor="text1"/>
          <w:lang w:bidi="th-TH"/>
        </w:rPr>
        <w:t xml:space="preserve"> </w:t>
      </w:r>
      <w:r w:rsidR="00EA353B" w:rsidRPr="00E3220E">
        <w:rPr>
          <w:bCs/>
          <w:color w:val="000000" w:themeColor="text1"/>
          <w:lang w:bidi="th-TH"/>
        </w:rPr>
        <w:t xml:space="preserve">An </w:t>
      </w:r>
      <w:r w:rsidR="001C1239" w:rsidRPr="00E3220E">
        <w:rPr>
          <w:color w:val="000000" w:themeColor="text1"/>
          <w:lang w:bidi="th-TH"/>
        </w:rPr>
        <w:t>additional no</w:t>
      </w:r>
      <w:r w:rsidR="001C1239" w:rsidRPr="00E3220E">
        <w:rPr>
          <w:color w:val="000000" w:themeColor="text1"/>
          <w:cs/>
          <w:lang w:bidi="th-TH"/>
        </w:rPr>
        <w:t>-</w:t>
      </w:r>
      <w:r w:rsidR="001C1239" w:rsidRPr="00E3220E">
        <w:rPr>
          <w:color w:val="000000" w:themeColor="text1"/>
          <w:lang w:bidi="th-TH"/>
        </w:rPr>
        <w:t xml:space="preserve">template </w:t>
      </w:r>
      <w:r w:rsidR="00857FF3" w:rsidRPr="00E3220E">
        <w:rPr>
          <w:color w:val="000000" w:themeColor="text1"/>
          <w:lang w:bidi="th-TH"/>
        </w:rPr>
        <w:t xml:space="preserve">control </w:t>
      </w:r>
      <w:r w:rsidR="00857FF3" w:rsidRPr="00E3220E">
        <w:rPr>
          <w:color w:val="000000" w:themeColor="text1"/>
          <w:cs/>
          <w:lang w:bidi="th-TH"/>
        </w:rPr>
        <w:t>(</w:t>
      </w:r>
      <w:r w:rsidR="00857FF3" w:rsidRPr="00E3220E">
        <w:rPr>
          <w:color w:val="000000" w:themeColor="text1"/>
          <w:lang w:bidi="th-TH"/>
        </w:rPr>
        <w:t>NTC</w:t>
      </w:r>
      <w:r w:rsidR="00857FF3" w:rsidRPr="00E3220E">
        <w:rPr>
          <w:color w:val="000000" w:themeColor="text1"/>
          <w:cs/>
          <w:lang w:bidi="th-TH"/>
        </w:rPr>
        <w:t>)</w:t>
      </w:r>
      <w:r w:rsidR="001C1239" w:rsidRPr="00E3220E">
        <w:rPr>
          <w:color w:val="000000" w:themeColor="text1"/>
          <w:lang w:bidi="th-TH"/>
        </w:rPr>
        <w:t xml:space="preserve"> should be included here by substituting cDNA</w:t>
      </w:r>
      <w:r w:rsidR="002909C5" w:rsidRPr="00E3220E">
        <w:rPr>
          <w:color w:val="000000" w:themeColor="text1"/>
          <w:lang w:bidi="th-TH"/>
        </w:rPr>
        <w:t xml:space="preserve"> for nuclease-free water</w:t>
      </w:r>
      <w:r w:rsidR="001C1239" w:rsidRPr="00E3220E">
        <w:rPr>
          <w:color w:val="000000" w:themeColor="text1"/>
          <w:lang w:bidi="th-TH"/>
        </w:rPr>
        <w:t xml:space="preserve"> in the PCR reaction</w:t>
      </w:r>
      <w:r w:rsidR="001C1239" w:rsidRPr="00E3220E">
        <w:rPr>
          <w:color w:val="000000" w:themeColor="text1"/>
          <w:cs/>
          <w:lang w:bidi="th-TH"/>
        </w:rPr>
        <w:t xml:space="preserve">. </w:t>
      </w:r>
      <w:r w:rsidR="001C1239" w:rsidRPr="00E3220E">
        <w:rPr>
          <w:color w:val="000000" w:themeColor="text1"/>
          <w:lang w:bidi="th-TH"/>
        </w:rPr>
        <w:t>A positive control, if available</w:t>
      </w:r>
      <w:r w:rsidR="002909C5" w:rsidRPr="00E3220E">
        <w:rPr>
          <w:color w:val="000000" w:themeColor="text1"/>
          <w:lang w:bidi="th-TH"/>
        </w:rPr>
        <w:t>,</w:t>
      </w:r>
      <w:r w:rsidR="001C1239" w:rsidRPr="00E3220E">
        <w:rPr>
          <w:color w:val="000000" w:themeColor="text1"/>
          <w:lang w:bidi="th-TH"/>
        </w:rPr>
        <w:t xml:space="preserve"> should also be included comprising previously verified </w:t>
      </w:r>
      <w:proofErr w:type="spellStart"/>
      <w:r w:rsidR="001C1239" w:rsidRPr="00E3220E">
        <w:rPr>
          <w:color w:val="000000" w:themeColor="text1"/>
          <w:lang w:bidi="th-TH"/>
        </w:rPr>
        <w:t>TiLV</w:t>
      </w:r>
      <w:proofErr w:type="spellEnd"/>
      <w:r w:rsidR="001C1239" w:rsidRPr="00E3220E">
        <w:rPr>
          <w:color w:val="000000" w:themeColor="text1"/>
          <w:lang w:bidi="th-TH"/>
        </w:rPr>
        <w:t xml:space="preserve"> positive samples or the appropriate </w:t>
      </w:r>
      <w:proofErr w:type="spellStart"/>
      <w:r w:rsidR="001C1239" w:rsidRPr="00E3220E">
        <w:rPr>
          <w:color w:val="000000" w:themeColor="text1"/>
          <w:lang w:bidi="th-TH"/>
        </w:rPr>
        <w:t>TiLV</w:t>
      </w:r>
      <w:proofErr w:type="spellEnd"/>
      <w:r w:rsidR="001C1239" w:rsidRPr="00E3220E">
        <w:rPr>
          <w:color w:val="000000" w:themeColor="text1"/>
          <w:lang w:bidi="th-TH"/>
        </w:rPr>
        <w:t xml:space="preserve"> cDNA</w:t>
      </w:r>
      <w:r w:rsidR="002909C5" w:rsidRPr="00E3220E">
        <w:rPr>
          <w:color w:val="000000" w:themeColor="text1"/>
          <w:lang w:bidi="th-TH"/>
        </w:rPr>
        <w:t xml:space="preserve"> fragment</w:t>
      </w:r>
      <w:r w:rsidR="001C1239" w:rsidRPr="00E3220E">
        <w:rPr>
          <w:color w:val="000000" w:themeColor="text1"/>
          <w:lang w:bidi="th-TH"/>
        </w:rPr>
        <w:t xml:space="preserve"> cloned in to a plasmid</w:t>
      </w:r>
      <w:r w:rsidR="001C1239" w:rsidRPr="00E3220E">
        <w:rPr>
          <w:color w:val="000000" w:themeColor="text1"/>
          <w:cs/>
          <w:lang w:bidi="th-TH"/>
        </w:rPr>
        <w:t>.</w:t>
      </w:r>
    </w:p>
    <w:p w14:paraId="260F7502" w14:textId="77777777" w:rsidR="006211F5" w:rsidRPr="00E3220E" w:rsidRDefault="006211F5" w:rsidP="00E3220E">
      <w:pPr>
        <w:widowControl/>
        <w:jc w:val="left"/>
        <w:rPr>
          <w:color w:val="000000" w:themeColor="text1"/>
          <w:lang w:bidi="th-TH"/>
        </w:rPr>
      </w:pPr>
    </w:p>
    <w:p w14:paraId="2B1BC8E5" w14:textId="45D40D9C" w:rsidR="006211F5" w:rsidRPr="00E3220E" w:rsidRDefault="006211F5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t xml:space="preserve">Prepare </w:t>
      </w:r>
      <w:r w:rsidR="00875AFE" w:rsidRPr="00E3220E">
        <w:rPr>
          <w:color w:val="000000" w:themeColor="text1"/>
          <w:lang w:bidi="th-TH"/>
        </w:rPr>
        <w:t>a PCR master</w:t>
      </w:r>
      <w:r w:rsidR="00875AFE" w:rsidRPr="00E3220E">
        <w:rPr>
          <w:color w:val="000000" w:themeColor="text1"/>
          <w:cs/>
          <w:lang w:bidi="th-TH"/>
        </w:rPr>
        <w:t>-</w:t>
      </w:r>
      <w:r w:rsidRPr="00E3220E">
        <w:rPr>
          <w:color w:val="000000" w:themeColor="text1"/>
          <w:lang w:bidi="th-TH"/>
        </w:rPr>
        <w:t>mix</w:t>
      </w:r>
      <w:r w:rsidR="00875AFE" w:rsidRPr="00E3220E">
        <w:rPr>
          <w:color w:val="000000" w:themeColor="text1"/>
          <w:lang w:bidi="th-TH"/>
        </w:rPr>
        <w:t xml:space="preserve"> according to the guidelines of the DNA polymerase</w:t>
      </w:r>
      <w:r w:rsidR="002969E2" w:rsidRPr="00E3220E">
        <w:rPr>
          <w:color w:val="000000" w:themeColor="text1"/>
          <w:lang w:bidi="th-TH"/>
        </w:rPr>
        <w:t xml:space="preserve"> system in use</w:t>
      </w:r>
      <w:r w:rsidR="00875AFE" w:rsidRPr="00E3220E">
        <w:rPr>
          <w:color w:val="000000" w:themeColor="text1"/>
          <w:lang w:bidi="th-TH"/>
        </w:rPr>
        <w:t xml:space="preserve"> and the number of samples </w:t>
      </w:r>
      <w:r w:rsidR="002969E2" w:rsidRPr="00E3220E">
        <w:rPr>
          <w:color w:val="000000" w:themeColor="text1"/>
          <w:lang w:bidi="th-TH"/>
        </w:rPr>
        <w:t xml:space="preserve">and controls </w:t>
      </w:r>
      <w:r w:rsidR="00875AFE" w:rsidRPr="00E3220E">
        <w:rPr>
          <w:color w:val="000000" w:themeColor="text1"/>
          <w:lang w:bidi="th-TH"/>
        </w:rPr>
        <w:t>to be tested</w:t>
      </w:r>
      <w:r w:rsidR="00875AFE" w:rsidRPr="00E3220E">
        <w:rPr>
          <w:color w:val="000000" w:themeColor="text1"/>
          <w:cs/>
          <w:lang w:bidi="th-TH"/>
        </w:rPr>
        <w:t xml:space="preserve">. </w:t>
      </w:r>
      <w:r w:rsidR="00875AFE" w:rsidRPr="00E3220E">
        <w:rPr>
          <w:color w:val="000000" w:themeColor="text1"/>
          <w:lang w:bidi="th-TH"/>
        </w:rPr>
        <w:t xml:space="preserve">This </w:t>
      </w:r>
      <w:r w:rsidR="002969E2" w:rsidRPr="00E3220E">
        <w:rPr>
          <w:color w:val="000000" w:themeColor="text1"/>
          <w:lang w:bidi="th-TH"/>
        </w:rPr>
        <w:t xml:space="preserve">mix should </w:t>
      </w:r>
      <w:r w:rsidR="00875AFE" w:rsidRPr="00E3220E">
        <w:rPr>
          <w:color w:val="000000" w:themeColor="text1"/>
          <w:lang w:bidi="th-TH"/>
        </w:rPr>
        <w:t xml:space="preserve">include </w:t>
      </w:r>
      <w:r w:rsidR="002969E2" w:rsidRPr="00E3220E">
        <w:rPr>
          <w:color w:val="000000" w:themeColor="text1"/>
          <w:lang w:bidi="th-TH"/>
        </w:rPr>
        <w:t>the forward primer, reverse primer, dNTPs, MgCl</w:t>
      </w:r>
      <w:r w:rsidR="002969E2" w:rsidRPr="00E3220E">
        <w:rPr>
          <w:color w:val="000000" w:themeColor="text1"/>
          <w:vertAlign w:val="subscript"/>
          <w:lang w:bidi="th-TH"/>
        </w:rPr>
        <w:t>2</w:t>
      </w:r>
      <w:r w:rsidR="002969E2" w:rsidRPr="00E3220E">
        <w:rPr>
          <w:color w:val="000000" w:themeColor="text1"/>
          <w:lang w:bidi="th-TH"/>
        </w:rPr>
        <w:t xml:space="preserve"> and the selected DNA polymerase</w:t>
      </w:r>
      <w:r w:rsidR="002909C5" w:rsidRPr="00E3220E">
        <w:rPr>
          <w:color w:val="000000" w:themeColor="text1"/>
          <w:lang w:bidi="th-TH"/>
        </w:rPr>
        <w:t>, along with its buffer</w:t>
      </w:r>
      <w:r w:rsidRPr="00E3220E">
        <w:rPr>
          <w:color w:val="000000" w:themeColor="text1"/>
          <w:cs/>
          <w:lang w:bidi="th-TH"/>
        </w:rPr>
        <w:t>.</w:t>
      </w:r>
    </w:p>
    <w:p w14:paraId="5311B8E7" w14:textId="77777777" w:rsidR="002969E2" w:rsidRPr="00E3220E" w:rsidRDefault="002969E2" w:rsidP="00E3220E">
      <w:pPr>
        <w:widowControl/>
        <w:jc w:val="left"/>
        <w:rPr>
          <w:color w:val="000000" w:themeColor="text1"/>
          <w:lang w:bidi="th-TH"/>
        </w:rPr>
      </w:pPr>
    </w:p>
    <w:p w14:paraId="375AD74B" w14:textId="0D514FCA" w:rsidR="002969E2" w:rsidRPr="00E3220E" w:rsidRDefault="001C1239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t xml:space="preserve">According to the guidelines of the selected DNA polymerase, combine the designated volume of </w:t>
      </w:r>
      <w:r w:rsidR="002969E2" w:rsidRPr="00E3220E">
        <w:rPr>
          <w:color w:val="000000" w:themeColor="text1"/>
          <w:lang w:bidi="th-TH"/>
        </w:rPr>
        <w:t>master</w:t>
      </w:r>
      <w:r w:rsidRPr="00E3220E">
        <w:rPr>
          <w:color w:val="000000" w:themeColor="text1"/>
          <w:cs/>
          <w:lang w:bidi="th-TH"/>
        </w:rPr>
        <w:t>-</w:t>
      </w:r>
      <w:r w:rsidR="002969E2" w:rsidRPr="00E3220E">
        <w:rPr>
          <w:color w:val="000000" w:themeColor="text1"/>
          <w:lang w:bidi="th-TH"/>
        </w:rPr>
        <w:t xml:space="preserve">mix with </w:t>
      </w:r>
      <w:r w:rsidRPr="00E3220E">
        <w:rPr>
          <w:color w:val="000000" w:themeColor="text1"/>
          <w:lang w:bidi="th-TH"/>
        </w:rPr>
        <w:t xml:space="preserve">suggested amount of </w:t>
      </w:r>
      <w:r w:rsidR="002969E2" w:rsidRPr="00E3220E">
        <w:rPr>
          <w:color w:val="000000" w:themeColor="text1"/>
          <w:lang w:bidi="th-TH"/>
        </w:rPr>
        <w:t xml:space="preserve">cDNA samples </w:t>
      </w:r>
      <w:r w:rsidRPr="00E3220E">
        <w:rPr>
          <w:color w:val="000000" w:themeColor="text1"/>
          <w:lang w:bidi="th-TH"/>
        </w:rPr>
        <w:t>and</w:t>
      </w:r>
      <w:r w:rsidR="002969E2" w:rsidRPr="00E3220E">
        <w:rPr>
          <w:color w:val="000000" w:themeColor="text1"/>
          <w:lang w:bidi="th-TH"/>
        </w:rPr>
        <w:t xml:space="preserve"> control samples</w:t>
      </w:r>
      <w:r w:rsidRPr="00E3220E">
        <w:rPr>
          <w:color w:val="000000" w:themeColor="text1"/>
          <w:cs/>
          <w:lang w:bidi="th-TH"/>
        </w:rPr>
        <w:t xml:space="preserve">. </w:t>
      </w:r>
    </w:p>
    <w:p w14:paraId="502C7DFB" w14:textId="77777777" w:rsidR="002969E2" w:rsidRPr="00E3220E" w:rsidRDefault="002969E2" w:rsidP="00E3220E">
      <w:pPr>
        <w:widowControl/>
        <w:jc w:val="left"/>
        <w:rPr>
          <w:color w:val="000000" w:themeColor="text1"/>
          <w:lang w:bidi="th-TH"/>
        </w:rPr>
      </w:pPr>
    </w:p>
    <w:p w14:paraId="3CD96368" w14:textId="2344C2D2" w:rsidR="00857FF3" w:rsidRPr="00E3220E" w:rsidRDefault="00E3220E" w:rsidP="00E3220E">
      <w:pPr>
        <w:widowControl/>
        <w:jc w:val="left"/>
        <w:rPr>
          <w:color w:val="000000" w:themeColor="text1"/>
          <w:lang w:bidi="th-TH"/>
        </w:rPr>
      </w:pPr>
      <w:r>
        <w:rPr>
          <w:bCs/>
          <w:color w:val="000000" w:themeColor="text1"/>
          <w:lang w:bidi="th-TH"/>
        </w:rPr>
        <w:t>Note:</w:t>
      </w:r>
      <w:r w:rsidR="00D20765" w:rsidRPr="00E3220E">
        <w:rPr>
          <w:bCs/>
          <w:color w:val="000000" w:themeColor="text1"/>
          <w:lang w:bidi="th-TH"/>
        </w:rPr>
        <w:t xml:space="preserve"> </w:t>
      </w:r>
      <w:r w:rsidR="00D20765" w:rsidRPr="00E3220E">
        <w:rPr>
          <w:bCs/>
          <w:color w:val="000000" w:themeColor="text1"/>
          <w:lang w:bidi="th-TH"/>
        </w:rPr>
        <w:t>P</w:t>
      </w:r>
      <w:r w:rsidR="00857FF3" w:rsidRPr="00E3220E">
        <w:rPr>
          <w:color w:val="000000" w:themeColor="text1"/>
          <w:lang w:bidi="th-TH"/>
        </w:rPr>
        <w:t>reparing a 0</w:t>
      </w:r>
      <w:r w:rsidR="00857FF3" w:rsidRPr="00E3220E">
        <w:rPr>
          <w:color w:val="000000" w:themeColor="text1"/>
          <w:cs/>
          <w:lang w:bidi="th-TH"/>
        </w:rPr>
        <w:t>.</w:t>
      </w:r>
      <w:r w:rsidR="00857FF3" w:rsidRPr="00E3220E">
        <w:rPr>
          <w:color w:val="000000" w:themeColor="text1"/>
          <w:lang w:bidi="th-TH"/>
        </w:rPr>
        <w:t>5</w:t>
      </w:r>
      <w:r w:rsidR="00D20765" w:rsidRPr="00E3220E">
        <w:rPr>
          <w:color w:val="000000" w:themeColor="text1"/>
          <w:lang w:bidi="th-TH"/>
        </w:rPr>
        <w:t>x</w:t>
      </w:r>
      <w:r w:rsidR="00857FF3" w:rsidRPr="00E3220E">
        <w:rPr>
          <w:color w:val="000000" w:themeColor="text1"/>
          <w:lang w:bidi="th-TH"/>
        </w:rPr>
        <w:t xml:space="preserve"> reaction excess is often beneficial since some of the master</w:t>
      </w:r>
      <w:r w:rsidR="00857FF3" w:rsidRPr="00E3220E">
        <w:rPr>
          <w:color w:val="000000" w:themeColor="text1"/>
          <w:cs/>
          <w:lang w:bidi="th-TH"/>
        </w:rPr>
        <w:t>-</w:t>
      </w:r>
      <w:r w:rsidR="00857FF3" w:rsidRPr="00E3220E">
        <w:rPr>
          <w:color w:val="000000" w:themeColor="text1"/>
          <w:lang w:bidi="th-TH"/>
        </w:rPr>
        <w:t>mix is lost during pipetting</w:t>
      </w:r>
      <w:r w:rsidR="00857FF3" w:rsidRPr="00E3220E">
        <w:rPr>
          <w:color w:val="000000" w:themeColor="text1"/>
          <w:cs/>
          <w:lang w:bidi="th-TH"/>
        </w:rPr>
        <w:t>.</w:t>
      </w:r>
    </w:p>
    <w:p w14:paraId="0EFE235D" w14:textId="77777777" w:rsidR="002947F7" w:rsidRPr="00E3220E" w:rsidRDefault="002947F7" w:rsidP="00E3220E">
      <w:pPr>
        <w:widowControl/>
        <w:jc w:val="left"/>
        <w:rPr>
          <w:color w:val="000000" w:themeColor="text1"/>
          <w:lang w:bidi="th-TH"/>
        </w:rPr>
      </w:pPr>
    </w:p>
    <w:p w14:paraId="748831D7" w14:textId="6A113933" w:rsidR="006211F5" w:rsidRPr="00E3220E" w:rsidRDefault="002969E2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t xml:space="preserve">Perform </w:t>
      </w:r>
      <w:r w:rsidR="001C1239" w:rsidRPr="00E3220E">
        <w:rPr>
          <w:color w:val="000000" w:themeColor="text1"/>
          <w:lang w:bidi="th-TH"/>
        </w:rPr>
        <w:t xml:space="preserve">PCR </w:t>
      </w:r>
      <w:r w:rsidRPr="00E3220E">
        <w:rPr>
          <w:color w:val="000000" w:themeColor="text1"/>
          <w:lang w:bidi="th-TH"/>
        </w:rPr>
        <w:t xml:space="preserve">cycling conditions according to the guidelines of the </w:t>
      </w:r>
      <w:r w:rsidR="00D20765" w:rsidRPr="00E3220E">
        <w:rPr>
          <w:color w:val="000000" w:themeColor="text1"/>
          <w:lang w:bidi="th-TH"/>
        </w:rPr>
        <w:t>utilized</w:t>
      </w:r>
      <w:r w:rsidRPr="00E3220E">
        <w:rPr>
          <w:color w:val="000000" w:themeColor="text1"/>
          <w:lang w:bidi="th-TH"/>
        </w:rPr>
        <w:t xml:space="preserve"> DNA polymerase system and using an appropriate annealing temperature for the primers in use </w:t>
      </w:r>
      <w:r w:rsidRPr="00E3220E">
        <w:rPr>
          <w:color w:val="000000" w:themeColor="text1"/>
          <w:cs/>
          <w:lang w:bidi="th-TH"/>
        </w:rPr>
        <w:t>(</w:t>
      </w:r>
      <w:r w:rsidR="00E3220E" w:rsidRPr="00E3220E">
        <w:rPr>
          <w:b/>
          <w:color w:val="000000" w:themeColor="text1"/>
          <w:lang w:bidi="th-TH"/>
        </w:rPr>
        <w:t>Table 1</w:t>
      </w:r>
      <w:r w:rsidRPr="00E3220E">
        <w:rPr>
          <w:color w:val="000000" w:themeColor="text1"/>
          <w:cs/>
          <w:lang w:bidi="th-TH"/>
        </w:rPr>
        <w:t xml:space="preserve">). </w:t>
      </w:r>
      <w:r w:rsidRPr="00E3220E">
        <w:rPr>
          <w:color w:val="000000" w:themeColor="text1"/>
          <w:lang w:bidi="th-TH"/>
        </w:rPr>
        <w:t xml:space="preserve">Usually, such a program will involve an initial </w:t>
      </w:r>
      <w:r w:rsidR="00225BA7" w:rsidRPr="00E3220E">
        <w:rPr>
          <w:color w:val="000000" w:themeColor="text1"/>
          <w:lang w:bidi="th-TH"/>
        </w:rPr>
        <w:t>denaturation at 95</w:t>
      </w:r>
      <w:r w:rsidRPr="00E3220E">
        <w:rPr>
          <w:color w:val="000000" w:themeColor="text1"/>
          <w:cs/>
          <w:lang w:bidi="th-TH"/>
        </w:rPr>
        <w:t xml:space="preserve"> </w:t>
      </w:r>
      <w:r w:rsidR="00225BA7" w:rsidRPr="00E3220E">
        <w:rPr>
          <w:color w:val="000000" w:themeColor="text1"/>
          <w:lang w:bidi="th-TH"/>
        </w:rPr>
        <w:t>°</w:t>
      </w:r>
      <w:r w:rsidR="00006480" w:rsidRPr="00E3220E">
        <w:rPr>
          <w:color w:val="000000" w:themeColor="text1"/>
          <w:lang w:bidi="th-TH"/>
        </w:rPr>
        <w:t>C</w:t>
      </w:r>
      <w:r w:rsidRPr="00E3220E">
        <w:rPr>
          <w:color w:val="000000" w:themeColor="text1"/>
          <w:lang w:bidi="th-TH"/>
        </w:rPr>
        <w:t xml:space="preserve"> for 2</w:t>
      </w:r>
      <w:r w:rsidRPr="00E3220E">
        <w:rPr>
          <w:color w:val="000000" w:themeColor="text1"/>
          <w:cs/>
          <w:lang w:bidi="th-TH"/>
        </w:rPr>
        <w:t>-</w:t>
      </w:r>
      <w:r w:rsidRPr="00E3220E">
        <w:rPr>
          <w:color w:val="000000" w:themeColor="text1"/>
          <w:lang w:bidi="th-TH"/>
        </w:rPr>
        <w:t>5 min</w:t>
      </w:r>
      <w:r w:rsidR="00006480" w:rsidRPr="00E3220E">
        <w:rPr>
          <w:color w:val="000000" w:themeColor="text1"/>
          <w:lang w:bidi="th-TH"/>
        </w:rPr>
        <w:t xml:space="preserve">, followed by </w:t>
      </w:r>
      <w:r w:rsidRPr="00E3220E">
        <w:rPr>
          <w:color w:val="000000" w:themeColor="text1"/>
          <w:lang w:bidi="th-TH"/>
        </w:rPr>
        <w:t>30</w:t>
      </w:r>
      <w:r w:rsidRPr="00E3220E">
        <w:rPr>
          <w:color w:val="000000" w:themeColor="text1"/>
          <w:cs/>
          <w:lang w:bidi="th-TH"/>
        </w:rPr>
        <w:t>-</w:t>
      </w:r>
      <w:r w:rsidR="00006480" w:rsidRPr="00E3220E">
        <w:rPr>
          <w:color w:val="000000" w:themeColor="text1"/>
          <w:lang w:bidi="th-TH"/>
        </w:rPr>
        <w:t>40 cycles of denaturation at 95</w:t>
      </w:r>
      <w:r w:rsidRPr="00E3220E">
        <w:rPr>
          <w:color w:val="000000" w:themeColor="text1"/>
          <w:cs/>
          <w:lang w:bidi="th-TH"/>
        </w:rPr>
        <w:t xml:space="preserve"> </w:t>
      </w:r>
      <w:r w:rsidR="00006480" w:rsidRPr="00E3220E">
        <w:rPr>
          <w:color w:val="000000" w:themeColor="text1"/>
          <w:lang w:bidi="th-TH"/>
        </w:rPr>
        <w:t>°C for 30</w:t>
      </w:r>
      <w:r w:rsidRPr="00E3220E">
        <w:rPr>
          <w:color w:val="000000" w:themeColor="text1"/>
          <w:cs/>
          <w:lang w:bidi="th-TH"/>
        </w:rPr>
        <w:t xml:space="preserve"> </w:t>
      </w:r>
      <w:r w:rsidR="00006480" w:rsidRPr="00E3220E">
        <w:rPr>
          <w:color w:val="000000" w:themeColor="text1"/>
          <w:lang w:bidi="th-TH"/>
        </w:rPr>
        <w:t xml:space="preserve">s, annealing at </w:t>
      </w:r>
      <w:r w:rsidRPr="00E3220E">
        <w:rPr>
          <w:color w:val="000000" w:themeColor="text1"/>
          <w:lang w:bidi="th-TH"/>
        </w:rPr>
        <w:t xml:space="preserve">the recommended temperature </w:t>
      </w:r>
      <w:r w:rsidR="00F61C89" w:rsidRPr="00E3220E">
        <w:rPr>
          <w:color w:val="000000" w:themeColor="text1"/>
          <w:lang w:bidi="th-TH"/>
        </w:rPr>
        <w:t>for 30</w:t>
      </w:r>
      <w:r w:rsidRPr="00E3220E">
        <w:rPr>
          <w:color w:val="000000" w:themeColor="text1"/>
          <w:lang w:bidi="th-TH"/>
        </w:rPr>
        <w:t xml:space="preserve"> s</w:t>
      </w:r>
      <w:r w:rsidR="00F61C89" w:rsidRPr="00E3220E">
        <w:rPr>
          <w:color w:val="000000" w:themeColor="text1"/>
          <w:lang w:bidi="th-TH"/>
        </w:rPr>
        <w:t xml:space="preserve"> and elongation at 72</w:t>
      </w:r>
      <w:r w:rsidR="002909C5" w:rsidRPr="00E3220E">
        <w:rPr>
          <w:color w:val="000000" w:themeColor="text1"/>
          <w:lang w:bidi="th-TH"/>
        </w:rPr>
        <w:t xml:space="preserve"> </w:t>
      </w:r>
      <w:r w:rsidR="00F61C89" w:rsidRPr="00E3220E">
        <w:rPr>
          <w:color w:val="000000" w:themeColor="text1"/>
          <w:lang w:bidi="th-TH"/>
        </w:rPr>
        <w:t>°C for 30</w:t>
      </w:r>
      <w:r w:rsidRPr="00E3220E">
        <w:rPr>
          <w:color w:val="000000" w:themeColor="text1"/>
          <w:lang w:bidi="th-TH"/>
        </w:rPr>
        <w:t xml:space="preserve"> s</w:t>
      </w:r>
      <w:r w:rsidR="00F61C89" w:rsidRPr="00E3220E">
        <w:rPr>
          <w:color w:val="000000" w:themeColor="text1"/>
          <w:lang w:bidi="th-TH"/>
        </w:rPr>
        <w:t xml:space="preserve">, </w:t>
      </w:r>
      <w:r w:rsidRPr="00E3220E">
        <w:rPr>
          <w:color w:val="000000" w:themeColor="text1"/>
          <w:lang w:bidi="th-TH"/>
        </w:rPr>
        <w:t>followed by a</w:t>
      </w:r>
      <w:r w:rsidR="00F61C89" w:rsidRPr="00E3220E">
        <w:rPr>
          <w:color w:val="000000" w:themeColor="text1"/>
          <w:lang w:bidi="th-TH"/>
        </w:rPr>
        <w:t xml:space="preserve"> final </w:t>
      </w:r>
      <w:r w:rsidR="002C5A0A" w:rsidRPr="00E3220E">
        <w:rPr>
          <w:color w:val="000000" w:themeColor="text1"/>
          <w:lang w:bidi="th-TH"/>
        </w:rPr>
        <w:t>elongation at 72</w:t>
      </w:r>
      <w:r w:rsidRPr="00E3220E">
        <w:rPr>
          <w:color w:val="000000" w:themeColor="text1"/>
          <w:cs/>
          <w:lang w:bidi="th-TH"/>
        </w:rPr>
        <w:t xml:space="preserve"> </w:t>
      </w:r>
      <w:r w:rsidR="002C5A0A" w:rsidRPr="00E3220E">
        <w:rPr>
          <w:color w:val="000000" w:themeColor="text1"/>
          <w:lang w:bidi="th-TH"/>
        </w:rPr>
        <w:t>°C for 5</w:t>
      </w:r>
      <w:r w:rsidRPr="00E3220E">
        <w:rPr>
          <w:color w:val="000000" w:themeColor="text1"/>
          <w:cs/>
          <w:lang w:bidi="th-TH"/>
        </w:rPr>
        <w:t>-</w:t>
      </w:r>
      <w:r w:rsidRPr="00E3220E">
        <w:rPr>
          <w:color w:val="000000" w:themeColor="text1"/>
          <w:lang w:bidi="th-TH"/>
        </w:rPr>
        <w:t>10</w:t>
      </w:r>
      <w:r w:rsidR="002C5A0A" w:rsidRPr="00E3220E">
        <w:rPr>
          <w:color w:val="000000" w:themeColor="text1"/>
          <w:lang w:bidi="th-TH"/>
        </w:rPr>
        <w:t xml:space="preserve"> min</w:t>
      </w:r>
      <w:r w:rsidR="002C5A0A" w:rsidRPr="00E3220E">
        <w:rPr>
          <w:color w:val="000000" w:themeColor="text1"/>
          <w:cs/>
          <w:lang w:bidi="th-TH"/>
        </w:rPr>
        <w:t>.</w:t>
      </w:r>
    </w:p>
    <w:p w14:paraId="0037804A" w14:textId="77777777" w:rsidR="002C5A0A" w:rsidRPr="00E3220E" w:rsidRDefault="002C5A0A" w:rsidP="00E3220E">
      <w:pPr>
        <w:widowControl/>
        <w:jc w:val="left"/>
        <w:rPr>
          <w:color w:val="000000" w:themeColor="text1"/>
          <w:lang w:bidi="th-TH"/>
        </w:rPr>
      </w:pPr>
    </w:p>
    <w:p w14:paraId="3A5E5EB1" w14:textId="174097C9" w:rsidR="002C5A0A" w:rsidRPr="00E3220E" w:rsidRDefault="00C67EDC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lang w:bidi="th-TH"/>
        </w:rPr>
        <w:t>Load 5</w:t>
      </w:r>
      <w:r w:rsidRPr="00E3220E">
        <w:rPr>
          <w:color w:val="000000" w:themeColor="text1"/>
          <w:cs/>
          <w:lang w:bidi="th-TH"/>
        </w:rPr>
        <w:t>-</w:t>
      </w:r>
      <w:r w:rsidRPr="00E3220E">
        <w:rPr>
          <w:color w:val="000000" w:themeColor="text1"/>
          <w:lang w:bidi="th-TH"/>
        </w:rPr>
        <w:t xml:space="preserve">15 </w:t>
      </w:r>
      <w:r w:rsidR="00E3220E">
        <w:rPr>
          <w:color w:val="000000" w:themeColor="text1"/>
          <w:lang w:bidi="th-TH"/>
        </w:rPr>
        <w:t>µL</w:t>
      </w:r>
      <w:r w:rsidRPr="00E3220E">
        <w:rPr>
          <w:color w:val="000000" w:themeColor="text1"/>
          <w:lang w:bidi="th-TH"/>
        </w:rPr>
        <w:t xml:space="preserve"> of each </w:t>
      </w:r>
      <w:r w:rsidR="002969E2" w:rsidRPr="00E3220E">
        <w:rPr>
          <w:color w:val="000000" w:themeColor="text1"/>
          <w:lang w:bidi="th-TH"/>
        </w:rPr>
        <w:t xml:space="preserve">PCR </w:t>
      </w:r>
      <w:r w:rsidRPr="00E3220E">
        <w:rPr>
          <w:color w:val="000000" w:themeColor="text1"/>
          <w:lang w:bidi="th-TH"/>
        </w:rPr>
        <w:t xml:space="preserve">reaction and an appropriate DNA ladder in to wells of </w:t>
      </w:r>
      <w:r w:rsidR="002969E2" w:rsidRPr="00E3220E">
        <w:rPr>
          <w:color w:val="000000" w:themeColor="text1"/>
          <w:lang w:bidi="th-TH"/>
        </w:rPr>
        <w:t>a 1</w:t>
      </w:r>
      <w:r w:rsidR="002969E2" w:rsidRPr="00E3220E">
        <w:rPr>
          <w:color w:val="000000" w:themeColor="text1"/>
          <w:cs/>
          <w:lang w:bidi="th-TH"/>
        </w:rPr>
        <w:t>-</w:t>
      </w:r>
      <w:r w:rsidR="002969E2" w:rsidRPr="00E3220E">
        <w:rPr>
          <w:color w:val="000000" w:themeColor="text1"/>
          <w:lang w:bidi="th-TH"/>
        </w:rPr>
        <w:t>2</w:t>
      </w:r>
      <w:r w:rsidR="00EA353B" w:rsidRPr="00E3220E">
        <w:rPr>
          <w:color w:val="000000" w:themeColor="text1"/>
          <w:lang w:bidi="th-TH"/>
        </w:rPr>
        <w:t>%</w:t>
      </w:r>
      <w:r w:rsidR="002969E2" w:rsidRPr="00E3220E">
        <w:rPr>
          <w:color w:val="000000" w:themeColor="text1"/>
          <w:cs/>
          <w:lang w:bidi="th-TH"/>
        </w:rPr>
        <w:t xml:space="preserve"> </w:t>
      </w:r>
      <w:r w:rsidR="002969E2" w:rsidRPr="00E3220E">
        <w:rPr>
          <w:color w:val="000000" w:themeColor="text1"/>
          <w:lang w:bidi="th-TH"/>
        </w:rPr>
        <w:t>agarose gel, depending on the expected PCR product size</w:t>
      </w:r>
      <w:r w:rsidR="002969E2" w:rsidRPr="00E3220E">
        <w:rPr>
          <w:color w:val="000000" w:themeColor="text1"/>
          <w:cs/>
          <w:lang w:bidi="th-TH"/>
        </w:rPr>
        <w:t>.</w:t>
      </w:r>
      <w:r w:rsidRPr="00E3220E">
        <w:rPr>
          <w:color w:val="000000" w:themeColor="text1"/>
          <w:lang w:bidi="th-TH"/>
        </w:rPr>
        <w:t xml:space="preserve"> Separate the amplified DNA by gel electrophoresis and s</w:t>
      </w:r>
      <w:r w:rsidR="002969E2" w:rsidRPr="00E3220E">
        <w:rPr>
          <w:color w:val="000000" w:themeColor="text1"/>
          <w:lang w:bidi="th-TH"/>
        </w:rPr>
        <w:t>tain the gel by ethidium bromide</w:t>
      </w:r>
      <w:r w:rsidR="00857FF3" w:rsidRPr="00E3220E">
        <w:rPr>
          <w:color w:val="000000" w:themeColor="text1"/>
          <w:cs/>
          <w:lang w:bidi="th-TH"/>
        </w:rPr>
        <w:t xml:space="preserve"> (</w:t>
      </w:r>
      <w:proofErr w:type="spellStart"/>
      <w:r w:rsidR="00857FF3" w:rsidRPr="00E3220E">
        <w:rPr>
          <w:color w:val="000000" w:themeColor="text1"/>
          <w:lang w:bidi="th-TH"/>
        </w:rPr>
        <w:t>EthBr</w:t>
      </w:r>
      <w:proofErr w:type="spellEnd"/>
      <w:r w:rsidR="00857FF3" w:rsidRPr="00E3220E">
        <w:rPr>
          <w:color w:val="000000" w:themeColor="text1"/>
          <w:cs/>
          <w:lang w:bidi="th-TH"/>
        </w:rPr>
        <w:t>)</w:t>
      </w:r>
      <w:r w:rsidR="002969E2" w:rsidRPr="00E3220E">
        <w:rPr>
          <w:color w:val="000000" w:themeColor="text1"/>
          <w:lang w:bidi="th-TH"/>
        </w:rPr>
        <w:t xml:space="preserve"> to facilitate </w:t>
      </w:r>
      <w:proofErr w:type="spellStart"/>
      <w:r w:rsidRPr="00E3220E">
        <w:rPr>
          <w:color w:val="000000" w:themeColor="text1"/>
          <w:lang w:bidi="th-TH"/>
        </w:rPr>
        <w:t>visualisation</w:t>
      </w:r>
      <w:proofErr w:type="spellEnd"/>
      <w:r w:rsidR="002969E2" w:rsidRPr="00E3220E">
        <w:rPr>
          <w:color w:val="000000" w:themeColor="text1"/>
          <w:lang w:bidi="th-TH"/>
        </w:rPr>
        <w:t xml:space="preserve"> of DNA bands</w:t>
      </w:r>
      <w:r w:rsidRPr="00E3220E">
        <w:rPr>
          <w:color w:val="000000" w:themeColor="text1"/>
          <w:cs/>
          <w:lang w:bidi="th-TH"/>
        </w:rPr>
        <w:t xml:space="preserve"> </w:t>
      </w:r>
      <w:r w:rsidRPr="00E3220E">
        <w:rPr>
          <w:color w:val="000000" w:themeColor="text1"/>
          <w:lang w:bidi="th-TH"/>
        </w:rPr>
        <w:t xml:space="preserve">of the expected size </w:t>
      </w:r>
      <w:r w:rsidRPr="00E3220E">
        <w:rPr>
          <w:color w:val="000000" w:themeColor="text1"/>
          <w:cs/>
          <w:lang w:bidi="th-TH"/>
        </w:rPr>
        <w:t>(</w:t>
      </w:r>
      <w:r w:rsidR="00E3220E" w:rsidRPr="00E3220E">
        <w:rPr>
          <w:b/>
          <w:color w:val="000000" w:themeColor="text1"/>
          <w:lang w:bidi="th-TH"/>
        </w:rPr>
        <w:t>Table 1</w:t>
      </w:r>
      <w:r w:rsidRPr="00E3220E">
        <w:rPr>
          <w:color w:val="000000" w:themeColor="text1"/>
          <w:cs/>
          <w:lang w:bidi="th-TH"/>
        </w:rPr>
        <w:t>)</w:t>
      </w:r>
      <w:r w:rsidR="002969E2" w:rsidRPr="00E3220E">
        <w:rPr>
          <w:color w:val="000000" w:themeColor="text1"/>
          <w:cs/>
          <w:lang w:bidi="th-TH"/>
        </w:rPr>
        <w:t xml:space="preserve"> </w:t>
      </w:r>
      <w:r w:rsidRPr="00E3220E">
        <w:rPr>
          <w:color w:val="000000" w:themeColor="text1"/>
          <w:lang w:bidi="th-TH"/>
        </w:rPr>
        <w:t>in a gel documentation machine using UV light</w:t>
      </w:r>
      <w:r w:rsidR="002969E2" w:rsidRPr="00E3220E">
        <w:rPr>
          <w:color w:val="000000" w:themeColor="text1"/>
          <w:cs/>
          <w:lang w:bidi="th-TH"/>
        </w:rPr>
        <w:t>.</w:t>
      </w:r>
    </w:p>
    <w:p w14:paraId="23CE55BB" w14:textId="77777777" w:rsidR="00857FF3" w:rsidRPr="00E3220E" w:rsidRDefault="00857FF3" w:rsidP="00E3220E">
      <w:pPr>
        <w:widowControl/>
        <w:jc w:val="left"/>
        <w:rPr>
          <w:color w:val="000000" w:themeColor="text1"/>
          <w:lang w:bidi="th-TH"/>
        </w:rPr>
      </w:pPr>
    </w:p>
    <w:p w14:paraId="2C98B9D3" w14:textId="183FE056" w:rsidR="00857FF3" w:rsidRPr="00E3220E" w:rsidRDefault="00371DB5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lang w:bidi="th-TH"/>
        </w:rPr>
        <w:t>CAUTION</w:t>
      </w:r>
      <w:r w:rsidRPr="00E3220E">
        <w:rPr>
          <w:color w:val="000000" w:themeColor="text1"/>
          <w:cs/>
          <w:lang w:bidi="th-TH"/>
        </w:rPr>
        <w:t>:</w:t>
      </w:r>
      <w:r w:rsidR="00857FF3" w:rsidRPr="00E3220E">
        <w:rPr>
          <w:color w:val="000000" w:themeColor="text1"/>
          <w:lang w:bidi="th-TH"/>
        </w:rPr>
        <w:t xml:space="preserve"> EtBr</w:t>
      </w:r>
      <w:r w:rsidR="002237FD" w:rsidRPr="00E3220E">
        <w:rPr>
          <w:color w:val="000000" w:themeColor="text1"/>
          <w:lang w:bidi="th-TH"/>
        </w:rPr>
        <w:t xml:space="preserve"> is toxic</w:t>
      </w:r>
      <w:r w:rsidR="00D20765" w:rsidRPr="00E3220E">
        <w:rPr>
          <w:color w:val="000000" w:themeColor="text1"/>
          <w:lang w:bidi="th-TH"/>
        </w:rPr>
        <w:t>;</w:t>
      </w:r>
      <w:r w:rsidR="00A02251" w:rsidRPr="00E3220E">
        <w:rPr>
          <w:color w:val="000000" w:themeColor="text1"/>
          <w:cs/>
          <w:lang w:bidi="th-TH"/>
        </w:rPr>
        <w:t xml:space="preserve"> </w:t>
      </w:r>
      <w:r w:rsidR="00A02251" w:rsidRPr="00E3220E">
        <w:rPr>
          <w:color w:val="000000" w:themeColor="text1"/>
          <w:lang w:bidi="th-TH"/>
        </w:rPr>
        <w:t>it</w:t>
      </w:r>
      <w:r w:rsidR="002237FD" w:rsidRPr="00E3220E">
        <w:rPr>
          <w:color w:val="000000" w:themeColor="text1"/>
          <w:lang w:bidi="th-TH"/>
        </w:rPr>
        <w:t xml:space="preserve"> should be handled with care by wearing the proper protective clothing and safety gloves</w:t>
      </w:r>
      <w:r w:rsidR="002237FD" w:rsidRPr="00E3220E">
        <w:rPr>
          <w:color w:val="000000" w:themeColor="text1"/>
          <w:cs/>
          <w:lang w:bidi="th-TH"/>
        </w:rPr>
        <w:t>.</w:t>
      </w:r>
      <w:r w:rsidR="00857FF3" w:rsidRPr="00E3220E">
        <w:rPr>
          <w:color w:val="000000" w:themeColor="text1"/>
          <w:cs/>
          <w:lang w:bidi="th-TH"/>
        </w:rPr>
        <w:t xml:space="preserve"> </w:t>
      </w:r>
    </w:p>
    <w:p w14:paraId="37F23131" w14:textId="77777777" w:rsidR="004F0F38" w:rsidRPr="00E3220E" w:rsidRDefault="004F0F38" w:rsidP="00E3220E">
      <w:pPr>
        <w:widowControl/>
        <w:jc w:val="left"/>
        <w:rPr>
          <w:color w:val="000000" w:themeColor="text1"/>
          <w:cs/>
          <w:lang w:bidi="th-TH"/>
        </w:rPr>
      </w:pPr>
    </w:p>
    <w:p w14:paraId="362CB55F" w14:textId="71EAF891" w:rsidR="004F0F38" w:rsidRPr="00E3220E" w:rsidRDefault="004F0F38" w:rsidP="00E3220E">
      <w:pPr>
        <w:widowControl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cs/>
          <w:lang w:bidi="th-TH"/>
        </w:rPr>
        <w:t xml:space="preserve">[Enter </w:t>
      </w:r>
      <w:r w:rsidR="00E3220E" w:rsidRPr="00E3220E">
        <w:rPr>
          <w:b/>
          <w:color w:val="000000" w:themeColor="text1"/>
          <w:cs/>
          <w:lang w:bidi="th-TH"/>
        </w:rPr>
        <w:t>Table 1</w:t>
      </w:r>
      <w:r w:rsidRPr="00E3220E">
        <w:rPr>
          <w:color w:val="000000" w:themeColor="text1"/>
          <w:cs/>
          <w:lang w:bidi="th-TH"/>
        </w:rPr>
        <w:t xml:space="preserve"> here]</w:t>
      </w:r>
    </w:p>
    <w:p w14:paraId="4494F155" w14:textId="77777777" w:rsidR="00433407" w:rsidRPr="00E3220E" w:rsidRDefault="00433407" w:rsidP="00E3220E">
      <w:pPr>
        <w:widowControl/>
        <w:jc w:val="left"/>
        <w:rPr>
          <w:color w:val="000000" w:themeColor="text1"/>
          <w:lang w:bidi="th-TH"/>
        </w:rPr>
      </w:pPr>
    </w:p>
    <w:p w14:paraId="06BDB188" w14:textId="125ED796" w:rsidR="0099099E" w:rsidRPr="00E3220E" w:rsidRDefault="004F0F38" w:rsidP="00E3220E">
      <w:pPr>
        <w:pStyle w:val="ListParagraph"/>
        <w:widowControl/>
        <w:numPr>
          <w:ilvl w:val="0"/>
          <w:numId w:val="26"/>
        </w:numPr>
        <w:ind w:left="0" w:firstLine="0"/>
        <w:jc w:val="left"/>
        <w:rPr>
          <w:b/>
          <w:bCs/>
          <w:color w:val="000000" w:themeColor="text1"/>
          <w:cs/>
          <w:lang w:bidi="th-TH"/>
        </w:rPr>
      </w:pPr>
      <w:proofErr w:type="spellStart"/>
      <w:r w:rsidRPr="00E3220E">
        <w:rPr>
          <w:b/>
          <w:bCs/>
          <w:color w:val="000000" w:themeColor="text1"/>
          <w:highlight w:val="yellow"/>
          <w:lang w:bidi="th-TH"/>
        </w:rPr>
        <w:t>TiLV</w:t>
      </w:r>
      <w:proofErr w:type="spellEnd"/>
      <w:r w:rsidRPr="00E3220E">
        <w:rPr>
          <w:b/>
          <w:bCs/>
          <w:color w:val="000000" w:themeColor="text1"/>
          <w:highlight w:val="yellow"/>
          <w:lang w:bidi="th-TH"/>
        </w:rPr>
        <w:t xml:space="preserve"> </w:t>
      </w:r>
      <w:r w:rsidR="00D20765" w:rsidRPr="00E3220E">
        <w:rPr>
          <w:b/>
          <w:bCs/>
          <w:color w:val="000000" w:themeColor="text1"/>
          <w:highlight w:val="yellow"/>
          <w:lang w:bidi="th-TH"/>
        </w:rPr>
        <w:t>Quantitative</w:t>
      </w:r>
      <w:r w:rsidR="00D20765" w:rsidRPr="00E3220E">
        <w:rPr>
          <w:b/>
          <w:bCs/>
          <w:color w:val="000000" w:themeColor="text1"/>
          <w:highlight w:val="yellow"/>
        </w:rPr>
        <w:t xml:space="preserve"> Polymerase Chain Reaction </w:t>
      </w:r>
      <w:r w:rsidR="0099099E" w:rsidRPr="00E3220E">
        <w:rPr>
          <w:b/>
          <w:bCs/>
          <w:color w:val="000000" w:themeColor="text1"/>
          <w:highlight w:val="yellow"/>
          <w:cs/>
          <w:lang w:bidi="th-TH"/>
        </w:rPr>
        <w:t>(</w:t>
      </w:r>
      <w:r w:rsidR="0099099E" w:rsidRPr="00E3220E">
        <w:rPr>
          <w:b/>
          <w:bCs/>
          <w:color w:val="000000" w:themeColor="text1"/>
          <w:highlight w:val="yellow"/>
        </w:rPr>
        <w:t>qPCR</w:t>
      </w:r>
      <w:r w:rsidR="0099099E" w:rsidRPr="00E3220E">
        <w:rPr>
          <w:b/>
          <w:bCs/>
          <w:color w:val="000000" w:themeColor="text1"/>
          <w:highlight w:val="yellow"/>
          <w:cs/>
          <w:lang w:bidi="th-TH"/>
        </w:rPr>
        <w:t>)</w:t>
      </w:r>
    </w:p>
    <w:p w14:paraId="26F527DB" w14:textId="77777777" w:rsidR="00120145" w:rsidRPr="00E3220E" w:rsidRDefault="00120145" w:rsidP="00E3220E">
      <w:pPr>
        <w:widowControl/>
        <w:jc w:val="left"/>
        <w:rPr>
          <w:b/>
          <w:bCs/>
          <w:color w:val="000000" w:themeColor="text1"/>
          <w:cs/>
          <w:lang w:bidi="th-TH"/>
        </w:rPr>
      </w:pPr>
    </w:p>
    <w:p w14:paraId="651C04C6" w14:textId="6449AB80" w:rsidR="00120145" w:rsidRPr="00E3220E" w:rsidRDefault="00120145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b/>
          <w:bCs/>
          <w:color w:val="000000" w:themeColor="text1"/>
        </w:rPr>
      </w:pPr>
      <w:r w:rsidRPr="00E3220E">
        <w:rPr>
          <w:color w:val="000000" w:themeColor="text1"/>
          <w:cs/>
          <w:lang w:bidi="th-TH"/>
        </w:rPr>
        <w:t>Using a plasmid containing the appropriate TiLV genomic segment 3 cDNA as a standard, such as pTiLV</w:t>
      </w:r>
      <w:r w:rsidR="00192D31" w:rsidRPr="00E3220E">
        <w:rPr>
          <w:color w:val="000000" w:themeColor="text1"/>
          <w:cs/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 </w:instrText>
      </w:r>
      <w:r w:rsidR="00BC277A" w:rsidRPr="00E3220E">
        <w:rPr>
          <w:color w:val="000000" w:themeColor="text1"/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.DATA </w:instrText>
      </w:r>
      <w:r w:rsidR="00BC277A" w:rsidRPr="00E3220E">
        <w:rPr>
          <w:color w:val="000000" w:themeColor="text1"/>
          <w:lang w:bidi="th-TH"/>
        </w:rPr>
      </w:r>
      <w:r w:rsidR="00BC277A" w:rsidRPr="00E3220E">
        <w:rPr>
          <w:color w:val="000000" w:themeColor="text1"/>
          <w:lang w:bidi="th-TH"/>
        </w:rPr>
        <w:fldChar w:fldCharType="end"/>
      </w:r>
      <w:r w:rsidR="00192D31" w:rsidRPr="00E3220E">
        <w:rPr>
          <w:color w:val="000000" w:themeColor="text1"/>
          <w:cs/>
          <w:lang w:bidi="th-TH"/>
        </w:rPr>
      </w:r>
      <w:r w:rsidR="00192D31" w:rsidRPr="00E3220E">
        <w:rPr>
          <w:color w:val="000000" w:themeColor="text1"/>
          <w:cs/>
          <w:lang w:bidi="th-TH"/>
        </w:rPr>
        <w:fldChar w:fldCharType="separate"/>
      </w:r>
      <w:r w:rsidR="00192D31" w:rsidRPr="00E3220E">
        <w:rPr>
          <w:color w:val="000000" w:themeColor="text1"/>
          <w:vertAlign w:val="superscript"/>
          <w:cs/>
          <w:lang w:bidi="th-TH"/>
        </w:rPr>
        <w:t>32</w:t>
      </w:r>
      <w:r w:rsidR="00192D31" w:rsidRPr="00E3220E">
        <w:rPr>
          <w:color w:val="000000" w:themeColor="text1"/>
          <w:cs/>
          <w:lang w:bidi="th-TH"/>
        </w:rPr>
        <w:fldChar w:fldCharType="end"/>
      </w:r>
      <w:r w:rsidRPr="00E3220E">
        <w:rPr>
          <w:color w:val="000000" w:themeColor="text1"/>
          <w:cs/>
          <w:lang w:bidi="th-TH"/>
        </w:rPr>
        <w:t>, prepare a duplicated or triplicated 10-fold serial dilution series.</w:t>
      </w:r>
    </w:p>
    <w:p w14:paraId="01FF6954" w14:textId="77777777" w:rsidR="00433407" w:rsidRPr="00E3220E" w:rsidRDefault="00433407" w:rsidP="00E3220E">
      <w:pPr>
        <w:widowControl/>
        <w:jc w:val="left"/>
        <w:rPr>
          <w:b/>
          <w:bCs/>
          <w:color w:val="000000" w:themeColor="text1"/>
        </w:rPr>
      </w:pPr>
    </w:p>
    <w:p w14:paraId="795503CB" w14:textId="70D75466" w:rsidR="00F83B80" w:rsidRPr="00E3220E" w:rsidRDefault="00A92B9A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highlight w:val="yellow"/>
        </w:rPr>
        <w:t xml:space="preserve">Prepare </w:t>
      </w:r>
      <w:r w:rsidR="00F83B80" w:rsidRPr="00E3220E">
        <w:rPr>
          <w:color w:val="000000" w:themeColor="text1"/>
          <w:highlight w:val="yellow"/>
        </w:rPr>
        <w:t>a qPCR master</w:t>
      </w:r>
      <w:r w:rsidR="00F83B80" w:rsidRPr="00E3220E">
        <w:rPr>
          <w:color w:val="000000" w:themeColor="text1"/>
          <w:highlight w:val="yellow"/>
          <w:cs/>
          <w:lang w:bidi="th-TH"/>
        </w:rPr>
        <w:t>-</w:t>
      </w:r>
      <w:r w:rsidRPr="00E3220E">
        <w:rPr>
          <w:color w:val="000000" w:themeColor="text1"/>
          <w:highlight w:val="yellow"/>
        </w:rPr>
        <w:t xml:space="preserve">mix for </w:t>
      </w:r>
      <w:r w:rsidR="00F83B80" w:rsidRPr="00E3220E">
        <w:rPr>
          <w:color w:val="000000" w:themeColor="text1"/>
          <w:highlight w:val="yellow"/>
        </w:rPr>
        <w:t>all samples</w:t>
      </w:r>
      <w:r w:rsidR="00120145" w:rsidRPr="00E3220E">
        <w:rPr>
          <w:color w:val="000000" w:themeColor="text1"/>
          <w:highlight w:val="yellow"/>
        </w:rPr>
        <w:t>, standards</w:t>
      </w:r>
      <w:r w:rsidR="00F83B80" w:rsidRPr="00E3220E">
        <w:rPr>
          <w:color w:val="000000" w:themeColor="text1"/>
          <w:highlight w:val="yellow"/>
        </w:rPr>
        <w:t xml:space="preserve"> and controls</w:t>
      </w:r>
      <w:r w:rsidR="00D902B2" w:rsidRPr="00E3220E">
        <w:rPr>
          <w:color w:val="000000" w:themeColor="text1"/>
          <w:highlight w:val="yellow"/>
        </w:rPr>
        <w:t xml:space="preserve">, </w:t>
      </w:r>
      <w:proofErr w:type="gramStart"/>
      <w:r w:rsidR="00D902B2" w:rsidRPr="00E3220E">
        <w:rPr>
          <w:color w:val="000000" w:themeColor="text1"/>
          <w:highlight w:val="yellow"/>
        </w:rPr>
        <w:t>taking into account</w:t>
      </w:r>
      <w:proofErr w:type="gramEnd"/>
      <w:r w:rsidR="00D902B2" w:rsidRPr="00E3220E">
        <w:rPr>
          <w:color w:val="000000" w:themeColor="text1"/>
          <w:highlight w:val="yellow"/>
        </w:rPr>
        <w:t xml:space="preserve"> that the reactions should be performed in duplicate or triplicate</w:t>
      </w:r>
      <w:r w:rsidR="001C1239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F83B80" w:rsidRPr="00E3220E">
        <w:rPr>
          <w:color w:val="000000" w:themeColor="text1"/>
          <w:highlight w:val="yellow"/>
        </w:rPr>
        <w:t>utilizing 0</w:t>
      </w:r>
      <w:r w:rsidR="00F83B80" w:rsidRPr="00E3220E">
        <w:rPr>
          <w:color w:val="000000" w:themeColor="text1"/>
          <w:highlight w:val="yellow"/>
          <w:cs/>
          <w:lang w:bidi="th-TH"/>
        </w:rPr>
        <w:t>.</w:t>
      </w:r>
      <w:r w:rsidR="00F83B80" w:rsidRPr="00E3220E">
        <w:rPr>
          <w:color w:val="000000" w:themeColor="text1"/>
          <w:highlight w:val="yellow"/>
        </w:rPr>
        <w:t>4</w:t>
      </w:r>
      <w:r w:rsidR="00F83B80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E3220E">
        <w:rPr>
          <w:color w:val="000000" w:themeColor="text1"/>
          <w:highlight w:val="yellow"/>
        </w:rPr>
        <w:t>µL</w:t>
      </w:r>
      <w:r w:rsidR="00F83B80" w:rsidRPr="00E3220E">
        <w:rPr>
          <w:color w:val="000000" w:themeColor="text1"/>
          <w:highlight w:val="yellow"/>
        </w:rPr>
        <w:t xml:space="preserve"> </w:t>
      </w:r>
      <w:r w:rsidR="00D20765" w:rsidRPr="00E3220E">
        <w:rPr>
          <w:color w:val="000000" w:themeColor="text1"/>
          <w:highlight w:val="yellow"/>
        </w:rPr>
        <w:t xml:space="preserve">of </w:t>
      </w:r>
      <w:r w:rsidR="00F83B80" w:rsidRPr="00E3220E">
        <w:rPr>
          <w:color w:val="000000" w:themeColor="text1"/>
          <w:highlight w:val="yellow"/>
        </w:rPr>
        <w:t>nuclease</w:t>
      </w:r>
      <w:r w:rsidR="00F83B80" w:rsidRPr="00E3220E">
        <w:rPr>
          <w:color w:val="000000" w:themeColor="text1"/>
          <w:highlight w:val="yellow"/>
          <w:cs/>
          <w:lang w:bidi="th-TH"/>
        </w:rPr>
        <w:t>-</w:t>
      </w:r>
      <w:r w:rsidR="00F83B80" w:rsidRPr="00E3220E">
        <w:rPr>
          <w:color w:val="000000" w:themeColor="text1"/>
          <w:highlight w:val="yellow"/>
        </w:rPr>
        <w:t xml:space="preserve">free </w:t>
      </w:r>
      <w:r w:rsidR="00F83B80" w:rsidRPr="00E3220E">
        <w:rPr>
          <w:color w:val="000000" w:themeColor="text1"/>
          <w:highlight w:val="yellow"/>
        </w:rPr>
        <w:lastRenderedPageBreak/>
        <w:t>water, 0</w:t>
      </w:r>
      <w:r w:rsidR="00F83B80" w:rsidRPr="00E3220E">
        <w:rPr>
          <w:color w:val="000000" w:themeColor="text1"/>
          <w:highlight w:val="yellow"/>
          <w:cs/>
          <w:lang w:bidi="th-TH"/>
        </w:rPr>
        <w:t>.</w:t>
      </w:r>
      <w:r w:rsidR="00F83B80" w:rsidRPr="00E3220E">
        <w:rPr>
          <w:color w:val="000000" w:themeColor="text1"/>
          <w:highlight w:val="yellow"/>
        </w:rPr>
        <w:t>3</w:t>
      </w:r>
      <w:r w:rsidR="00F83B80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E3220E">
        <w:rPr>
          <w:color w:val="000000" w:themeColor="text1"/>
          <w:highlight w:val="yellow"/>
        </w:rPr>
        <w:t>µL</w:t>
      </w:r>
      <w:r w:rsidR="00F83B80" w:rsidRPr="00E3220E">
        <w:rPr>
          <w:color w:val="000000" w:themeColor="text1"/>
          <w:highlight w:val="yellow"/>
        </w:rPr>
        <w:t xml:space="preserve"> </w:t>
      </w:r>
      <w:r w:rsidR="00D20765" w:rsidRPr="00E3220E">
        <w:rPr>
          <w:color w:val="000000" w:themeColor="text1"/>
          <w:highlight w:val="yellow"/>
        </w:rPr>
        <w:t xml:space="preserve">of </w:t>
      </w:r>
      <w:r w:rsidR="00F83B80" w:rsidRPr="00E3220E">
        <w:rPr>
          <w:color w:val="000000" w:themeColor="text1"/>
          <w:highlight w:val="yellow"/>
        </w:rPr>
        <w:t>forward primer</w:t>
      </w:r>
      <w:r w:rsidR="00F83B80" w:rsidRPr="00E3220E">
        <w:rPr>
          <w:rStyle w:val="CommentReference"/>
          <w:sz w:val="24"/>
          <w:szCs w:val="24"/>
          <w:highlight w:val="yellow"/>
        </w:rPr>
        <w:t xml:space="preserve">, </w:t>
      </w:r>
      <w:r w:rsidR="00F83B80" w:rsidRPr="00E3220E">
        <w:rPr>
          <w:color w:val="000000" w:themeColor="text1"/>
          <w:highlight w:val="yellow"/>
        </w:rPr>
        <w:t>0</w:t>
      </w:r>
      <w:r w:rsidR="00F83B80" w:rsidRPr="00E3220E">
        <w:rPr>
          <w:color w:val="000000" w:themeColor="text1"/>
          <w:highlight w:val="yellow"/>
          <w:cs/>
          <w:lang w:bidi="th-TH"/>
        </w:rPr>
        <w:t>.</w:t>
      </w:r>
      <w:r w:rsidR="00F83B80" w:rsidRPr="00E3220E">
        <w:rPr>
          <w:color w:val="000000" w:themeColor="text1"/>
          <w:highlight w:val="yellow"/>
        </w:rPr>
        <w:t>3</w:t>
      </w:r>
      <w:r w:rsidR="00F83B80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E3220E">
        <w:rPr>
          <w:color w:val="000000" w:themeColor="text1"/>
          <w:highlight w:val="yellow"/>
        </w:rPr>
        <w:t>µL</w:t>
      </w:r>
      <w:r w:rsidR="00F83B80" w:rsidRPr="00E3220E">
        <w:rPr>
          <w:color w:val="000000" w:themeColor="text1"/>
          <w:highlight w:val="yellow"/>
        </w:rPr>
        <w:t xml:space="preserve"> </w:t>
      </w:r>
      <w:r w:rsidR="00D20765" w:rsidRPr="00E3220E">
        <w:rPr>
          <w:color w:val="000000" w:themeColor="text1"/>
          <w:highlight w:val="yellow"/>
        </w:rPr>
        <w:t xml:space="preserve">of </w:t>
      </w:r>
      <w:r w:rsidR="00F83B80" w:rsidRPr="00E3220E">
        <w:rPr>
          <w:color w:val="000000" w:themeColor="text1"/>
          <w:highlight w:val="yellow"/>
        </w:rPr>
        <w:t>reverse primer and 5</w:t>
      </w:r>
      <w:r w:rsidR="00A02251" w:rsidRPr="00E3220E">
        <w:rPr>
          <w:color w:val="000000" w:themeColor="text1"/>
          <w:highlight w:val="yellow"/>
        </w:rPr>
        <w:t xml:space="preserve"> </w:t>
      </w:r>
      <w:r w:rsidR="00E3220E">
        <w:rPr>
          <w:color w:val="000000" w:themeColor="text1"/>
          <w:highlight w:val="yellow"/>
        </w:rPr>
        <w:t>µL</w:t>
      </w:r>
      <w:r w:rsidR="00F83B80" w:rsidRPr="00E3220E">
        <w:rPr>
          <w:color w:val="000000" w:themeColor="text1"/>
          <w:highlight w:val="yellow"/>
        </w:rPr>
        <w:t xml:space="preserve"> of </w:t>
      </w:r>
      <w:r w:rsidR="00D902B2" w:rsidRPr="00E3220E">
        <w:rPr>
          <w:color w:val="000000" w:themeColor="text1"/>
          <w:highlight w:val="yellow"/>
        </w:rPr>
        <w:t>2</w:t>
      </w:r>
      <w:r w:rsidR="00D20765" w:rsidRPr="00E3220E">
        <w:rPr>
          <w:color w:val="000000" w:themeColor="text1"/>
          <w:highlight w:val="yellow"/>
        </w:rPr>
        <w:t>x</w:t>
      </w:r>
      <w:r w:rsidR="00D902B2" w:rsidRPr="00E3220E">
        <w:rPr>
          <w:color w:val="000000" w:themeColor="text1"/>
          <w:highlight w:val="yellow"/>
        </w:rPr>
        <w:t xml:space="preserve"> </w:t>
      </w:r>
      <w:r w:rsidR="00F83B80" w:rsidRPr="00E3220E">
        <w:rPr>
          <w:color w:val="000000" w:themeColor="text1"/>
          <w:highlight w:val="yellow"/>
        </w:rPr>
        <w:t>SYBR Green DNA polymerase</w:t>
      </w:r>
      <w:r w:rsidR="00D902B2" w:rsidRPr="00E3220E">
        <w:rPr>
          <w:color w:val="000000" w:themeColor="text1"/>
          <w:highlight w:val="yellow"/>
        </w:rPr>
        <w:t xml:space="preserve"> master</w:t>
      </w:r>
      <w:r w:rsidR="00D902B2" w:rsidRPr="00E3220E">
        <w:rPr>
          <w:color w:val="000000" w:themeColor="text1"/>
          <w:highlight w:val="yellow"/>
          <w:cs/>
          <w:lang w:bidi="th-TH"/>
        </w:rPr>
        <w:t>-</w:t>
      </w:r>
      <w:r w:rsidR="00D902B2" w:rsidRPr="00E3220E">
        <w:rPr>
          <w:color w:val="000000" w:themeColor="text1"/>
          <w:highlight w:val="yellow"/>
        </w:rPr>
        <w:t xml:space="preserve">mix </w:t>
      </w:r>
      <w:r w:rsidR="00F83B80" w:rsidRPr="00E3220E">
        <w:rPr>
          <w:color w:val="000000" w:themeColor="text1"/>
          <w:highlight w:val="yellow"/>
        </w:rPr>
        <w:t>per reaction</w:t>
      </w:r>
      <w:r w:rsidR="00F83B80" w:rsidRPr="00E3220E">
        <w:rPr>
          <w:color w:val="000000" w:themeColor="text1"/>
          <w:highlight w:val="yellow"/>
          <w:cs/>
          <w:lang w:bidi="th-TH"/>
        </w:rPr>
        <w:t>.</w:t>
      </w:r>
    </w:p>
    <w:p w14:paraId="24792766" w14:textId="77777777" w:rsidR="00F70143" w:rsidRPr="00E3220E" w:rsidRDefault="00F70143" w:rsidP="00E3220E">
      <w:pPr>
        <w:widowControl/>
        <w:jc w:val="left"/>
        <w:rPr>
          <w:color w:val="auto"/>
          <w:lang w:bidi="th-TH"/>
        </w:rPr>
      </w:pPr>
    </w:p>
    <w:p w14:paraId="66E8B6F5" w14:textId="02426532" w:rsidR="00F70143" w:rsidRPr="00E3220E" w:rsidRDefault="00D20765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auto"/>
        </w:rPr>
      </w:pPr>
      <w:r w:rsidRPr="00E3220E">
        <w:rPr>
          <w:bCs/>
          <w:color w:val="000000" w:themeColor="text1"/>
          <w:lang w:bidi="th-TH"/>
        </w:rPr>
        <w:t xml:space="preserve">Use the primers at a concentration of </w:t>
      </w:r>
      <w:r w:rsidR="00F70143" w:rsidRPr="00E3220E">
        <w:rPr>
          <w:color w:val="auto"/>
        </w:rPr>
        <w:t>10 µM</w:t>
      </w:r>
      <w:r w:rsidR="0056090B" w:rsidRPr="00E3220E">
        <w:rPr>
          <w:color w:val="auto"/>
        </w:rPr>
        <w:t xml:space="preserve">, and the primer information and the standard </w:t>
      </w:r>
      <w:proofErr w:type="spellStart"/>
      <w:r w:rsidR="0056090B" w:rsidRPr="00E3220E">
        <w:rPr>
          <w:color w:val="auto"/>
        </w:rPr>
        <w:t>pTiLV</w:t>
      </w:r>
      <w:proofErr w:type="spellEnd"/>
      <w:r w:rsidR="0056090B" w:rsidRPr="00E3220E">
        <w:rPr>
          <w:color w:val="auto"/>
        </w:rPr>
        <w:t xml:space="preserve"> </w:t>
      </w:r>
      <w:r w:rsidR="00DD0522" w:rsidRPr="00E3220E">
        <w:rPr>
          <w:color w:val="auto"/>
        </w:rPr>
        <w:t>as follows</w:t>
      </w:r>
      <w:r w:rsidR="00F70143" w:rsidRPr="00E3220E">
        <w:rPr>
          <w:color w:val="auto"/>
        </w:rPr>
        <w:t>:</w:t>
      </w:r>
    </w:p>
    <w:p w14:paraId="6545CD1A" w14:textId="4EC4B0FB" w:rsidR="00F70143" w:rsidRPr="00E3220E" w:rsidRDefault="00F70143" w:rsidP="00E3220E">
      <w:pPr>
        <w:widowControl/>
        <w:jc w:val="left"/>
        <w:rPr>
          <w:color w:val="auto"/>
        </w:rPr>
      </w:pPr>
      <w:r w:rsidRPr="00E3220E">
        <w:rPr>
          <w:color w:val="auto"/>
        </w:rPr>
        <w:t>Forward primer:</w:t>
      </w:r>
      <w:r w:rsidR="00FA3C9D" w:rsidRPr="00E3220E">
        <w:rPr>
          <w:color w:val="auto"/>
        </w:rPr>
        <w:t xml:space="preserve"> </w:t>
      </w:r>
      <w:r w:rsidR="0056090B" w:rsidRPr="00E3220E">
        <w:rPr>
          <w:color w:val="auto"/>
        </w:rPr>
        <w:tab/>
        <w:t>TiLV-112F (5’-CTGAGCTAAAGAGGCAATATGGATT-3’)</w:t>
      </w:r>
    </w:p>
    <w:p w14:paraId="0A713A47" w14:textId="4D72D59C" w:rsidR="0056090B" w:rsidRPr="00E3220E" w:rsidRDefault="0056090B" w:rsidP="00E3220E">
      <w:pPr>
        <w:widowControl/>
        <w:jc w:val="left"/>
        <w:rPr>
          <w:color w:val="auto"/>
        </w:rPr>
      </w:pPr>
      <w:r w:rsidRPr="00E3220E">
        <w:rPr>
          <w:color w:val="auto"/>
        </w:rPr>
        <w:t>Reverse primer:</w:t>
      </w:r>
      <w:r w:rsidRPr="00E3220E">
        <w:rPr>
          <w:color w:val="auto"/>
        </w:rPr>
        <w:tab/>
        <w:t>TiLV-112R (5’-CGTGCGTACTCGTTCAGTATAAGTTCT-3’)</w:t>
      </w:r>
    </w:p>
    <w:p w14:paraId="338D3FA2" w14:textId="6495F6BD" w:rsidR="0056090B" w:rsidRPr="00E3220E" w:rsidRDefault="0056090B" w:rsidP="00E3220E">
      <w:pPr>
        <w:widowControl/>
        <w:jc w:val="left"/>
        <w:rPr>
          <w:color w:val="auto"/>
        </w:rPr>
      </w:pPr>
      <w:r w:rsidRPr="00E3220E">
        <w:rPr>
          <w:color w:val="auto"/>
        </w:rPr>
        <w:t xml:space="preserve">Standard </w:t>
      </w:r>
      <w:proofErr w:type="spellStart"/>
      <w:r w:rsidRPr="00E3220E">
        <w:rPr>
          <w:color w:val="auto"/>
        </w:rPr>
        <w:t>pTiLV</w:t>
      </w:r>
      <w:proofErr w:type="spellEnd"/>
      <w:r w:rsidRPr="00E3220E">
        <w:rPr>
          <w:color w:val="auto"/>
        </w:rPr>
        <w:t>:</w:t>
      </w:r>
      <w:r w:rsidRPr="00E3220E">
        <w:rPr>
          <w:color w:val="auto"/>
        </w:rPr>
        <w:tab/>
        <w:t xml:space="preserve">10 </w:t>
      </w:r>
      <w:r w:rsidR="00C05EDF" w:rsidRPr="00E3220E">
        <w:rPr>
          <w:color w:val="auto"/>
        </w:rPr>
        <w:t>p</w:t>
      </w:r>
      <w:r w:rsidRPr="00E3220E">
        <w:rPr>
          <w:color w:val="auto"/>
        </w:rPr>
        <w:t>g/</w:t>
      </w:r>
      <w:r w:rsidR="00E3220E">
        <w:rPr>
          <w:color w:val="auto"/>
        </w:rPr>
        <w:t>µL</w:t>
      </w:r>
    </w:p>
    <w:p w14:paraId="576A8B8D" w14:textId="0A354F35" w:rsidR="00D902B2" w:rsidRPr="00E3220E" w:rsidRDefault="00D902B2" w:rsidP="00E3220E">
      <w:pPr>
        <w:widowControl/>
        <w:jc w:val="left"/>
        <w:rPr>
          <w:color w:val="000000" w:themeColor="text1"/>
          <w:lang w:bidi="th-TH"/>
        </w:rPr>
      </w:pPr>
    </w:p>
    <w:p w14:paraId="720B91FD" w14:textId="3CDF0A14" w:rsidR="006A6063" w:rsidRPr="00E3220E" w:rsidRDefault="00E3220E" w:rsidP="00E3220E">
      <w:pPr>
        <w:widowControl/>
        <w:jc w:val="left"/>
        <w:rPr>
          <w:color w:val="000000" w:themeColor="text1"/>
        </w:rPr>
      </w:pPr>
      <w:r>
        <w:rPr>
          <w:color w:val="000000" w:themeColor="text1"/>
        </w:rPr>
        <w:t>Note:</w:t>
      </w:r>
      <w:r w:rsidR="00D20765" w:rsidRPr="00E3220E">
        <w:rPr>
          <w:color w:val="000000" w:themeColor="text1"/>
        </w:rPr>
        <w:t xml:space="preserve"> If</w:t>
      </w:r>
      <w:r w:rsidR="00D902B2" w:rsidRPr="00E3220E">
        <w:rPr>
          <w:color w:val="000000" w:themeColor="text1"/>
        </w:rPr>
        <w:t xml:space="preserve"> the total number of samples and controls is 10 and will be performed in triplicate</w:t>
      </w:r>
      <w:r w:rsidR="0074556D" w:rsidRPr="00E3220E">
        <w:rPr>
          <w:color w:val="000000" w:themeColor="text1"/>
        </w:rPr>
        <w:t>s</w:t>
      </w:r>
      <w:r w:rsidR="00D902B2" w:rsidRPr="00E3220E">
        <w:rPr>
          <w:color w:val="000000" w:themeColor="text1"/>
        </w:rPr>
        <w:t>, this equates to a qPCR master</w:t>
      </w:r>
      <w:r w:rsidR="00D902B2" w:rsidRPr="00E3220E">
        <w:rPr>
          <w:color w:val="000000" w:themeColor="text1"/>
          <w:cs/>
          <w:lang w:bidi="th-TH"/>
        </w:rPr>
        <w:t>-</w:t>
      </w:r>
      <w:r w:rsidR="00D902B2" w:rsidRPr="00E3220E">
        <w:rPr>
          <w:color w:val="000000" w:themeColor="text1"/>
        </w:rPr>
        <w:t>mix comprising 12</w:t>
      </w:r>
      <w:r w:rsidR="00AA065D" w:rsidRPr="00E3220E">
        <w:rPr>
          <w:color w:val="000000" w:themeColor="text1"/>
          <w:cs/>
          <w:lang w:bidi="th-TH"/>
        </w:rPr>
        <w:t xml:space="preserve"> </w:t>
      </w:r>
      <w:r>
        <w:rPr>
          <w:color w:val="000000" w:themeColor="text1"/>
        </w:rPr>
        <w:t>µL</w:t>
      </w:r>
      <w:r w:rsidR="00D902B2" w:rsidRPr="00E3220E">
        <w:rPr>
          <w:color w:val="000000" w:themeColor="text1"/>
        </w:rPr>
        <w:t xml:space="preserve"> nuclease</w:t>
      </w:r>
      <w:r w:rsidR="00D902B2" w:rsidRPr="00E3220E">
        <w:rPr>
          <w:color w:val="000000" w:themeColor="text1"/>
          <w:cs/>
          <w:lang w:bidi="th-TH"/>
        </w:rPr>
        <w:t>-</w:t>
      </w:r>
      <w:r w:rsidR="00D902B2" w:rsidRPr="00E3220E">
        <w:rPr>
          <w:color w:val="000000" w:themeColor="text1"/>
        </w:rPr>
        <w:t xml:space="preserve">free water, 9 </w:t>
      </w:r>
      <w:r>
        <w:rPr>
          <w:color w:val="000000" w:themeColor="text1"/>
        </w:rPr>
        <w:t>µL</w:t>
      </w:r>
      <w:r w:rsidR="00D902B2" w:rsidRPr="00E3220E">
        <w:rPr>
          <w:color w:val="000000" w:themeColor="text1"/>
        </w:rPr>
        <w:t xml:space="preserve"> forward primer</w:t>
      </w:r>
      <w:r w:rsidR="00D902B2" w:rsidRPr="00E3220E">
        <w:rPr>
          <w:rStyle w:val="CommentReference"/>
          <w:sz w:val="24"/>
          <w:szCs w:val="24"/>
        </w:rPr>
        <w:t xml:space="preserve">, </w:t>
      </w:r>
      <w:r w:rsidR="00D902B2" w:rsidRPr="00E3220E">
        <w:rPr>
          <w:color w:val="000000" w:themeColor="text1"/>
        </w:rPr>
        <w:t>9</w:t>
      </w:r>
      <w:r w:rsidR="00AA065D" w:rsidRPr="00E3220E">
        <w:rPr>
          <w:color w:val="000000" w:themeColor="text1"/>
          <w:cs/>
          <w:lang w:bidi="th-TH"/>
        </w:rPr>
        <w:t xml:space="preserve"> </w:t>
      </w:r>
      <w:r>
        <w:rPr>
          <w:color w:val="000000" w:themeColor="text1"/>
        </w:rPr>
        <w:t>µL</w:t>
      </w:r>
      <w:r w:rsidR="00D902B2" w:rsidRPr="00E3220E">
        <w:rPr>
          <w:color w:val="000000" w:themeColor="text1"/>
        </w:rPr>
        <w:t xml:space="preserve"> reverse primer and 150</w:t>
      </w:r>
      <w:r w:rsidR="00D902B2" w:rsidRPr="00E3220E">
        <w:rPr>
          <w:color w:val="000000" w:themeColor="text1"/>
          <w:cs/>
          <w:lang w:bidi="th-TH"/>
        </w:rPr>
        <w:t xml:space="preserve"> </w:t>
      </w:r>
      <w:r>
        <w:rPr>
          <w:color w:val="000000" w:themeColor="text1"/>
        </w:rPr>
        <w:t>µL</w:t>
      </w:r>
      <w:r w:rsidR="00D902B2" w:rsidRPr="00E3220E">
        <w:rPr>
          <w:color w:val="000000" w:themeColor="text1"/>
        </w:rPr>
        <w:t xml:space="preserve"> of SYBR Green DNA polymerase master</w:t>
      </w:r>
      <w:r w:rsidR="00D902B2" w:rsidRPr="00E3220E">
        <w:rPr>
          <w:color w:val="000000" w:themeColor="text1"/>
          <w:cs/>
          <w:lang w:bidi="th-TH"/>
        </w:rPr>
        <w:t>-</w:t>
      </w:r>
      <w:r w:rsidR="00D902B2" w:rsidRPr="00E3220E">
        <w:rPr>
          <w:color w:val="000000" w:themeColor="text1"/>
        </w:rPr>
        <w:t>mix</w:t>
      </w:r>
      <w:r w:rsidR="00D20765" w:rsidRPr="00E3220E">
        <w:rPr>
          <w:color w:val="000000" w:themeColor="text1"/>
        </w:rPr>
        <w:t>. C</w:t>
      </w:r>
      <w:r w:rsidR="00D902B2" w:rsidRPr="00E3220E">
        <w:rPr>
          <w:color w:val="000000" w:themeColor="text1"/>
        </w:rPr>
        <w:t>ommercially purchased 2</w:t>
      </w:r>
      <w:r w:rsidR="00D20765" w:rsidRPr="00E3220E">
        <w:rPr>
          <w:color w:val="000000" w:themeColor="text1"/>
        </w:rPr>
        <w:t>x</w:t>
      </w:r>
      <w:r w:rsidR="00D902B2" w:rsidRPr="00E3220E">
        <w:rPr>
          <w:color w:val="000000" w:themeColor="text1"/>
        </w:rPr>
        <w:t xml:space="preserve"> universal SYBR Green DNA polymerase master</w:t>
      </w:r>
      <w:r w:rsidR="00D902B2" w:rsidRPr="00E3220E">
        <w:rPr>
          <w:color w:val="000000" w:themeColor="text1"/>
          <w:cs/>
          <w:lang w:bidi="th-TH"/>
        </w:rPr>
        <w:t>-</w:t>
      </w:r>
      <w:r w:rsidR="00D902B2" w:rsidRPr="00E3220E">
        <w:rPr>
          <w:color w:val="000000" w:themeColor="text1"/>
        </w:rPr>
        <w:t>mixes contain all the necessary components for the qPCR reaction, namely, the SYBR Green I dye, hot</w:t>
      </w:r>
      <w:r w:rsidR="00D902B2" w:rsidRPr="00E3220E">
        <w:rPr>
          <w:color w:val="000000" w:themeColor="text1"/>
          <w:cs/>
          <w:lang w:bidi="th-TH"/>
        </w:rPr>
        <w:t>-</w:t>
      </w:r>
      <w:r w:rsidR="00D902B2" w:rsidRPr="00E3220E">
        <w:rPr>
          <w:color w:val="000000" w:themeColor="text1"/>
        </w:rPr>
        <w:t xml:space="preserve">start </w:t>
      </w:r>
      <w:proofErr w:type="spellStart"/>
      <w:r w:rsidR="00D902B2" w:rsidRPr="00E3220E">
        <w:rPr>
          <w:color w:val="000000" w:themeColor="text1"/>
        </w:rPr>
        <w:t>Taq</w:t>
      </w:r>
      <w:proofErr w:type="spellEnd"/>
      <w:r w:rsidR="00D902B2" w:rsidRPr="00E3220E">
        <w:rPr>
          <w:color w:val="000000" w:themeColor="text1"/>
        </w:rPr>
        <w:t xml:space="preserve"> DNA polymerase, dNTPs, </w:t>
      </w:r>
      <w:r w:rsidR="00D902B2" w:rsidRPr="00E3220E">
        <w:t>MgCl</w:t>
      </w:r>
      <w:r w:rsidR="00D902B2" w:rsidRPr="00E3220E">
        <w:rPr>
          <w:vertAlign w:val="subscript"/>
        </w:rPr>
        <w:t>2</w:t>
      </w:r>
      <w:r w:rsidR="00D902B2" w:rsidRPr="00E3220E">
        <w:t xml:space="preserve"> and passive reference dyes</w:t>
      </w:r>
      <w:r w:rsidR="00D902B2" w:rsidRPr="00E3220E">
        <w:rPr>
          <w:cs/>
          <w:lang w:bidi="th-TH"/>
        </w:rPr>
        <w:t>.</w:t>
      </w:r>
      <w:r w:rsidR="00D20765" w:rsidRPr="00E3220E">
        <w:rPr>
          <w:color w:val="000000" w:themeColor="text1"/>
        </w:rPr>
        <w:t xml:space="preserve"> </w:t>
      </w:r>
      <w:r w:rsidR="006A6063" w:rsidRPr="00E3220E">
        <w:t>Protect the SYBR Green master mix from light</w:t>
      </w:r>
      <w:r w:rsidR="006A6063" w:rsidRPr="00E3220E">
        <w:rPr>
          <w:cs/>
          <w:lang w:bidi="th-TH"/>
        </w:rPr>
        <w:t>.</w:t>
      </w:r>
    </w:p>
    <w:p w14:paraId="3A2D4586" w14:textId="77777777" w:rsidR="00036E7C" w:rsidRPr="00E3220E" w:rsidRDefault="00036E7C" w:rsidP="00E3220E">
      <w:pPr>
        <w:widowControl/>
        <w:jc w:val="left"/>
        <w:rPr>
          <w:color w:val="000000" w:themeColor="text1"/>
        </w:rPr>
      </w:pPr>
    </w:p>
    <w:p w14:paraId="40720F6A" w14:textId="5F0F6B39" w:rsidR="00001E6B" w:rsidRPr="00E3220E" w:rsidRDefault="00D902B2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highlight w:val="yellow"/>
        </w:rPr>
      </w:pPr>
      <w:r w:rsidRPr="00E3220E">
        <w:rPr>
          <w:color w:val="000000" w:themeColor="text1"/>
          <w:highlight w:val="yellow"/>
        </w:rPr>
        <w:t xml:space="preserve">Dispense 6 </w:t>
      </w:r>
      <w:r w:rsidR="00E3220E">
        <w:rPr>
          <w:color w:val="000000" w:themeColor="text1"/>
          <w:highlight w:val="yellow"/>
        </w:rPr>
        <w:t>µL</w:t>
      </w:r>
      <w:r w:rsidRPr="00E3220E">
        <w:rPr>
          <w:color w:val="000000" w:themeColor="text1"/>
          <w:highlight w:val="yellow"/>
        </w:rPr>
        <w:t xml:space="preserve"> of the qPCR master</w:t>
      </w:r>
      <w:r w:rsidRPr="00E3220E">
        <w:rPr>
          <w:color w:val="000000" w:themeColor="text1"/>
          <w:highlight w:val="yellow"/>
          <w:cs/>
          <w:lang w:bidi="th-TH"/>
        </w:rPr>
        <w:t>-</w:t>
      </w:r>
      <w:r w:rsidRPr="00E3220E">
        <w:rPr>
          <w:color w:val="000000" w:themeColor="text1"/>
          <w:highlight w:val="yellow"/>
        </w:rPr>
        <w:t xml:space="preserve">mix into qPCR strip tubes or a 96 well plate compatible </w:t>
      </w:r>
      <w:r w:rsidRPr="00E3220E">
        <w:rPr>
          <w:color w:val="000000" w:themeColor="text1"/>
        </w:rPr>
        <w:t>with</w:t>
      </w:r>
      <w:r w:rsidRPr="00E3220E">
        <w:rPr>
          <w:color w:val="000000" w:themeColor="text1"/>
          <w:highlight w:val="yellow"/>
        </w:rPr>
        <w:t xml:space="preserve"> the qPCR machine in use</w:t>
      </w:r>
      <w:r w:rsidRPr="00E3220E">
        <w:rPr>
          <w:color w:val="000000" w:themeColor="text1"/>
          <w:highlight w:val="yellow"/>
          <w:cs/>
          <w:lang w:bidi="th-TH"/>
        </w:rPr>
        <w:t>.</w:t>
      </w:r>
    </w:p>
    <w:p w14:paraId="43EBB704" w14:textId="77777777" w:rsidR="00036E7C" w:rsidRPr="00E3220E" w:rsidRDefault="00036E7C" w:rsidP="00E3220E">
      <w:pPr>
        <w:widowControl/>
        <w:jc w:val="left"/>
        <w:rPr>
          <w:color w:val="000000" w:themeColor="text1"/>
          <w:highlight w:val="yellow"/>
        </w:rPr>
      </w:pPr>
    </w:p>
    <w:p w14:paraId="4C49274C" w14:textId="7CA797B0" w:rsidR="00A92B9A" w:rsidRPr="00E3220E" w:rsidRDefault="00D902B2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</w:rPr>
      </w:pPr>
      <w:r w:rsidRPr="00E3220E">
        <w:rPr>
          <w:color w:val="000000" w:themeColor="text1"/>
          <w:highlight w:val="yellow"/>
          <w:lang w:bidi="th-TH"/>
        </w:rPr>
        <w:t>A</w:t>
      </w:r>
      <w:r w:rsidRPr="00E3220E">
        <w:rPr>
          <w:color w:val="000000" w:themeColor="text1"/>
          <w:highlight w:val="yellow"/>
        </w:rPr>
        <w:t>dd 4</w:t>
      </w:r>
      <w:r w:rsidR="00AA065D" w:rsidRPr="00E3220E">
        <w:rPr>
          <w:color w:val="000000" w:themeColor="text1"/>
          <w:highlight w:val="yellow"/>
        </w:rPr>
        <w:t xml:space="preserve"> </w:t>
      </w:r>
      <w:r w:rsidR="00E3220E">
        <w:rPr>
          <w:color w:val="000000" w:themeColor="text1"/>
          <w:highlight w:val="yellow"/>
        </w:rPr>
        <w:t>µL</w:t>
      </w:r>
      <w:r w:rsidRPr="00E3220E">
        <w:rPr>
          <w:color w:val="000000" w:themeColor="text1"/>
          <w:highlight w:val="yellow"/>
        </w:rPr>
        <w:t xml:space="preserve"> of cDNA template</w:t>
      </w:r>
      <w:r w:rsidR="00120145" w:rsidRPr="00E3220E">
        <w:rPr>
          <w:color w:val="000000" w:themeColor="text1"/>
          <w:highlight w:val="yellow"/>
        </w:rPr>
        <w:t>, controls</w:t>
      </w:r>
      <w:r w:rsidR="0089001F" w:rsidRPr="00E3220E">
        <w:rPr>
          <w:color w:val="000000" w:themeColor="text1"/>
          <w:highlight w:val="yellow"/>
        </w:rPr>
        <w:t xml:space="preserve"> or</w:t>
      </w:r>
      <w:r w:rsidR="00120145" w:rsidRPr="00E3220E">
        <w:rPr>
          <w:color w:val="000000" w:themeColor="text1"/>
          <w:highlight w:val="yellow"/>
        </w:rPr>
        <w:t xml:space="preserve"> serially diluted </w:t>
      </w:r>
      <w:proofErr w:type="spellStart"/>
      <w:r w:rsidR="00120145" w:rsidRPr="00E3220E">
        <w:rPr>
          <w:color w:val="000000" w:themeColor="text1"/>
          <w:highlight w:val="yellow"/>
        </w:rPr>
        <w:t>TiLV</w:t>
      </w:r>
      <w:proofErr w:type="spellEnd"/>
      <w:r w:rsidR="00120145" w:rsidRPr="00E3220E">
        <w:rPr>
          <w:color w:val="000000" w:themeColor="text1"/>
          <w:highlight w:val="yellow"/>
        </w:rPr>
        <w:t xml:space="preserve"> standards</w:t>
      </w:r>
      <w:r w:rsidRPr="00E3220E">
        <w:rPr>
          <w:color w:val="000000" w:themeColor="text1"/>
          <w:highlight w:val="yellow"/>
        </w:rPr>
        <w:t xml:space="preserve"> into the tubes or wells of the 96 well plate</w:t>
      </w:r>
      <w:r w:rsidRPr="00E3220E">
        <w:rPr>
          <w:color w:val="000000" w:themeColor="text1"/>
          <w:highlight w:val="yellow"/>
          <w:cs/>
          <w:lang w:bidi="th-TH"/>
        </w:rPr>
        <w:t>.</w:t>
      </w:r>
    </w:p>
    <w:p w14:paraId="2D75654E" w14:textId="77777777" w:rsidR="00A92B9A" w:rsidRPr="00E3220E" w:rsidRDefault="00A92B9A" w:rsidP="00E3220E">
      <w:pPr>
        <w:widowControl/>
        <w:jc w:val="left"/>
        <w:rPr>
          <w:color w:val="000000" w:themeColor="text1"/>
        </w:rPr>
      </w:pPr>
    </w:p>
    <w:p w14:paraId="75F67CFD" w14:textId="7B9F32A0" w:rsidR="006A6063" w:rsidRPr="00E3220E" w:rsidRDefault="008C4ADE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 xml:space="preserve">Close the qPCR </w:t>
      </w:r>
      <w:r w:rsidR="00F02B4B" w:rsidRPr="00E3220E">
        <w:rPr>
          <w:color w:val="000000" w:themeColor="text1"/>
          <w:highlight w:val="yellow"/>
          <w:lang w:bidi="th-TH"/>
        </w:rPr>
        <w:t>tube</w:t>
      </w:r>
      <w:r w:rsidR="00AA065D" w:rsidRPr="00E3220E">
        <w:rPr>
          <w:color w:val="000000" w:themeColor="text1"/>
          <w:highlight w:val="yellow"/>
          <w:lang w:bidi="th-TH"/>
        </w:rPr>
        <w:t>s</w:t>
      </w:r>
      <w:r w:rsidR="00F02B4B" w:rsidRPr="00E3220E">
        <w:rPr>
          <w:color w:val="000000" w:themeColor="text1"/>
          <w:highlight w:val="yellow"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 xml:space="preserve">or </w:t>
      </w:r>
      <w:r w:rsidR="006A6063" w:rsidRPr="00E3220E">
        <w:rPr>
          <w:color w:val="000000" w:themeColor="text1"/>
          <w:highlight w:val="yellow"/>
          <w:lang w:bidi="th-TH"/>
        </w:rPr>
        <w:t xml:space="preserve">seal the </w:t>
      </w:r>
      <w:r w:rsidRPr="00E3220E">
        <w:rPr>
          <w:color w:val="000000" w:themeColor="text1"/>
          <w:highlight w:val="yellow"/>
          <w:lang w:bidi="th-TH"/>
        </w:rPr>
        <w:t xml:space="preserve">96 well plate with </w:t>
      </w:r>
      <w:r w:rsidR="006A6063" w:rsidRPr="00E3220E">
        <w:rPr>
          <w:color w:val="000000" w:themeColor="text1"/>
          <w:highlight w:val="yellow"/>
          <w:lang w:bidi="th-TH"/>
        </w:rPr>
        <w:t>a compatible</w:t>
      </w:r>
      <w:r w:rsidRPr="00E3220E">
        <w:rPr>
          <w:color w:val="000000" w:themeColor="text1"/>
          <w:highlight w:val="yellow"/>
          <w:lang w:bidi="th-TH"/>
        </w:rPr>
        <w:t xml:space="preserve"> plate cover</w:t>
      </w:r>
      <w:r w:rsidR="006A6063" w:rsidRPr="00E3220E">
        <w:rPr>
          <w:color w:val="000000" w:themeColor="text1"/>
          <w:highlight w:val="yellow"/>
          <w:lang w:bidi="th-TH"/>
        </w:rPr>
        <w:t xml:space="preserve"> for the qPCR machine in use</w:t>
      </w:r>
      <w:r w:rsidRPr="00E3220E">
        <w:rPr>
          <w:color w:val="000000" w:themeColor="text1"/>
          <w:cs/>
          <w:lang w:bidi="th-TH"/>
        </w:rPr>
        <w:t xml:space="preserve"> </w:t>
      </w:r>
    </w:p>
    <w:p w14:paraId="59BB0C42" w14:textId="77777777" w:rsidR="006A6063" w:rsidRPr="00E3220E" w:rsidRDefault="006A6063" w:rsidP="00E3220E">
      <w:pPr>
        <w:widowControl/>
        <w:jc w:val="left"/>
        <w:rPr>
          <w:color w:val="000000" w:themeColor="text1"/>
          <w:lang w:bidi="th-TH"/>
        </w:rPr>
      </w:pPr>
    </w:p>
    <w:p w14:paraId="45548816" w14:textId="58407CAD" w:rsidR="00147936" w:rsidRPr="00E3220E" w:rsidRDefault="006A6063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000000" w:themeColor="text1"/>
        </w:rPr>
      </w:pPr>
      <w:r w:rsidRPr="00E3220E">
        <w:rPr>
          <w:color w:val="000000" w:themeColor="text1"/>
          <w:highlight w:val="yellow"/>
          <w:lang w:bidi="th-TH"/>
        </w:rPr>
        <w:t>G</w:t>
      </w:r>
      <w:r w:rsidR="008C4ADE" w:rsidRPr="00E3220E">
        <w:rPr>
          <w:color w:val="000000" w:themeColor="text1"/>
          <w:highlight w:val="yellow"/>
          <w:lang w:bidi="th-TH"/>
        </w:rPr>
        <w:t>ently s</w:t>
      </w:r>
      <w:r w:rsidR="00D75726" w:rsidRPr="00E3220E">
        <w:rPr>
          <w:color w:val="000000" w:themeColor="text1"/>
          <w:highlight w:val="yellow"/>
          <w:lang w:bidi="th-TH"/>
        </w:rPr>
        <w:t xml:space="preserve">pin down the qPCR </w:t>
      </w:r>
      <w:r w:rsidR="008C4ADE" w:rsidRPr="00E3220E">
        <w:rPr>
          <w:color w:val="000000" w:themeColor="text1"/>
          <w:highlight w:val="yellow"/>
          <w:lang w:bidi="th-TH"/>
        </w:rPr>
        <w:t>tube</w:t>
      </w:r>
      <w:r w:rsidR="00AA065D" w:rsidRPr="00E3220E">
        <w:rPr>
          <w:color w:val="000000" w:themeColor="text1"/>
          <w:highlight w:val="yellow"/>
          <w:lang w:bidi="th-TH"/>
        </w:rPr>
        <w:t>s</w:t>
      </w:r>
      <w:r w:rsidR="008C4ADE" w:rsidRPr="00E3220E">
        <w:rPr>
          <w:color w:val="000000" w:themeColor="text1"/>
          <w:highlight w:val="yellow"/>
          <w:lang w:bidi="th-TH"/>
        </w:rPr>
        <w:t xml:space="preserve"> </w:t>
      </w:r>
      <w:r w:rsidR="00AA065D" w:rsidRPr="00E3220E">
        <w:rPr>
          <w:color w:val="000000" w:themeColor="text1"/>
          <w:highlight w:val="yellow"/>
          <w:lang w:bidi="th-TH"/>
        </w:rPr>
        <w:t xml:space="preserve">or </w:t>
      </w:r>
      <w:r w:rsidR="008C4ADE" w:rsidRPr="00E3220E">
        <w:rPr>
          <w:color w:val="000000" w:themeColor="text1"/>
          <w:highlight w:val="yellow"/>
          <w:lang w:bidi="th-TH"/>
        </w:rPr>
        <w:t>96 well plate usi</w:t>
      </w:r>
      <w:r w:rsidR="00D75726" w:rsidRPr="00E3220E">
        <w:rPr>
          <w:color w:val="000000" w:themeColor="text1"/>
          <w:highlight w:val="yellow"/>
          <w:lang w:bidi="th-TH"/>
        </w:rPr>
        <w:t xml:space="preserve">ng </w:t>
      </w:r>
      <w:r w:rsidR="00147936" w:rsidRPr="00E3220E">
        <w:rPr>
          <w:color w:val="000000" w:themeColor="text1"/>
          <w:highlight w:val="yellow"/>
          <w:lang w:bidi="th-TH"/>
        </w:rPr>
        <w:t>centrifuge</w:t>
      </w:r>
      <w:r w:rsidRPr="00E3220E">
        <w:rPr>
          <w:color w:val="000000" w:themeColor="text1"/>
          <w:highlight w:val="yellow"/>
          <w:lang w:bidi="th-TH"/>
        </w:rPr>
        <w:t xml:space="preserve"> to collect all the liquid in the bottom of the vessels</w:t>
      </w:r>
      <w:r w:rsidR="00147936" w:rsidRPr="00E3220E">
        <w:rPr>
          <w:color w:val="000000" w:themeColor="text1"/>
          <w:highlight w:val="yellow"/>
          <w:cs/>
          <w:lang w:bidi="th-TH"/>
        </w:rPr>
        <w:t>.</w:t>
      </w:r>
    </w:p>
    <w:p w14:paraId="2DAD5ADD" w14:textId="77777777" w:rsidR="00147936" w:rsidRPr="00E3220E" w:rsidRDefault="00147936" w:rsidP="00E3220E">
      <w:pPr>
        <w:widowControl/>
        <w:jc w:val="left"/>
        <w:rPr>
          <w:color w:val="000000" w:themeColor="text1"/>
          <w:lang w:bidi="th-TH"/>
        </w:rPr>
      </w:pPr>
    </w:p>
    <w:p w14:paraId="0B9D643E" w14:textId="60BDB87D" w:rsidR="00147936" w:rsidRPr="00E3220E" w:rsidRDefault="00147936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P</w:t>
      </w:r>
      <w:r w:rsidR="006A6063" w:rsidRPr="00E3220E">
        <w:rPr>
          <w:color w:val="000000" w:themeColor="text1"/>
          <w:highlight w:val="yellow"/>
          <w:lang w:bidi="th-TH"/>
        </w:rPr>
        <w:t>lace the tubes or plate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6A6063" w:rsidRPr="00E3220E">
        <w:rPr>
          <w:color w:val="000000" w:themeColor="text1"/>
          <w:highlight w:val="yellow"/>
          <w:lang w:bidi="th-TH"/>
        </w:rPr>
        <w:t>into the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5B3498" w:rsidRPr="00E3220E">
        <w:rPr>
          <w:color w:val="000000" w:themeColor="text1"/>
          <w:highlight w:val="yellow"/>
          <w:lang w:bidi="th-TH"/>
        </w:rPr>
        <w:t>real</w:t>
      </w:r>
      <w:r w:rsidR="005B3498" w:rsidRPr="00E3220E">
        <w:rPr>
          <w:color w:val="000000" w:themeColor="text1"/>
          <w:highlight w:val="yellow"/>
          <w:cs/>
          <w:lang w:bidi="th-TH"/>
        </w:rPr>
        <w:t>-</w:t>
      </w:r>
      <w:r w:rsidR="005B3498" w:rsidRPr="00E3220E">
        <w:rPr>
          <w:color w:val="000000" w:themeColor="text1"/>
          <w:highlight w:val="yellow"/>
          <w:lang w:bidi="th-TH"/>
        </w:rPr>
        <w:t>time</w:t>
      </w:r>
      <w:r w:rsidRPr="00E3220E">
        <w:rPr>
          <w:color w:val="000000" w:themeColor="text1"/>
          <w:highlight w:val="yellow"/>
          <w:lang w:bidi="th-TH"/>
        </w:rPr>
        <w:t xml:space="preserve"> thermal cycler</w:t>
      </w:r>
      <w:r w:rsidRPr="00E3220E">
        <w:rPr>
          <w:color w:val="000000" w:themeColor="text1"/>
          <w:highlight w:val="yellow"/>
          <w:cs/>
          <w:lang w:bidi="th-TH"/>
        </w:rPr>
        <w:t>.</w:t>
      </w:r>
    </w:p>
    <w:p w14:paraId="3CCEFB8C" w14:textId="77777777" w:rsidR="00147936" w:rsidRPr="00E3220E" w:rsidRDefault="00147936" w:rsidP="00E3220E">
      <w:pPr>
        <w:widowControl/>
        <w:jc w:val="left"/>
        <w:rPr>
          <w:color w:val="000000" w:themeColor="text1"/>
          <w:lang w:bidi="th-TH"/>
        </w:rPr>
      </w:pPr>
    </w:p>
    <w:p w14:paraId="78D695B3" w14:textId="15580692" w:rsidR="002909C5" w:rsidRPr="00E3220E" w:rsidRDefault="006A6063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Program the qPCR thermocycler to perform an initial</w:t>
      </w:r>
      <w:r w:rsidR="008374BF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147936" w:rsidRPr="00E3220E">
        <w:rPr>
          <w:color w:val="000000" w:themeColor="text1"/>
          <w:highlight w:val="yellow"/>
          <w:lang w:bidi="th-TH"/>
        </w:rPr>
        <w:t>denaturation at 95</w:t>
      </w:r>
      <w:r w:rsidR="002909C5" w:rsidRPr="00E3220E">
        <w:rPr>
          <w:color w:val="000000" w:themeColor="text1"/>
          <w:highlight w:val="yellow"/>
          <w:lang w:bidi="th-TH"/>
        </w:rPr>
        <w:t xml:space="preserve"> </w:t>
      </w:r>
      <w:r w:rsidR="00147936" w:rsidRPr="00E3220E">
        <w:rPr>
          <w:color w:val="000000" w:themeColor="text1"/>
          <w:highlight w:val="yellow"/>
          <w:lang w:bidi="th-TH"/>
        </w:rPr>
        <w:t xml:space="preserve">°C for 3 </w:t>
      </w:r>
      <w:r w:rsidR="002909C5" w:rsidRPr="00E3220E">
        <w:rPr>
          <w:color w:val="000000" w:themeColor="text1"/>
          <w:highlight w:val="yellow"/>
          <w:lang w:bidi="th-TH"/>
        </w:rPr>
        <w:t>min</w:t>
      </w:r>
      <w:r w:rsidR="00147936" w:rsidRPr="00E3220E">
        <w:rPr>
          <w:color w:val="000000" w:themeColor="text1"/>
          <w:highlight w:val="yellow"/>
          <w:lang w:bidi="th-TH"/>
        </w:rPr>
        <w:t xml:space="preserve">, </w:t>
      </w:r>
      <w:r w:rsidR="00147936" w:rsidRPr="00E3220E">
        <w:rPr>
          <w:color w:val="auto"/>
          <w:highlight w:val="yellow"/>
          <w:lang w:bidi="th-TH"/>
        </w:rPr>
        <w:t>followed</w:t>
      </w:r>
      <w:r w:rsidR="00147936" w:rsidRPr="00E3220E">
        <w:rPr>
          <w:color w:val="000000" w:themeColor="text1"/>
          <w:highlight w:val="yellow"/>
          <w:lang w:bidi="th-TH"/>
        </w:rPr>
        <w:t xml:space="preserve"> by 40 cycles of 95</w:t>
      </w:r>
      <w:r w:rsidR="002909C5" w:rsidRPr="00E3220E">
        <w:rPr>
          <w:color w:val="000000" w:themeColor="text1"/>
          <w:highlight w:val="yellow"/>
          <w:lang w:bidi="th-TH"/>
        </w:rPr>
        <w:t xml:space="preserve"> </w:t>
      </w:r>
      <w:r w:rsidR="00FD4699" w:rsidRPr="00E3220E">
        <w:rPr>
          <w:color w:val="000000" w:themeColor="text1"/>
          <w:highlight w:val="yellow"/>
          <w:lang w:bidi="th-TH"/>
        </w:rPr>
        <w:t>°C for 10 s and 60</w:t>
      </w:r>
      <w:r w:rsidR="002909C5" w:rsidRPr="00E3220E">
        <w:rPr>
          <w:color w:val="000000" w:themeColor="text1"/>
          <w:highlight w:val="yellow"/>
          <w:lang w:bidi="th-TH"/>
        </w:rPr>
        <w:t xml:space="preserve"> </w:t>
      </w:r>
      <w:r w:rsidR="00FD4699" w:rsidRPr="00E3220E">
        <w:rPr>
          <w:color w:val="000000" w:themeColor="text1"/>
          <w:highlight w:val="yellow"/>
          <w:lang w:bidi="th-TH"/>
        </w:rPr>
        <w:t>°C for 30 s</w:t>
      </w:r>
      <w:r w:rsidR="00CD01D1" w:rsidRPr="00E3220E">
        <w:rPr>
          <w:color w:val="000000" w:themeColor="text1"/>
          <w:highlight w:val="yellow"/>
          <w:lang w:bidi="th-TH"/>
        </w:rPr>
        <w:t xml:space="preserve"> for primer annealing and elongation, ending with a melting</w:t>
      </w:r>
      <w:r w:rsidR="00CD01D1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CD01D1" w:rsidRPr="00E3220E">
        <w:rPr>
          <w:color w:val="000000" w:themeColor="text1"/>
          <w:highlight w:val="yellow"/>
          <w:lang w:bidi="th-TH"/>
        </w:rPr>
        <w:t>curve</w:t>
      </w:r>
      <w:r w:rsidR="00CD01D1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CD01D1" w:rsidRPr="00E3220E">
        <w:rPr>
          <w:color w:val="000000" w:themeColor="text1"/>
          <w:highlight w:val="yellow"/>
          <w:lang w:bidi="th-TH"/>
        </w:rPr>
        <w:t xml:space="preserve">step of </w:t>
      </w:r>
      <w:r w:rsidR="008374BF" w:rsidRPr="00E3220E">
        <w:rPr>
          <w:color w:val="000000" w:themeColor="text1"/>
          <w:highlight w:val="yellow"/>
          <w:lang w:bidi="th-TH"/>
        </w:rPr>
        <w:t>65</w:t>
      </w:r>
      <w:r w:rsidR="002909C5" w:rsidRPr="00E3220E">
        <w:rPr>
          <w:color w:val="000000" w:themeColor="text1"/>
          <w:highlight w:val="yellow"/>
          <w:lang w:bidi="th-TH"/>
        </w:rPr>
        <w:t xml:space="preserve"> </w:t>
      </w:r>
      <w:r w:rsidR="008374BF" w:rsidRPr="00E3220E">
        <w:rPr>
          <w:color w:val="000000" w:themeColor="text1"/>
          <w:highlight w:val="yellow"/>
          <w:lang w:bidi="th-TH"/>
        </w:rPr>
        <w:t>°C to 95</w:t>
      </w:r>
      <w:r w:rsidR="00CD01D1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8374BF" w:rsidRPr="00E3220E">
        <w:rPr>
          <w:color w:val="000000" w:themeColor="text1"/>
          <w:highlight w:val="yellow"/>
          <w:lang w:bidi="th-TH"/>
        </w:rPr>
        <w:t>°C with an increment of 0</w:t>
      </w:r>
      <w:r w:rsidR="008374BF" w:rsidRPr="00E3220E">
        <w:rPr>
          <w:color w:val="000000" w:themeColor="text1"/>
          <w:highlight w:val="yellow"/>
          <w:cs/>
          <w:lang w:bidi="th-TH"/>
        </w:rPr>
        <w:t>.</w:t>
      </w:r>
      <w:r w:rsidR="008374BF" w:rsidRPr="00E3220E">
        <w:rPr>
          <w:color w:val="000000" w:themeColor="text1"/>
          <w:highlight w:val="yellow"/>
          <w:lang w:bidi="th-TH"/>
        </w:rPr>
        <w:t>5</w:t>
      </w:r>
      <w:r w:rsidR="002909C5" w:rsidRPr="00E3220E">
        <w:rPr>
          <w:color w:val="000000" w:themeColor="text1"/>
          <w:highlight w:val="yellow"/>
          <w:lang w:bidi="th-TH"/>
        </w:rPr>
        <w:t xml:space="preserve"> </w:t>
      </w:r>
      <w:r w:rsidR="008374BF" w:rsidRPr="00E3220E">
        <w:rPr>
          <w:color w:val="000000" w:themeColor="text1"/>
          <w:highlight w:val="yellow"/>
          <w:lang w:bidi="th-TH"/>
        </w:rPr>
        <w:t>°C</w:t>
      </w:r>
      <w:r w:rsidR="00CD01D1" w:rsidRPr="00E3220E">
        <w:rPr>
          <w:color w:val="000000" w:themeColor="text1"/>
          <w:highlight w:val="yellow"/>
          <w:cs/>
          <w:lang w:bidi="th-TH"/>
        </w:rPr>
        <w:t>/</w:t>
      </w:r>
      <w:r w:rsidR="008374BF" w:rsidRPr="00E3220E">
        <w:rPr>
          <w:color w:val="000000" w:themeColor="text1"/>
          <w:highlight w:val="yellow"/>
          <w:lang w:bidi="th-TH"/>
        </w:rPr>
        <w:t xml:space="preserve"> 5 s</w:t>
      </w:r>
      <w:r w:rsidR="002909C5" w:rsidRPr="00E3220E">
        <w:rPr>
          <w:color w:val="000000" w:themeColor="text1"/>
          <w:highlight w:val="yellow"/>
          <w:lang w:bidi="th-TH"/>
        </w:rPr>
        <w:t>.</w:t>
      </w:r>
      <w:r w:rsidR="00CD01D1" w:rsidRPr="00E3220E">
        <w:rPr>
          <w:color w:val="000000" w:themeColor="text1"/>
          <w:lang w:bidi="th-TH"/>
        </w:rPr>
        <w:t xml:space="preserve"> </w:t>
      </w:r>
    </w:p>
    <w:p w14:paraId="50C473E3" w14:textId="77777777" w:rsidR="002909C5" w:rsidRPr="00E3220E" w:rsidRDefault="002909C5" w:rsidP="00E3220E">
      <w:pPr>
        <w:pStyle w:val="ListParagraph"/>
        <w:widowControl/>
        <w:ind w:left="0"/>
        <w:jc w:val="left"/>
        <w:rPr>
          <w:color w:val="000000" w:themeColor="text1"/>
          <w:lang w:bidi="th-TH"/>
        </w:rPr>
      </w:pPr>
    </w:p>
    <w:p w14:paraId="6796C433" w14:textId="22729CBD" w:rsidR="00CD01D1" w:rsidRPr="00E3220E" w:rsidRDefault="005E325D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000000" w:themeColor="text1"/>
          <w:cs/>
          <w:lang w:bidi="th-TH"/>
        </w:rPr>
      </w:pPr>
      <w:r w:rsidRPr="00E3220E">
        <w:rPr>
          <w:iCs/>
          <w:color w:val="000000" w:themeColor="text1"/>
          <w:highlight w:val="yellow"/>
          <w:lang w:bidi="th-TH"/>
        </w:rPr>
        <w:t>Select SYBR as a fluorophore dye, then select unknown as a sample type and insert a name into a sample name box.</w:t>
      </w:r>
    </w:p>
    <w:p w14:paraId="258E682F" w14:textId="77777777" w:rsidR="00C617BF" w:rsidRPr="00E3220E" w:rsidRDefault="00C617BF" w:rsidP="00E3220E">
      <w:pPr>
        <w:widowControl/>
        <w:jc w:val="left"/>
        <w:rPr>
          <w:color w:val="000000" w:themeColor="text1"/>
          <w:cs/>
          <w:lang w:bidi="th-TH"/>
        </w:rPr>
      </w:pPr>
    </w:p>
    <w:p w14:paraId="5735275A" w14:textId="4A27875E" w:rsidR="00CD01D1" w:rsidRPr="00E3220E" w:rsidRDefault="00C617BF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iCs/>
          <w:color w:val="000000" w:themeColor="text1"/>
          <w:highlight w:val="yellow"/>
          <w:lang w:bidi="th-TH"/>
        </w:rPr>
        <w:t>Open the lid of the RT-qPCR machine and place the qPCR strip into the assigned wells, then close the lid.</w:t>
      </w:r>
    </w:p>
    <w:p w14:paraId="6980F1FE" w14:textId="77777777" w:rsidR="00D20765" w:rsidRPr="00E3220E" w:rsidRDefault="00D20765" w:rsidP="00E3220E">
      <w:pPr>
        <w:pStyle w:val="ListParagraph"/>
        <w:widowControl/>
        <w:ind w:left="0"/>
        <w:jc w:val="left"/>
        <w:rPr>
          <w:color w:val="000000" w:themeColor="text1"/>
          <w:lang w:bidi="th-TH"/>
        </w:rPr>
      </w:pPr>
    </w:p>
    <w:p w14:paraId="3A816892" w14:textId="32743DD7" w:rsidR="00C617BF" w:rsidRPr="00E3220E" w:rsidRDefault="00C617BF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color w:val="000000" w:themeColor="text1"/>
          <w:lang w:bidi="th-TH"/>
        </w:rPr>
      </w:pPr>
      <w:r w:rsidRPr="00E3220E">
        <w:rPr>
          <w:iCs/>
          <w:color w:val="000000" w:themeColor="text1"/>
          <w:highlight w:val="yellow"/>
          <w:lang w:bidi="th-TH"/>
        </w:rPr>
        <w:t>Perform the RT-qPCR assay with the selected condition</w:t>
      </w:r>
      <w:r w:rsidR="005E325D" w:rsidRPr="00E3220E">
        <w:rPr>
          <w:iCs/>
          <w:color w:val="000000" w:themeColor="text1"/>
          <w:highlight w:val="yellow"/>
          <w:lang w:bidi="th-TH"/>
        </w:rPr>
        <w:t>s</w:t>
      </w:r>
      <w:r w:rsidRPr="00E3220E">
        <w:rPr>
          <w:iCs/>
          <w:color w:val="000000" w:themeColor="text1"/>
          <w:highlight w:val="yellow"/>
          <w:lang w:bidi="th-TH"/>
        </w:rPr>
        <w:t xml:space="preserve">. The machine will start to run after </w:t>
      </w:r>
      <w:r w:rsidRPr="00E3220E">
        <w:rPr>
          <w:color w:val="000000" w:themeColor="text1"/>
        </w:rPr>
        <w:t>the</w:t>
      </w:r>
      <w:r w:rsidRPr="00E3220E">
        <w:rPr>
          <w:iCs/>
          <w:color w:val="000000" w:themeColor="text1"/>
          <w:highlight w:val="yellow"/>
          <w:lang w:bidi="th-TH"/>
        </w:rPr>
        <w:t xml:space="preserve"> lid has reached the desired temperature. </w:t>
      </w:r>
      <w:r w:rsidR="00131D60" w:rsidRPr="00E3220E">
        <w:rPr>
          <w:iCs/>
          <w:color w:val="000000" w:themeColor="text1"/>
          <w:highlight w:val="yellow"/>
          <w:lang w:bidi="th-TH"/>
        </w:rPr>
        <w:t>Collect the</w:t>
      </w:r>
      <w:r w:rsidRPr="00E3220E">
        <w:rPr>
          <w:iCs/>
          <w:color w:val="000000" w:themeColor="text1"/>
          <w:highlight w:val="yellow"/>
          <w:lang w:bidi="th-TH"/>
        </w:rPr>
        <w:t xml:space="preserve"> fluorescence of </w:t>
      </w:r>
      <w:r w:rsidR="008E7832" w:rsidRPr="00E3220E">
        <w:rPr>
          <w:iCs/>
          <w:color w:val="000000" w:themeColor="text1"/>
          <w:highlight w:val="yellow"/>
          <w:lang w:bidi="th-TH"/>
        </w:rPr>
        <w:t xml:space="preserve">each sample </w:t>
      </w:r>
      <w:r w:rsidRPr="00E3220E">
        <w:rPr>
          <w:iCs/>
          <w:color w:val="000000" w:themeColor="text1"/>
          <w:highlight w:val="yellow"/>
          <w:lang w:bidi="th-TH"/>
        </w:rPr>
        <w:t>after each extension step to monitor the progress of the reaction.</w:t>
      </w:r>
    </w:p>
    <w:p w14:paraId="57EE15E9" w14:textId="77777777" w:rsidR="00320E7B" w:rsidRPr="00E3220E" w:rsidRDefault="00320E7B" w:rsidP="00E3220E">
      <w:pPr>
        <w:widowControl/>
        <w:jc w:val="left"/>
        <w:rPr>
          <w:color w:val="000000" w:themeColor="text1"/>
          <w:lang w:bidi="th-TH"/>
        </w:rPr>
      </w:pPr>
    </w:p>
    <w:p w14:paraId="53033BC7" w14:textId="36D13DBD" w:rsidR="00965E20" w:rsidRPr="00E3220E" w:rsidRDefault="00E3220E" w:rsidP="00E3220E">
      <w:pPr>
        <w:pStyle w:val="ListParagraph"/>
        <w:widowControl/>
        <w:ind w:left="0"/>
        <w:jc w:val="left"/>
        <w:rPr>
          <w:color w:val="000000" w:themeColor="text1"/>
          <w:cs/>
          <w:lang w:bidi="th-TH"/>
        </w:rPr>
      </w:pPr>
      <w:r>
        <w:rPr>
          <w:color w:val="000000" w:themeColor="text1"/>
          <w:highlight w:val="yellow"/>
          <w:lang w:bidi="th-TH"/>
        </w:rPr>
        <w:t>Note:</w:t>
      </w:r>
      <w:r w:rsidR="00131D60" w:rsidRPr="00E3220E">
        <w:rPr>
          <w:color w:val="000000" w:themeColor="text1"/>
          <w:highlight w:val="yellow"/>
          <w:lang w:bidi="th-TH"/>
        </w:rPr>
        <w:t xml:space="preserve"> </w:t>
      </w:r>
      <w:r w:rsidR="00562635" w:rsidRPr="00E3220E">
        <w:rPr>
          <w:color w:val="000000" w:themeColor="text1"/>
          <w:highlight w:val="yellow"/>
          <w:lang w:bidi="th-TH"/>
        </w:rPr>
        <w:t>The</w:t>
      </w:r>
      <w:r w:rsidR="00562635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562635" w:rsidRPr="00E3220E">
        <w:rPr>
          <w:color w:val="000000" w:themeColor="text1"/>
          <w:highlight w:val="yellow"/>
          <w:lang w:bidi="th-TH"/>
        </w:rPr>
        <w:t>qPCR</w:t>
      </w:r>
      <w:r w:rsidR="00562635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562635" w:rsidRPr="00E3220E">
        <w:rPr>
          <w:color w:val="000000" w:themeColor="text1"/>
          <w:highlight w:val="yellow"/>
          <w:lang w:bidi="th-TH"/>
        </w:rPr>
        <w:t>machine and related</w:t>
      </w:r>
      <w:r w:rsidR="00562635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562635" w:rsidRPr="00E3220E">
        <w:rPr>
          <w:color w:val="000000" w:themeColor="text1"/>
          <w:highlight w:val="yellow"/>
          <w:lang w:bidi="th-TH"/>
        </w:rPr>
        <w:t>software will automatically calculate all</w:t>
      </w:r>
      <w:r w:rsidR="00562635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562635" w:rsidRPr="00E3220E">
        <w:rPr>
          <w:color w:val="000000" w:themeColor="text1"/>
          <w:highlight w:val="yellow"/>
          <w:lang w:bidi="th-TH"/>
        </w:rPr>
        <w:t>parameters of the</w:t>
      </w:r>
      <w:r w:rsidR="00562635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562635" w:rsidRPr="00E3220E">
        <w:rPr>
          <w:color w:val="000000" w:themeColor="text1"/>
        </w:rPr>
        <w:t>assay</w:t>
      </w:r>
      <w:r w:rsidR="00562635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562635" w:rsidRPr="00E3220E">
        <w:rPr>
          <w:color w:val="000000" w:themeColor="text1"/>
          <w:highlight w:val="yellow"/>
          <w:lang w:bidi="th-TH"/>
        </w:rPr>
        <w:t>and display the amplification curves in real-time, while the standard curve and melting curve will be generated</w:t>
      </w:r>
      <w:r w:rsidR="00562635"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562635" w:rsidRPr="00E3220E">
        <w:rPr>
          <w:color w:val="000000" w:themeColor="text1"/>
          <w:highlight w:val="yellow"/>
          <w:lang w:bidi="th-TH"/>
        </w:rPr>
        <w:t>at the end of qPCR cycle</w:t>
      </w:r>
      <w:r w:rsidR="00562635" w:rsidRPr="00E3220E">
        <w:rPr>
          <w:color w:val="000000" w:themeColor="text1"/>
          <w:highlight w:val="yellow"/>
          <w:cs/>
          <w:lang w:bidi="th-TH"/>
        </w:rPr>
        <w:t xml:space="preserve">. </w:t>
      </w:r>
    </w:p>
    <w:p w14:paraId="5A2832EA" w14:textId="77777777" w:rsidR="00965E20" w:rsidRPr="00E3220E" w:rsidRDefault="00965E20" w:rsidP="00E3220E">
      <w:pPr>
        <w:widowControl/>
        <w:jc w:val="left"/>
        <w:rPr>
          <w:color w:val="000000" w:themeColor="text1"/>
          <w:cs/>
          <w:lang w:bidi="th-TH"/>
        </w:rPr>
      </w:pPr>
    </w:p>
    <w:p w14:paraId="3FE26832" w14:textId="77777777" w:rsidR="00131D60" w:rsidRPr="00E3220E" w:rsidRDefault="00991FAA" w:rsidP="00E3220E">
      <w:pPr>
        <w:pStyle w:val="ListParagraph"/>
        <w:widowControl/>
        <w:numPr>
          <w:ilvl w:val="1"/>
          <w:numId w:val="26"/>
        </w:numPr>
        <w:ind w:left="0" w:firstLine="0"/>
        <w:jc w:val="left"/>
        <w:rPr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Perform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data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analysis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and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="00B745AC" w:rsidRPr="00E3220E">
        <w:rPr>
          <w:color w:val="000000" w:themeColor="text1"/>
          <w:highlight w:val="yellow"/>
          <w:lang w:bidi="th-TH"/>
        </w:rPr>
        <w:t>acquisition</w:t>
      </w:r>
      <w:r w:rsidR="00EC04C0" w:rsidRPr="00E3220E">
        <w:rPr>
          <w:color w:val="000000" w:themeColor="text1"/>
          <w:highlight w:val="yellow"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by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first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ensuring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that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the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melting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curves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for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each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auto"/>
          <w:highlight w:val="yellow"/>
          <w:lang w:bidi="th-TH"/>
        </w:rPr>
        <w:t>sample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and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standard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have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one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uniform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peak at the expected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temperature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for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the</w:t>
      </w:r>
      <w:r w:rsidRPr="00E3220E">
        <w:rPr>
          <w:color w:val="000000" w:themeColor="text1"/>
          <w:highlight w:val="yellow"/>
          <w:cs/>
          <w:lang w:bidi="th-TH"/>
        </w:rPr>
        <w:t xml:space="preserve"> </w:t>
      </w:r>
      <w:r w:rsidRPr="00E3220E">
        <w:rPr>
          <w:color w:val="000000" w:themeColor="text1"/>
          <w:highlight w:val="yellow"/>
          <w:lang w:bidi="th-TH"/>
        </w:rPr>
        <w:t>amplicon</w:t>
      </w:r>
      <w:r w:rsidRPr="00E3220E">
        <w:rPr>
          <w:color w:val="000000" w:themeColor="text1"/>
          <w:highlight w:val="yellow"/>
          <w:cs/>
          <w:lang w:bidi="th-TH"/>
        </w:rPr>
        <w:t>.</w:t>
      </w:r>
      <w:r w:rsidRPr="00E3220E">
        <w:rPr>
          <w:color w:val="000000" w:themeColor="text1"/>
          <w:highlight w:val="yellow"/>
          <w:lang w:bidi="th-TH"/>
        </w:rPr>
        <w:t xml:space="preserve"> </w:t>
      </w:r>
    </w:p>
    <w:p w14:paraId="59543DD3" w14:textId="77777777" w:rsidR="00131D60" w:rsidRPr="00E3220E" w:rsidRDefault="00131D60" w:rsidP="00E3220E">
      <w:pPr>
        <w:widowControl/>
        <w:jc w:val="left"/>
        <w:rPr>
          <w:color w:val="000000" w:themeColor="text1"/>
          <w:highlight w:val="yellow"/>
          <w:lang w:bidi="th-TH"/>
        </w:rPr>
      </w:pPr>
    </w:p>
    <w:p w14:paraId="769D1E92" w14:textId="294E32A3" w:rsidR="00131D60" w:rsidRPr="00E3220E" w:rsidRDefault="00131D60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s/>
          <w:lang w:bidi="th-TH"/>
        </w:rPr>
      </w:pPr>
      <w:r w:rsidRPr="00E3220E">
        <w:rPr>
          <w:color w:val="000000" w:themeColor="text1"/>
          <w:highlight w:val="yellow"/>
          <w:lang w:bidi="th-TH"/>
        </w:rPr>
        <w:t>E</w:t>
      </w:r>
      <w:r w:rsidR="00991FAA" w:rsidRPr="00E3220E">
        <w:rPr>
          <w:color w:val="000000" w:themeColor="text1"/>
          <w:highlight w:val="yellow"/>
          <w:lang w:bidi="th-TH"/>
        </w:rPr>
        <w:t xml:space="preserve">valuate the amplification curves of the samples and standards and </w:t>
      </w:r>
      <w:r w:rsidR="00CD01D1" w:rsidRPr="00E3220E">
        <w:rPr>
          <w:highlight w:val="yellow"/>
        </w:rPr>
        <w:t xml:space="preserve">set the threshold in a region were the amplification rate of the cDNAs is the same in all </w:t>
      </w:r>
      <w:proofErr w:type="gramStart"/>
      <w:r w:rsidR="00CD01D1" w:rsidRPr="00E3220E">
        <w:rPr>
          <w:highlight w:val="yellow"/>
        </w:rPr>
        <w:t>samples</w:t>
      </w:r>
      <w:r w:rsidR="00CD01D1" w:rsidRPr="00E3220E">
        <w:rPr>
          <w:highlight w:val="yellow"/>
          <w:cs/>
          <w:lang w:bidi="th-TH"/>
        </w:rPr>
        <w:t>.</w:t>
      </w:r>
      <w:r w:rsidR="00991FAA" w:rsidRPr="00E3220E">
        <w:rPr>
          <w:highlight w:val="yellow"/>
          <w:lang w:bidi="th-TH"/>
        </w:rPr>
        <w:t>This</w:t>
      </w:r>
      <w:proofErr w:type="gramEnd"/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is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normally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performed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automatically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by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the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software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but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should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be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carefully</w:t>
      </w:r>
      <w:r w:rsidR="00991FAA" w:rsidRPr="00E3220E">
        <w:rPr>
          <w:highlight w:val="yellow"/>
          <w:cs/>
          <w:lang w:bidi="th-TH"/>
        </w:rPr>
        <w:t xml:space="preserve"> </w:t>
      </w:r>
      <w:r w:rsidR="00991FAA" w:rsidRPr="00E3220E">
        <w:rPr>
          <w:highlight w:val="yellow"/>
          <w:lang w:bidi="th-TH"/>
        </w:rPr>
        <w:t>checked</w:t>
      </w:r>
      <w:r w:rsidR="00991FAA" w:rsidRPr="00E3220E">
        <w:rPr>
          <w:highlight w:val="yellow"/>
          <w:cs/>
          <w:lang w:bidi="th-TH"/>
        </w:rPr>
        <w:t xml:space="preserve">. </w:t>
      </w:r>
    </w:p>
    <w:p w14:paraId="37F95F12" w14:textId="77777777" w:rsidR="00131D60" w:rsidRPr="00E3220E" w:rsidRDefault="00131D60" w:rsidP="00E3220E">
      <w:pPr>
        <w:pStyle w:val="ListParagraph"/>
        <w:widowControl/>
        <w:ind w:left="0"/>
        <w:jc w:val="left"/>
        <w:rPr>
          <w:cs/>
          <w:lang w:bidi="th-TH"/>
        </w:rPr>
      </w:pPr>
    </w:p>
    <w:p w14:paraId="30BBEEF8" w14:textId="6AE88E04" w:rsidR="00CD01D1" w:rsidRPr="00E3220E" w:rsidRDefault="00965E20" w:rsidP="00E3220E">
      <w:pPr>
        <w:pStyle w:val="ListParagraph"/>
        <w:widowControl/>
        <w:numPr>
          <w:ilvl w:val="2"/>
          <w:numId w:val="26"/>
        </w:numPr>
        <w:ind w:left="0" w:firstLine="0"/>
        <w:jc w:val="left"/>
        <w:rPr>
          <w:cs/>
          <w:lang w:bidi="th-TH"/>
        </w:rPr>
      </w:pPr>
      <w:r w:rsidRPr="00E3220E">
        <w:rPr>
          <w:highlight w:val="yellow"/>
        </w:rPr>
        <w:t xml:space="preserve">Calculate the number of </w:t>
      </w:r>
      <w:proofErr w:type="spellStart"/>
      <w:r w:rsidRPr="00E3220E">
        <w:rPr>
          <w:highlight w:val="yellow"/>
        </w:rPr>
        <w:t>TiLV</w:t>
      </w:r>
      <w:proofErr w:type="spellEnd"/>
      <w:r w:rsidRPr="00E3220E">
        <w:rPr>
          <w:highlight w:val="yellow"/>
        </w:rPr>
        <w:t xml:space="preserve"> copies using the standard curve</w:t>
      </w:r>
      <w:r w:rsidRPr="00E3220E">
        <w:rPr>
          <w:highlight w:val="yellow"/>
          <w:cs/>
          <w:lang w:bidi="th-TH"/>
        </w:rPr>
        <w:t>.</w:t>
      </w:r>
    </w:p>
    <w:p w14:paraId="24DED241" w14:textId="77777777" w:rsidR="00CF20DA" w:rsidRPr="00E3220E" w:rsidRDefault="00CF20DA" w:rsidP="00E3220E">
      <w:pPr>
        <w:widowControl/>
        <w:jc w:val="left"/>
        <w:rPr>
          <w:color w:val="000000" w:themeColor="text1"/>
          <w:lang w:bidi="th-TH"/>
        </w:rPr>
      </w:pPr>
    </w:p>
    <w:p w14:paraId="3E79FCA8" w14:textId="30AA6036" w:rsidR="006305D7" w:rsidRPr="00E3220E" w:rsidRDefault="006305D7" w:rsidP="00E3220E">
      <w:pPr>
        <w:pStyle w:val="NormalWeb"/>
        <w:widowControl/>
        <w:spacing w:before="0" w:beforeAutospacing="0" w:after="0" w:afterAutospacing="0"/>
        <w:jc w:val="left"/>
        <w:rPr>
          <w:b/>
          <w:bCs/>
          <w:cs/>
          <w:lang w:bidi="th-TH"/>
        </w:rPr>
      </w:pPr>
      <w:r w:rsidRPr="00E3220E">
        <w:rPr>
          <w:b/>
        </w:rPr>
        <w:t>REPRESENTATIVE RESULTS</w:t>
      </w:r>
    </w:p>
    <w:p w14:paraId="70F0DE65" w14:textId="2D8A3B90" w:rsidR="004F0F38" w:rsidRPr="00E3220E" w:rsidRDefault="00F83176" w:rsidP="00E3220E">
      <w:pPr>
        <w:widowControl/>
        <w:jc w:val="left"/>
      </w:pPr>
      <w:r w:rsidRPr="00E3220E">
        <w:t>Following the protocol described in section 1, s</w:t>
      </w:r>
      <w:r w:rsidR="00245C03" w:rsidRPr="00E3220E">
        <w:t>everely m</w:t>
      </w:r>
      <w:r w:rsidR="0074556D" w:rsidRPr="00E3220E">
        <w:t xml:space="preserve">oribund </w:t>
      </w:r>
      <w:r w:rsidR="009E7784" w:rsidRPr="00E3220E">
        <w:t>red hybrid tilapia</w:t>
      </w:r>
      <w:r w:rsidR="008E7212" w:rsidRPr="00E3220E">
        <w:t xml:space="preserve"> </w:t>
      </w:r>
      <w:r w:rsidR="00B85F1F" w:rsidRPr="00E3220E">
        <w:t>that</w:t>
      </w:r>
      <w:r w:rsidR="008E7212" w:rsidRPr="00E3220E">
        <w:t xml:space="preserve"> had been reared for 45 d</w:t>
      </w:r>
      <w:r w:rsidR="009E7784" w:rsidRPr="00E3220E">
        <w:t xml:space="preserve"> </w:t>
      </w:r>
      <w:r w:rsidR="00991FAA" w:rsidRPr="00E3220E">
        <w:t>and displaying</w:t>
      </w:r>
      <w:r w:rsidR="00245C03" w:rsidRPr="00E3220E">
        <w:t xml:space="preserve"> clinical signs of </w:t>
      </w:r>
      <w:proofErr w:type="spellStart"/>
      <w:r w:rsidR="00245C03" w:rsidRPr="00E3220E">
        <w:t>TiLV</w:t>
      </w:r>
      <w:proofErr w:type="spellEnd"/>
      <w:r w:rsidR="00245C03" w:rsidRPr="00E3220E">
        <w:t xml:space="preserve"> infection</w:t>
      </w:r>
      <w:r w:rsidR="007056AB" w:rsidRPr="00E3220E">
        <w:t xml:space="preserve"> </w:t>
      </w:r>
      <w:r w:rsidR="00484254" w:rsidRPr="00E3220E">
        <w:t>(</w:t>
      </w:r>
      <w:r w:rsidR="00E3220E" w:rsidRPr="00E3220E">
        <w:rPr>
          <w:b/>
        </w:rPr>
        <w:t>Figure 1A</w:t>
      </w:r>
      <w:r w:rsidR="00484254" w:rsidRPr="00E3220E">
        <w:t xml:space="preserve">) </w:t>
      </w:r>
      <w:r w:rsidR="00245C03" w:rsidRPr="00E3220E">
        <w:t xml:space="preserve">were euthanized </w:t>
      </w:r>
      <w:r w:rsidR="00484254" w:rsidRPr="00E3220E">
        <w:t>by bathing in</w:t>
      </w:r>
      <w:r w:rsidR="0074556D" w:rsidRPr="00E3220E">
        <w:t xml:space="preserve"> </w:t>
      </w:r>
      <w:r w:rsidRPr="00E3220E">
        <w:t xml:space="preserve">a </w:t>
      </w:r>
      <w:r w:rsidR="0074556D" w:rsidRPr="00E3220E">
        <w:t xml:space="preserve">high </w:t>
      </w:r>
      <w:r w:rsidR="00245C03" w:rsidRPr="00E3220E">
        <w:t>concentration</w:t>
      </w:r>
      <w:r w:rsidR="0074556D" w:rsidRPr="00E3220E">
        <w:t xml:space="preserve"> of </w:t>
      </w:r>
      <w:r w:rsidR="00286C7A" w:rsidRPr="00E3220E">
        <w:t>clove oil</w:t>
      </w:r>
      <w:r w:rsidR="00B85F1F" w:rsidRPr="00E3220E">
        <w:t>,</w:t>
      </w:r>
      <w:r w:rsidR="00286C7A" w:rsidRPr="00E3220E">
        <w:t xml:space="preserve"> </w:t>
      </w:r>
      <w:r w:rsidR="00A06D97" w:rsidRPr="00E3220E">
        <w:t>which acts as an anesthetic</w:t>
      </w:r>
      <w:r w:rsidR="00286C7A" w:rsidRPr="00E3220E">
        <w:t>.</w:t>
      </w:r>
      <w:r w:rsidR="007056AB" w:rsidRPr="00E3220E">
        <w:t xml:space="preserve"> Reported clinical symptoms </w:t>
      </w:r>
      <w:r w:rsidR="00273F98" w:rsidRPr="00E3220E">
        <w:t>are variable</w:t>
      </w:r>
      <w:r w:rsidR="007056AB" w:rsidRPr="00E3220E">
        <w:t xml:space="preserve"> but the common symptoms appear to be lethargy, skin erosion and discoloration, exophthalmia, detached scales, open wounds</w:t>
      </w:r>
      <w:r w:rsidR="00E3220E">
        <w:t>/L</w:t>
      </w:r>
      <w:r w:rsidR="007056AB" w:rsidRPr="00E3220E">
        <w:t>esion and abnormal behavio</w:t>
      </w:r>
      <w:r w:rsidR="00A97D7B" w:rsidRPr="00E3220E">
        <w:t>u</w:t>
      </w:r>
      <w:r w:rsidR="007056AB" w:rsidRPr="00E3220E">
        <w:t>r</w:t>
      </w:r>
      <w:r w:rsidR="007056AB" w:rsidRPr="00E3220E">
        <w:fldChar w:fldCharType="begin">
          <w:fldData xml:space="preserve">PEVuZE5vdGU+PENpdGU+PEF1dGhvcj5CZWhlcmE8L0F1dGhvcj48WWVhcj4yMDE4PC9ZZWFyPjxS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==
</w:fldData>
        </w:fldChar>
      </w:r>
      <w:r w:rsidR="0003670A" w:rsidRPr="00E3220E">
        <w:instrText xml:space="preserve"> ADDIN EN.CITE </w:instrText>
      </w:r>
      <w:r w:rsidR="0003670A" w:rsidRPr="00E3220E">
        <w:fldChar w:fldCharType="begin">
          <w:fldData xml:space="preserve">PEVuZE5vdGU+PENpdGU+PEF1dGhvcj5CZWhlcmE8L0F1dGhvcj48WWVhcj4yMDE4PC9ZZWFyPjxS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==
</w:fldData>
        </w:fldChar>
      </w:r>
      <w:r w:rsidR="0003670A" w:rsidRPr="00E3220E">
        <w:instrText xml:space="preserve"> ADDIN EN.CITE.DATA </w:instrText>
      </w:r>
      <w:r w:rsidR="0003670A" w:rsidRPr="00E3220E">
        <w:fldChar w:fldCharType="end"/>
      </w:r>
      <w:r w:rsidR="007056AB" w:rsidRPr="00E3220E">
        <w:fldChar w:fldCharType="separate"/>
      </w:r>
      <w:r w:rsidR="0003670A" w:rsidRPr="00E3220E">
        <w:rPr>
          <w:vertAlign w:val="superscript"/>
        </w:rPr>
        <w:t>15,16,33,35,36</w:t>
      </w:r>
      <w:r w:rsidR="007056AB" w:rsidRPr="00E3220E">
        <w:fldChar w:fldCharType="end"/>
      </w:r>
      <w:r w:rsidR="007056AB" w:rsidRPr="00E3220E">
        <w:t xml:space="preserve">, some of these can be clearly seen in </w:t>
      </w:r>
      <w:r w:rsidR="00E3220E" w:rsidRPr="00E3220E">
        <w:rPr>
          <w:b/>
        </w:rPr>
        <w:t>Figure 1A</w:t>
      </w:r>
      <w:r w:rsidR="007056AB" w:rsidRPr="00E3220E">
        <w:t xml:space="preserve">. </w:t>
      </w:r>
      <w:r w:rsidR="00245C03" w:rsidRPr="00E3220E">
        <w:rPr>
          <w:lang w:bidi="th-TH"/>
        </w:rPr>
        <w:t>The abdominal wall was removed to collect internal organs</w:t>
      </w:r>
      <w:r w:rsidR="00E338D4" w:rsidRPr="00E3220E">
        <w:rPr>
          <w:lang w:bidi="th-TH"/>
        </w:rPr>
        <w:t xml:space="preserve"> such as</w:t>
      </w:r>
      <w:r w:rsidR="00245C03" w:rsidRPr="00E3220E">
        <w:rPr>
          <w:lang w:bidi="th-TH"/>
        </w:rPr>
        <w:t xml:space="preserve"> </w:t>
      </w:r>
      <w:r w:rsidR="00286C7A" w:rsidRPr="00E3220E">
        <w:rPr>
          <w:lang w:bidi="th-TH"/>
        </w:rPr>
        <w:t xml:space="preserve">the </w:t>
      </w:r>
      <w:r w:rsidR="00245C03" w:rsidRPr="00E3220E">
        <w:rPr>
          <w:lang w:bidi="th-TH"/>
        </w:rPr>
        <w:t xml:space="preserve">liver, spleen or </w:t>
      </w:r>
      <w:r w:rsidR="0099134E" w:rsidRPr="00E3220E">
        <w:rPr>
          <w:lang w:bidi="th-TH"/>
        </w:rPr>
        <w:t>head</w:t>
      </w:r>
      <w:r w:rsidR="00E338D4" w:rsidRPr="00E3220E">
        <w:rPr>
          <w:lang w:bidi="th-TH"/>
        </w:rPr>
        <w:t xml:space="preserve"> kidney </w:t>
      </w:r>
      <w:r w:rsidR="00245C03" w:rsidRPr="00E3220E">
        <w:rPr>
          <w:lang w:bidi="th-TH"/>
        </w:rPr>
        <w:t>(</w:t>
      </w:r>
      <w:r w:rsidR="00E3220E" w:rsidRPr="00E3220E">
        <w:rPr>
          <w:b/>
          <w:lang w:bidi="th-TH"/>
        </w:rPr>
        <w:t>Figure 1B</w:t>
      </w:r>
      <w:r w:rsidR="00245C03" w:rsidRPr="00E3220E">
        <w:rPr>
          <w:lang w:bidi="th-TH"/>
        </w:rPr>
        <w:t>).</w:t>
      </w:r>
      <w:r w:rsidR="00286C7A" w:rsidRPr="00E3220E">
        <w:rPr>
          <w:lang w:bidi="th-TH"/>
        </w:rPr>
        <w:t xml:space="preserve"> </w:t>
      </w:r>
      <w:r w:rsidR="00286C7A" w:rsidRPr="00E3220E">
        <w:t>Mucus</w:t>
      </w:r>
      <w:r w:rsidR="00245C03" w:rsidRPr="00E3220E">
        <w:t xml:space="preserve"> samples </w:t>
      </w:r>
      <w:r w:rsidR="00437196" w:rsidRPr="00E3220E">
        <w:t>were</w:t>
      </w:r>
      <w:r w:rsidR="00286C7A" w:rsidRPr="00E3220E">
        <w:t xml:space="preserve"> also collected at this stage</w:t>
      </w:r>
      <w:r w:rsidR="00437196" w:rsidRPr="00E3220E">
        <w:t xml:space="preserve"> by gently scraping </w:t>
      </w:r>
      <w:r w:rsidR="00245C03" w:rsidRPr="00E3220E">
        <w:t xml:space="preserve">the skin from </w:t>
      </w:r>
      <w:r w:rsidR="00437196" w:rsidRPr="00E3220E">
        <w:t xml:space="preserve">the </w:t>
      </w:r>
      <w:r w:rsidR="00245C03" w:rsidRPr="00E3220E">
        <w:t>anterior to posterior of the fish using a cover glass or surgical blade</w:t>
      </w:r>
      <w:r w:rsidR="00192D31" w:rsidRPr="00E3220E">
        <w:fldChar w:fldCharType="begin"/>
      </w:r>
      <w:r w:rsidR="0003670A" w:rsidRPr="00E3220E">
        <w:instrText xml:space="preserve"> ADDIN EN.CITE &lt;EndNote&gt;&lt;Cite&gt;&lt;Author&gt;Liamnimitr&lt;/Author&gt;&lt;Year&gt;2018&lt;/Year&gt;&lt;RecNum&gt;66&lt;/RecNum&gt;&lt;DisplayText&gt;&lt;style face="superscript"&gt;37&lt;/style&gt;&lt;/DisplayText&gt;&lt;record&gt;&lt;rec-number&gt;66&lt;/rec-number&gt;&lt;foreign-keys&gt;&lt;key app="EN" db-id="25df52sah2t0thetfrjpetrqrpr22xtwd2tz" timestamp="1523006326"&gt;66&lt;/key&gt;&lt;/foreign-keys&gt;&lt;ref-type name="Journal Article"&gt;17&lt;/ref-type&gt;&lt;contributors&gt;&lt;authors&gt;&lt;author&gt;Liamnimitr, Pavarit&lt;/author&gt;&lt;author&gt;Thammatorn, Worrayanee&lt;/author&gt;&lt;author&gt;U-thoomporn, Sonicha&lt;/author&gt;&lt;author&gt;Tattiyapong, Puntanat&lt;/author&gt;&lt;author&gt;Surachetpong, Win&lt;/author&gt;&lt;/authors&gt;&lt;/contributors&gt;&lt;titles&gt;&lt;title&gt;Non-lethal sampling for Tilapia Lake Virus detection by RT-qPCR and cell culture&lt;/title&gt;&lt;secondary-title&gt;Aquaculture&lt;/secondary-title&gt;&lt;/titles&gt;&lt;periodical&gt;&lt;full-title&gt;Aquaculture (Amsterdam, Netherlands)&lt;/full-title&gt;&lt;abbr-1&gt;Aquaculture&lt;/abbr-1&gt;&lt;abbr-2&gt;Aquaculture&lt;/abbr-2&gt;&lt;/periodical&gt;&lt;pages&gt;75-80&lt;/pages&gt;&lt;volume&gt;486&lt;/volume&gt;&lt;keywords&gt;&lt;keyword&gt;Mucus&lt;/keyword&gt;&lt;keyword&gt;Tilapia&lt;/keyword&gt;&lt;keyword&gt;Tilapia Lake Virus&lt;/keyword&gt;&lt;keyword&gt;Horizontal transmission&lt;/keyword&gt;&lt;keyword&gt;Detection&lt;/keyword&gt;&lt;/keywords&gt;&lt;dates&gt;&lt;year&gt;2018&lt;/year&gt;&lt;pub-dates&gt;&lt;date&gt;2/3/&lt;/date&gt;&lt;/pub-dates&gt;&lt;/dates&gt;&lt;isbn&gt;0044-8486&lt;/isbn&gt;&lt;urls&gt;&lt;related-urls&gt;&lt;url&gt;https://www.sciencedirect.com/science/article/pii/S0044848617320112&lt;/url&gt;&lt;/related-urls&gt;&lt;/urls&gt;&lt;electronic-resource-num&gt;https://doi.org/10.1016/j.aquaculture.2017.12.015&lt;/electronic-resource-num&gt;&lt;/record&gt;&lt;/Cite&gt;&lt;/EndNote&gt;</w:instrText>
      </w:r>
      <w:r w:rsidR="00192D31" w:rsidRPr="00E3220E">
        <w:fldChar w:fldCharType="separate"/>
      </w:r>
      <w:r w:rsidR="0003670A" w:rsidRPr="00E3220E">
        <w:rPr>
          <w:vertAlign w:val="superscript"/>
        </w:rPr>
        <w:t>37</w:t>
      </w:r>
      <w:r w:rsidR="00192D31" w:rsidRPr="00E3220E">
        <w:fldChar w:fldCharType="end"/>
      </w:r>
      <w:r w:rsidR="00245C03" w:rsidRPr="00E3220E">
        <w:t>.</w:t>
      </w:r>
    </w:p>
    <w:p w14:paraId="0FDC9C7E" w14:textId="18A8D1B8" w:rsidR="004F0F38" w:rsidRPr="00E3220E" w:rsidRDefault="004F0F38" w:rsidP="00E3220E">
      <w:pPr>
        <w:widowControl/>
        <w:jc w:val="left"/>
        <w:rPr>
          <w:lang w:eastAsia="en-GB"/>
        </w:rPr>
      </w:pPr>
    </w:p>
    <w:p w14:paraId="16282730" w14:textId="755DE975" w:rsidR="004F0F38" w:rsidRPr="00E3220E" w:rsidRDefault="00120145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cs/>
          <w:lang w:bidi="th-TH"/>
        </w:rPr>
        <w:t xml:space="preserve">[Enter </w:t>
      </w:r>
      <w:r w:rsidR="00E3220E" w:rsidRPr="00E3220E">
        <w:rPr>
          <w:b/>
          <w:color w:val="000000" w:themeColor="text1"/>
          <w:cs/>
          <w:lang w:bidi="th-TH"/>
        </w:rPr>
        <w:t>Figure 1</w:t>
      </w:r>
      <w:r w:rsidRPr="00E3220E">
        <w:rPr>
          <w:color w:val="000000" w:themeColor="text1"/>
          <w:cs/>
          <w:lang w:bidi="th-TH"/>
        </w:rPr>
        <w:t xml:space="preserve"> here]</w:t>
      </w:r>
    </w:p>
    <w:p w14:paraId="494C21CF" w14:textId="77777777" w:rsidR="005537C9" w:rsidRPr="00E3220E" w:rsidRDefault="005537C9" w:rsidP="00E3220E">
      <w:pPr>
        <w:widowControl/>
        <w:jc w:val="left"/>
      </w:pPr>
    </w:p>
    <w:p w14:paraId="66C6A11B" w14:textId="36E74FC9" w:rsidR="004F0F38" w:rsidRPr="00E3220E" w:rsidRDefault="00026CB5" w:rsidP="00E3220E">
      <w:pPr>
        <w:widowControl/>
        <w:jc w:val="left"/>
        <w:rPr>
          <w:iCs/>
          <w:color w:val="000000" w:themeColor="text1"/>
          <w:cs/>
          <w:lang w:bidi="th-TH"/>
        </w:rPr>
      </w:pPr>
      <w:r w:rsidRPr="00E3220E">
        <w:t xml:space="preserve">Thereafter, </w:t>
      </w:r>
      <w:r w:rsidR="00371DB5" w:rsidRPr="00E3220E">
        <w:t xml:space="preserve">the protocol detailed in section 2 </w:t>
      </w:r>
      <w:r w:rsidR="00E239FB" w:rsidRPr="00E3220E">
        <w:t xml:space="preserve">for </w:t>
      </w:r>
      <w:r w:rsidR="00371DB5" w:rsidRPr="00E3220E">
        <w:rPr>
          <w:bCs/>
          <w:color w:val="000000" w:themeColor="text1"/>
          <w:lang w:bidi="th-TH"/>
        </w:rPr>
        <w:t>Guanidium Thiocyanate</w:t>
      </w:r>
      <w:r w:rsidR="00371DB5" w:rsidRPr="00E3220E">
        <w:rPr>
          <w:bCs/>
          <w:color w:val="000000" w:themeColor="text1"/>
          <w:cs/>
          <w:lang w:bidi="th-TH"/>
        </w:rPr>
        <w:t>–</w:t>
      </w:r>
      <w:r w:rsidR="00371DB5" w:rsidRPr="00E3220E">
        <w:rPr>
          <w:bCs/>
          <w:color w:val="000000" w:themeColor="text1"/>
          <w:lang w:bidi="th-TH"/>
        </w:rPr>
        <w:t>Phenol</w:t>
      </w:r>
      <w:r w:rsidR="00371DB5" w:rsidRPr="00E3220E">
        <w:rPr>
          <w:bCs/>
          <w:color w:val="000000" w:themeColor="text1"/>
          <w:cs/>
          <w:lang w:bidi="th-TH"/>
        </w:rPr>
        <w:t>–</w:t>
      </w:r>
      <w:r w:rsidR="00371DB5" w:rsidRPr="00E3220E">
        <w:rPr>
          <w:bCs/>
          <w:color w:val="000000" w:themeColor="text1"/>
          <w:lang w:bidi="th-TH"/>
        </w:rPr>
        <w:t>Chloroform</w:t>
      </w:r>
      <w:r w:rsidR="00E239FB" w:rsidRPr="00E3220E">
        <w:rPr>
          <w:bCs/>
          <w:color w:val="000000" w:themeColor="text1"/>
          <w:lang w:bidi="th-TH"/>
        </w:rPr>
        <w:t xml:space="preserve"> extraction of total </w:t>
      </w:r>
      <w:r w:rsidR="00467EA6" w:rsidRPr="00E3220E">
        <w:rPr>
          <w:bCs/>
          <w:color w:val="000000" w:themeColor="text1"/>
          <w:lang w:bidi="th-TH"/>
        </w:rPr>
        <w:t xml:space="preserve">RNA was </w:t>
      </w:r>
      <w:proofErr w:type="gramStart"/>
      <w:r w:rsidR="00467EA6" w:rsidRPr="00E3220E">
        <w:rPr>
          <w:bCs/>
          <w:color w:val="000000" w:themeColor="text1"/>
          <w:lang w:bidi="th-TH"/>
        </w:rPr>
        <w:t>followed</w:t>
      </w:r>
      <w:proofErr w:type="gramEnd"/>
      <w:r w:rsidR="00467EA6" w:rsidRPr="00E3220E">
        <w:rPr>
          <w:bCs/>
          <w:color w:val="000000" w:themeColor="text1"/>
          <w:lang w:bidi="th-TH"/>
        </w:rPr>
        <w:t xml:space="preserve"> </w:t>
      </w:r>
      <w:r w:rsidR="004742B7" w:rsidRPr="00E3220E">
        <w:t xml:space="preserve">and </w:t>
      </w:r>
      <w:r w:rsidR="00C40EFB" w:rsidRPr="00E3220E">
        <w:t xml:space="preserve">RNA </w:t>
      </w:r>
      <w:r w:rsidR="00E239FB" w:rsidRPr="00E3220E">
        <w:t>quantification</w:t>
      </w:r>
      <w:r w:rsidR="00C40EFB" w:rsidRPr="00E3220E">
        <w:t xml:space="preserve"> as outlined in section 3</w:t>
      </w:r>
      <w:r w:rsidR="004742B7" w:rsidRPr="00E3220E">
        <w:t xml:space="preserve"> </w:t>
      </w:r>
      <w:r w:rsidR="00467EA6" w:rsidRPr="00E3220E">
        <w:t>was performed to assess</w:t>
      </w:r>
      <w:r w:rsidR="004742B7" w:rsidRPr="00E3220E">
        <w:t xml:space="preserve"> sample purity by </w:t>
      </w:r>
      <w:r w:rsidR="00467EA6" w:rsidRPr="00E3220E">
        <w:t xml:space="preserve">calculation of </w:t>
      </w:r>
      <w:r w:rsidR="004742B7" w:rsidRPr="00E3220E">
        <w:t xml:space="preserve">the </w:t>
      </w:r>
      <w:r w:rsidR="000211AA" w:rsidRPr="00E3220E">
        <w:t xml:space="preserve">purity ratios and </w:t>
      </w:r>
      <w:r w:rsidR="00467EA6" w:rsidRPr="00E3220E">
        <w:t>examination of s</w:t>
      </w:r>
      <w:r w:rsidR="000211AA" w:rsidRPr="00E3220E">
        <w:t>pectral profiles</w:t>
      </w:r>
      <w:r w:rsidR="00C55955" w:rsidRPr="00E3220E">
        <w:t xml:space="preserve"> (</w:t>
      </w:r>
      <w:r w:rsidR="00E3220E" w:rsidRPr="00E3220E">
        <w:rPr>
          <w:b/>
        </w:rPr>
        <w:t>Figure 2</w:t>
      </w:r>
      <w:r w:rsidR="00C55955" w:rsidRPr="00E3220E">
        <w:t xml:space="preserve">). </w:t>
      </w:r>
      <w:r w:rsidR="00E3220E" w:rsidRPr="00E3220E">
        <w:rPr>
          <w:b/>
        </w:rPr>
        <w:t>Figure 2A</w:t>
      </w:r>
      <w:r w:rsidR="00C55955" w:rsidRPr="00E3220E">
        <w:t xml:space="preserve"> shows a representative result from a successful total RNA extraction procedure, while </w:t>
      </w:r>
      <w:r w:rsidR="00E3220E" w:rsidRPr="00E3220E">
        <w:rPr>
          <w:b/>
        </w:rPr>
        <w:t>Figure 2B</w:t>
      </w:r>
      <w:r w:rsidR="00C55955" w:rsidRPr="00E3220E">
        <w:t xml:space="preserve"> represents </w:t>
      </w:r>
      <w:r w:rsidR="00813CE1" w:rsidRPr="00E3220E">
        <w:t>a poor</w:t>
      </w:r>
      <w:r w:rsidR="00C55955" w:rsidRPr="00E3220E">
        <w:t xml:space="preserve"> RNA</w:t>
      </w:r>
      <w:r w:rsidR="004742B7" w:rsidRPr="00E3220E">
        <w:t xml:space="preserve"> </w:t>
      </w:r>
      <w:r w:rsidR="00813CE1" w:rsidRPr="00E3220E">
        <w:t>preparation.</w:t>
      </w:r>
      <w:r w:rsidR="004742B7" w:rsidRPr="00E3220E">
        <w:rPr>
          <w:cs/>
          <w:lang w:bidi="th-TH"/>
        </w:rPr>
        <w:t xml:space="preserve"> </w:t>
      </w:r>
      <w:r w:rsidR="004742B7" w:rsidRPr="00E3220E">
        <w:rPr>
          <w:lang w:bidi="th-TH"/>
        </w:rPr>
        <w:t xml:space="preserve">Nucleic acids have absorbance maxima at 260 while proteins have theirs at 280 nm. </w:t>
      </w:r>
      <w:r w:rsidR="000211AA" w:rsidRPr="00E3220E">
        <w:rPr>
          <w:iCs/>
          <w:color w:val="000000" w:themeColor="text1"/>
          <w:lang w:bidi="th-TH"/>
        </w:rPr>
        <w:t>The ratio of the</w:t>
      </w:r>
      <w:r w:rsidR="000211AA" w:rsidRPr="00E3220E">
        <w:rPr>
          <w:iCs/>
          <w:color w:val="000000" w:themeColor="text1"/>
          <w:cs/>
          <w:lang w:bidi="th-TH"/>
        </w:rPr>
        <w:t xml:space="preserve"> </w:t>
      </w:r>
      <w:r w:rsidR="000211AA" w:rsidRPr="00E3220E">
        <w:rPr>
          <w:iCs/>
          <w:color w:val="000000" w:themeColor="text1"/>
          <w:lang w:bidi="th-TH"/>
        </w:rPr>
        <w:t>measurements at 260 nm and 280 nm indicate the purity of each sample and ratios of 1</w:t>
      </w:r>
      <w:r w:rsidR="000211AA" w:rsidRPr="00E3220E">
        <w:rPr>
          <w:iCs/>
          <w:color w:val="000000" w:themeColor="text1"/>
          <w:cs/>
          <w:lang w:bidi="th-TH"/>
        </w:rPr>
        <w:t>.</w:t>
      </w:r>
      <w:r w:rsidR="000211AA" w:rsidRPr="00E3220E">
        <w:rPr>
          <w:iCs/>
          <w:color w:val="000000" w:themeColor="text1"/>
          <w:lang w:bidi="th-TH"/>
        </w:rPr>
        <w:t>9 to 2</w:t>
      </w:r>
      <w:r w:rsidR="000211AA" w:rsidRPr="00E3220E">
        <w:rPr>
          <w:iCs/>
          <w:color w:val="000000" w:themeColor="text1"/>
          <w:cs/>
          <w:lang w:bidi="th-TH"/>
        </w:rPr>
        <w:t>.</w:t>
      </w:r>
      <w:r w:rsidR="000211AA" w:rsidRPr="00E3220E">
        <w:rPr>
          <w:iCs/>
          <w:color w:val="000000" w:themeColor="text1"/>
          <w:lang w:bidi="th-TH"/>
        </w:rPr>
        <w:t xml:space="preserve">1 indicate pure RNA as </w:t>
      </w:r>
      <w:r w:rsidR="00B92276" w:rsidRPr="00E3220E">
        <w:rPr>
          <w:iCs/>
          <w:color w:val="000000" w:themeColor="text1"/>
          <w:lang w:bidi="th-TH"/>
        </w:rPr>
        <w:t>is the case for the sample in</w:t>
      </w:r>
      <w:r w:rsidR="000211AA" w:rsidRPr="00E3220E">
        <w:rPr>
          <w:iCs/>
          <w:color w:val="000000" w:themeColor="text1"/>
          <w:lang w:bidi="th-TH"/>
        </w:rPr>
        <w:t xml:space="preserve"> </w:t>
      </w:r>
      <w:r w:rsidR="00E3220E" w:rsidRPr="00E3220E">
        <w:rPr>
          <w:b/>
          <w:iCs/>
          <w:color w:val="000000" w:themeColor="text1"/>
          <w:lang w:bidi="th-TH"/>
        </w:rPr>
        <w:t>Figure 2A</w:t>
      </w:r>
      <w:r w:rsidR="00B92276" w:rsidRPr="00E3220E">
        <w:rPr>
          <w:iCs/>
          <w:color w:val="000000" w:themeColor="text1"/>
          <w:cs/>
          <w:lang w:bidi="th-TH"/>
        </w:rPr>
        <w:t xml:space="preserve">. </w:t>
      </w:r>
      <w:r w:rsidR="000211AA" w:rsidRPr="00E3220E">
        <w:rPr>
          <w:iCs/>
          <w:color w:val="000000" w:themeColor="text1"/>
          <w:lang w:bidi="th-TH"/>
        </w:rPr>
        <w:t xml:space="preserve">Lower A260/280 ratios observed in </w:t>
      </w:r>
      <w:r w:rsidR="00E3220E" w:rsidRPr="00E3220E">
        <w:rPr>
          <w:b/>
          <w:iCs/>
          <w:color w:val="000000" w:themeColor="text1"/>
          <w:lang w:bidi="th-TH"/>
        </w:rPr>
        <w:t>Figure 2B</w:t>
      </w:r>
      <w:r w:rsidR="000211AA" w:rsidRPr="00E3220E">
        <w:rPr>
          <w:iCs/>
          <w:color w:val="000000" w:themeColor="text1"/>
          <w:lang w:bidi="th-TH"/>
        </w:rPr>
        <w:t xml:space="preserve"> indicate possible protein or phenol contamination</w:t>
      </w:r>
      <w:r w:rsidR="00EF0C16" w:rsidRPr="00E3220E">
        <w:rPr>
          <w:iCs/>
          <w:color w:val="000000" w:themeColor="text1"/>
          <w:lang w:bidi="th-TH"/>
        </w:rPr>
        <w:t xml:space="preserve"> leftover from the RNA extraction procedure</w:t>
      </w:r>
      <w:r w:rsidR="000211AA" w:rsidRPr="00E3220E">
        <w:rPr>
          <w:iCs/>
          <w:color w:val="000000" w:themeColor="text1"/>
          <w:cs/>
          <w:lang w:bidi="th-TH"/>
        </w:rPr>
        <w:t xml:space="preserve">. </w:t>
      </w:r>
      <w:r w:rsidR="00B92276" w:rsidRPr="00E3220E">
        <w:rPr>
          <w:lang w:bidi="th-TH"/>
        </w:rPr>
        <w:t xml:space="preserve">Absorbance </w:t>
      </w:r>
      <w:r w:rsidR="000211AA" w:rsidRPr="00E3220E">
        <w:rPr>
          <w:lang w:bidi="th-TH"/>
        </w:rPr>
        <w:t>at 230</w:t>
      </w:r>
      <w:r w:rsidR="00B92276" w:rsidRPr="00E3220E">
        <w:rPr>
          <w:lang w:bidi="th-TH"/>
        </w:rPr>
        <w:t xml:space="preserve"> </w:t>
      </w:r>
      <w:r w:rsidR="000211AA" w:rsidRPr="00E3220E">
        <w:rPr>
          <w:lang w:bidi="th-TH"/>
        </w:rPr>
        <w:t xml:space="preserve">nm can be </w:t>
      </w:r>
      <w:r w:rsidR="00813CE1" w:rsidRPr="00E3220E">
        <w:rPr>
          <w:lang w:bidi="th-TH"/>
        </w:rPr>
        <w:t xml:space="preserve">the </w:t>
      </w:r>
      <w:r w:rsidR="000211AA" w:rsidRPr="00E3220E">
        <w:rPr>
          <w:lang w:bidi="th-TH"/>
        </w:rPr>
        <w:t>result of sample contamination and the A260/230</w:t>
      </w:r>
      <w:r w:rsidR="00E3220E" w:rsidRPr="00E3220E">
        <w:rPr>
          <w:lang w:bidi="th-TH"/>
        </w:rPr>
        <w:t xml:space="preserve"> </w:t>
      </w:r>
      <w:r w:rsidR="000211AA" w:rsidRPr="00E3220E">
        <w:rPr>
          <w:lang w:bidi="th-TH"/>
        </w:rPr>
        <w:t xml:space="preserve">nm ratio is also calculated for this reason. </w:t>
      </w:r>
      <w:r w:rsidR="00B92276" w:rsidRPr="00E3220E">
        <w:rPr>
          <w:lang w:bidi="th-TH"/>
        </w:rPr>
        <w:t>This ratio should be in the range of 2.0-2.2 for pur</w:t>
      </w:r>
      <w:r w:rsidR="00027880" w:rsidRPr="00E3220E">
        <w:rPr>
          <w:lang w:bidi="th-TH"/>
        </w:rPr>
        <w:t>e</w:t>
      </w:r>
      <w:r w:rsidR="00B92276" w:rsidRPr="00E3220E">
        <w:rPr>
          <w:lang w:bidi="th-TH"/>
        </w:rPr>
        <w:t xml:space="preserve"> RNA preparation</w:t>
      </w:r>
      <w:r w:rsidR="00813CE1" w:rsidRPr="00E3220E">
        <w:rPr>
          <w:lang w:bidi="th-TH"/>
        </w:rPr>
        <w:t>s</w:t>
      </w:r>
      <w:r w:rsidR="00B92276" w:rsidRPr="00E3220E">
        <w:rPr>
          <w:lang w:bidi="th-TH"/>
        </w:rPr>
        <w:t xml:space="preserve"> as illustrated by </w:t>
      </w:r>
      <w:r w:rsidR="00B30544" w:rsidRPr="00E3220E">
        <w:rPr>
          <w:lang w:bidi="th-TH"/>
        </w:rPr>
        <w:t xml:space="preserve">a value of 2.03 for the sample in </w:t>
      </w:r>
      <w:r w:rsidR="00E3220E" w:rsidRPr="00E3220E">
        <w:rPr>
          <w:b/>
          <w:lang w:bidi="th-TH"/>
        </w:rPr>
        <w:t>Figure 2A</w:t>
      </w:r>
      <w:r w:rsidR="00B92276" w:rsidRPr="00E3220E">
        <w:rPr>
          <w:lang w:bidi="th-TH"/>
        </w:rPr>
        <w:t xml:space="preserve">, while </w:t>
      </w:r>
      <w:r w:rsidR="00E3220E" w:rsidRPr="00E3220E">
        <w:rPr>
          <w:b/>
          <w:lang w:bidi="th-TH"/>
        </w:rPr>
        <w:t>Figure 2B</w:t>
      </w:r>
      <w:r w:rsidR="00B92276" w:rsidRPr="00E3220E">
        <w:rPr>
          <w:lang w:bidi="th-TH"/>
        </w:rPr>
        <w:t xml:space="preserve"> has a low A260/230 ratio </w:t>
      </w:r>
      <w:r w:rsidR="00B30544" w:rsidRPr="00E3220E">
        <w:rPr>
          <w:lang w:bidi="th-TH"/>
        </w:rPr>
        <w:t xml:space="preserve">of 1.07 </w:t>
      </w:r>
      <w:r w:rsidR="00B92276" w:rsidRPr="00E3220E">
        <w:rPr>
          <w:lang w:bidi="th-TH"/>
        </w:rPr>
        <w:t xml:space="preserve">and the spectral profile shows a shift in the trough at 230 nm towards 240 nm which is indicative of residual guanidine or phenol in the sample. For the sample shown in </w:t>
      </w:r>
      <w:r w:rsidR="00E3220E" w:rsidRPr="00E3220E">
        <w:rPr>
          <w:b/>
          <w:lang w:bidi="th-TH"/>
        </w:rPr>
        <w:t>Figure 2B</w:t>
      </w:r>
      <w:r w:rsidR="00B92276" w:rsidRPr="00E3220E">
        <w:rPr>
          <w:lang w:bidi="th-TH"/>
        </w:rPr>
        <w:t xml:space="preserve">, </w:t>
      </w:r>
      <w:r w:rsidR="001A34C1" w:rsidRPr="00E3220E">
        <w:rPr>
          <w:iCs/>
          <w:color w:val="000000" w:themeColor="text1"/>
          <w:lang w:bidi="th-TH"/>
        </w:rPr>
        <w:t>re</w:t>
      </w:r>
      <w:r w:rsidR="001A34C1" w:rsidRPr="00E3220E">
        <w:rPr>
          <w:iCs/>
          <w:color w:val="000000" w:themeColor="text1"/>
          <w:cs/>
          <w:lang w:bidi="th-TH"/>
        </w:rPr>
        <w:t>-</w:t>
      </w:r>
      <w:r w:rsidR="00B92276" w:rsidRPr="00E3220E">
        <w:rPr>
          <w:iCs/>
          <w:color w:val="000000" w:themeColor="text1"/>
          <w:lang w:bidi="th-TH"/>
        </w:rPr>
        <w:t>precipitating</w:t>
      </w:r>
      <w:r w:rsidR="001A34C1" w:rsidRPr="00E3220E">
        <w:rPr>
          <w:iCs/>
          <w:color w:val="000000" w:themeColor="text1"/>
          <w:lang w:bidi="th-TH"/>
        </w:rPr>
        <w:t xml:space="preserve"> the RNA to</w:t>
      </w:r>
      <w:r w:rsidR="004742B7" w:rsidRPr="00E3220E">
        <w:rPr>
          <w:iCs/>
          <w:color w:val="000000" w:themeColor="text1"/>
          <w:lang w:bidi="th-TH"/>
        </w:rPr>
        <w:t xml:space="preserve"> remove the contamination</w:t>
      </w:r>
      <w:r w:rsidR="00B92276" w:rsidRPr="00E3220E">
        <w:rPr>
          <w:iCs/>
          <w:color w:val="000000" w:themeColor="text1"/>
          <w:lang w:bidi="th-TH"/>
        </w:rPr>
        <w:t xml:space="preserve"> may improve the purity of the sample</w:t>
      </w:r>
      <w:r w:rsidR="001A34C1" w:rsidRPr="00E3220E">
        <w:rPr>
          <w:iCs/>
          <w:color w:val="000000" w:themeColor="text1"/>
          <w:cs/>
          <w:lang w:bidi="th-TH"/>
        </w:rPr>
        <w:t>.</w:t>
      </w:r>
    </w:p>
    <w:p w14:paraId="34CA585E" w14:textId="77777777" w:rsidR="004F0F38" w:rsidRPr="00E3220E" w:rsidRDefault="004F0F38" w:rsidP="00E3220E">
      <w:pPr>
        <w:widowControl/>
        <w:jc w:val="left"/>
        <w:rPr>
          <w:iCs/>
          <w:color w:val="000000" w:themeColor="text1"/>
          <w:cs/>
          <w:lang w:bidi="th-TH"/>
        </w:rPr>
      </w:pPr>
    </w:p>
    <w:p w14:paraId="1AAA2230" w14:textId="4020B7B9" w:rsidR="005537C9" w:rsidRPr="00E3220E" w:rsidRDefault="00120145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cs/>
          <w:lang w:bidi="th-TH"/>
        </w:rPr>
        <w:lastRenderedPageBreak/>
        <w:t xml:space="preserve">[Enter </w:t>
      </w:r>
      <w:r w:rsidR="00E3220E" w:rsidRPr="00E3220E">
        <w:rPr>
          <w:b/>
          <w:color w:val="000000" w:themeColor="text1"/>
          <w:cs/>
          <w:lang w:bidi="th-TH"/>
        </w:rPr>
        <w:t>Figure 2</w:t>
      </w:r>
      <w:r w:rsidRPr="00E3220E">
        <w:rPr>
          <w:color w:val="000000" w:themeColor="text1"/>
          <w:cs/>
          <w:lang w:bidi="th-TH"/>
        </w:rPr>
        <w:t xml:space="preserve"> here]</w:t>
      </w:r>
    </w:p>
    <w:p w14:paraId="1FD70C2C" w14:textId="0BEE5851" w:rsidR="001A34C1" w:rsidRPr="00E3220E" w:rsidRDefault="001A34C1" w:rsidP="00E3220E">
      <w:pPr>
        <w:widowControl/>
        <w:jc w:val="left"/>
        <w:rPr>
          <w:lang w:bidi="th-TH"/>
        </w:rPr>
      </w:pPr>
      <w:r w:rsidRPr="00E3220E">
        <w:rPr>
          <w:iCs/>
          <w:color w:val="000000" w:themeColor="text1"/>
          <w:cs/>
          <w:lang w:bidi="th-TH"/>
        </w:rPr>
        <w:t xml:space="preserve"> </w:t>
      </w:r>
    </w:p>
    <w:p w14:paraId="7756F090" w14:textId="7DD0633C" w:rsidR="008F7876" w:rsidRPr="00E3220E" w:rsidRDefault="007E591A" w:rsidP="00E3220E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E3220E">
        <w:rPr>
          <w:color w:val="auto"/>
        </w:rPr>
        <w:t xml:space="preserve">To detect </w:t>
      </w:r>
      <w:proofErr w:type="spellStart"/>
      <w:r w:rsidRPr="00E3220E">
        <w:rPr>
          <w:color w:val="auto"/>
        </w:rPr>
        <w:t>TiLV</w:t>
      </w:r>
      <w:proofErr w:type="spellEnd"/>
      <w:r w:rsidRPr="00E3220E">
        <w:rPr>
          <w:color w:val="auto"/>
        </w:rPr>
        <w:t xml:space="preserve"> by RT-PCR, pure samples such as the one represented in </w:t>
      </w:r>
      <w:r w:rsidR="00E3220E" w:rsidRPr="00E3220E">
        <w:rPr>
          <w:b/>
          <w:color w:val="auto"/>
        </w:rPr>
        <w:t>Figure 2A</w:t>
      </w:r>
      <w:r w:rsidRPr="00E3220E">
        <w:rPr>
          <w:color w:val="auto"/>
        </w:rPr>
        <w:t xml:space="preserve"> were </w:t>
      </w:r>
      <w:r w:rsidR="004574CD" w:rsidRPr="00E3220E">
        <w:rPr>
          <w:color w:val="auto"/>
        </w:rPr>
        <w:t>reverse transcribed (protocol 4) into</w:t>
      </w:r>
      <w:r w:rsidRPr="00E3220E">
        <w:rPr>
          <w:color w:val="auto"/>
        </w:rPr>
        <w:t xml:space="preserve"> cDNA </w:t>
      </w:r>
      <w:r w:rsidR="00E070DB" w:rsidRPr="00E3220E">
        <w:rPr>
          <w:color w:val="auto"/>
        </w:rPr>
        <w:t>and</w:t>
      </w:r>
      <w:r w:rsidR="004574CD" w:rsidRPr="00E3220E">
        <w:rPr>
          <w:color w:val="auto"/>
        </w:rPr>
        <w:t xml:space="preserve"> used as a template for the PCR assay</w:t>
      </w:r>
      <w:r w:rsidR="00B87455" w:rsidRPr="00E3220E">
        <w:rPr>
          <w:color w:val="auto"/>
        </w:rPr>
        <w:t xml:space="preserve"> detailed in </w:t>
      </w:r>
      <w:r w:rsidR="00E070DB" w:rsidRPr="00E3220E">
        <w:rPr>
          <w:color w:val="auto"/>
        </w:rPr>
        <w:t>section</w:t>
      </w:r>
      <w:r w:rsidRPr="00E3220E">
        <w:rPr>
          <w:color w:val="auto"/>
        </w:rPr>
        <w:t xml:space="preserve"> 5 </w:t>
      </w:r>
      <w:r w:rsidR="004574CD" w:rsidRPr="00E3220E">
        <w:rPr>
          <w:color w:val="auto"/>
        </w:rPr>
        <w:t xml:space="preserve">and </w:t>
      </w:r>
      <w:r w:rsidR="00EF0C16" w:rsidRPr="00E3220E">
        <w:rPr>
          <w:color w:val="auto"/>
        </w:rPr>
        <w:t xml:space="preserve">representative results are </w:t>
      </w:r>
      <w:r w:rsidR="004574CD" w:rsidRPr="00E3220E">
        <w:rPr>
          <w:color w:val="auto"/>
        </w:rPr>
        <w:t xml:space="preserve">shown in </w:t>
      </w:r>
      <w:r w:rsidR="00E3220E" w:rsidRPr="00E3220E">
        <w:rPr>
          <w:b/>
          <w:color w:val="auto"/>
        </w:rPr>
        <w:t>Figure 3A</w:t>
      </w:r>
      <w:r w:rsidR="004574CD" w:rsidRPr="00E3220E">
        <w:rPr>
          <w:color w:val="auto"/>
        </w:rPr>
        <w:t xml:space="preserve">. Primers </w:t>
      </w:r>
      <w:r w:rsidR="00EF0C16" w:rsidRPr="00E3220E">
        <w:rPr>
          <w:color w:val="auto"/>
        </w:rPr>
        <w:t xml:space="preserve">shown in bold in </w:t>
      </w:r>
      <w:r w:rsidR="00E3220E" w:rsidRPr="00E3220E">
        <w:rPr>
          <w:b/>
          <w:color w:val="auto"/>
        </w:rPr>
        <w:t>Table 1</w:t>
      </w:r>
      <w:r w:rsidR="00EF0C16" w:rsidRPr="00E3220E">
        <w:rPr>
          <w:color w:val="auto"/>
        </w:rPr>
        <w:t xml:space="preserve"> were used to amplify a 491 bp fragment of </w:t>
      </w:r>
      <w:proofErr w:type="spellStart"/>
      <w:r w:rsidR="00EF0C16" w:rsidRPr="00E3220E">
        <w:rPr>
          <w:color w:val="auto"/>
        </w:rPr>
        <w:t>TiLV</w:t>
      </w:r>
      <w:proofErr w:type="spellEnd"/>
      <w:r w:rsidR="00EF0C16" w:rsidRPr="00E3220E">
        <w:rPr>
          <w:color w:val="auto"/>
        </w:rPr>
        <w:t xml:space="preserve"> genomic segment 3</w:t>
      </w:r>
      <w:r w:rsidR="00192D31" w:rsidRPr="00E3220E">
        <w:rPr>
          <w:color w:val="auto"/>
        </w:rPr>
        <w:fldChar w:fldCharType="begin">
          <w:fldData xml:space="preserve">PEVuZE5vdGU+PENpdGU+PEF1dGhvcj5FeW5nb3I8L0F1dGhvcj48WWVhcj4yMDE0PC9ZZWFyPjxS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</w:fldData>
        </w:fldChar>
      </w:r>
      <w:r w:rsidR="00BC277A" w:rsidRPr="00E3220E">
        <w:rPr>
          <w:color w:val="auto"/>
        </w:rPr>
        <w:instrText xml:space="preserve"> ADDIN EN.CITE </w:instrText>
      </w:r>
      <w:r w:rsidR="00BC277A" w:rsidRPr="00E3220E">
        <w:rPr>
          <w:color w:val="auto"/>
        </w:rPr>
        <w:fldChar w:fldCharType="begin">
          <w:fldData xml:space="preserve">PEVuZE5vdGU+PENpdGU+PEF1dGhvcj5FeW5nb3I8L0F1dGhvcj48WWVhcj4yMDE0PC9ZZWFyPjxS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</w:fldData>
        </w:fldChar>
      </w:r>
      <w:r w:rsidR="00BC277A" w:rsidRPr="00E3220E">
        <w:rPr>
          <w:color w:val="auto"/>
        </w:rPr>
        <w:instrText xml:space="preserve"> ADDIN EN.CITE.DATA </w:instrText>
      </w:r>
      <w:r w:rsidR="00BC277A" w:rsidRPr="00E3220E">
        <w:rPr>
          <w:color w:val="auto"/>
        </w:rPr>
      </w:r>
      <w:r w:rsidR="00BC277A" w:rsidRPr="00E3220E">
        <w:rPr>
          <w:color w:val="auto"/>
        </w:rPr>
        <w:fldChar w:fldCharType="end"/>
      </w:r>
      <w:r w:rsidR="00192D31" w:rsidRPr="00E3220E">
        <w:rPr>
          <w:color w:val="auto"/>
        </w:rPr>
      </w:r>
      <w:r w:rsidR="00192D31" w:rsidRPr="00E3220E">
        <w:rPr>
          <w:color w:val="auto"/>
        </w:rPr>
        <w:fldChar w:fldCharType="separate"/>
      </w:r>
      <w:r w:rsidR="00192D31" w:rsidRPr="00E3220E">
        <w:rPr>
          <w:color w:val="auto"/>
          <w:vertAlign w:val="superscript"/>
        </w:rPr>
        <w:t>14</w:t>
      </w:r>
      <w:r w:rsidR="00192D31" w:rsidRPr="00E3220E">
        <w:rPr>
          <w:color w:val="auto"/>
        </w:rPr>
        <w:fldChar w:fldCharType="end"/>
      </w:r>
      <w:r w:rsidR="00EF0C16" w:rsidRPr="00E3220E">
        <w:rPr>
          <w:color w:val="auto"/>
        </w:rPr>
        <w:t xml:space="preserve">. The PCR products were separated by gel </w:t>
      </w:r>
      <w:r w:rsidR="00813CE1" w:rsidRPr="00E3220E">
        <w:rPr>
          <w:color w:val="auto"/>
        </w:rPr>
        <w:t xml:space="preserve">electrophoresis </w:t>
      </w:r>
      <w:r w:rsidR="00EF0C16" w:rsidRPr="00E3220E">
        <w:rPr>
          <w:color w:val="auto"/>
        </w:rPr>
        <w:t xml:space="preserve">and stained with EtBr for </w:t>
      </w:r>
      <w:r w:rsidR="00F32E78" w:rsidRPr="00E3220E">
        <w:rPr>
          <w:color w:val="auto"/>
        </w:rPr>
        <w:t>visualization</w:t>
      </w:r>
      <w:r w:rsidR="00EF0C16" w:rsidRPr="00E3220E">
        <w:rPr>
          <w:color w:val="auto"/>
        </w:rPr>
        <w:t xml:space="preserve">. </w:t>
      </w:r>
      <w:r w:rsidR="00E3220E" w:rsidRPr="00E3220E">
        <w:rPr>
          <w:b/>
          <w:color w:val="auto"/>
        </w:rPr>
        <w:t>Figure 3A</w:t>
      </w:r>
      <w:r w:rsidR="00EF0C16" w:rsidRPr="00E3220E">
        <w:rPr>
          <w:color w:val="auto"/>
        </w:rPr>
        <w:t xml:space="preserve"> shows the results of a two-step RT-PCR using 4 </w:t>
      </w:r>
      <w:r w:rsidR="00B87455" w:rsidRPr="00E3220E">
        <w:rPr>
          <w:color w:val="auto"/>
        </w:rPr>
        <w:t xml:space="preserve">cDNA </w:t>
      </w:r>
      <w:r w:rsidR="00EF0C16" w:rsidRPr="00E3220E">
        <w:rPr>
          <w:color w:val="auto"/>
        </w:rPr>
        <w:t>samples (S1-S4), derived from</w:t>
      </w:r>
      <w:r w:rsidR="00372A96" w:rsidRPr="00E3220E">
        <w:rPr>
          <w:color w:val="auto"/>
        </w:rPr>
        <w:t xml:space="preserve"> the liver of</w:t>
      </w:r>
      <w:r w:rsidR="00EF0C16" w:rsidRPr="00E3220E">
        <w:rPr>
          <w:color w:val="auto"/>
        </w:rPr>
        <w:t xml:space="preserve"> diseased tilapia </w:t>
      </w:r>
      <w:r w:rsidR="00372A96" w:rsidRPr="00E3220E">
        <w:rPr>
          <w:color w:val="auto"/>
        </w:rPr>
        <w:t xml:space="preserve">isolated in Thailand, </w:t>
      </w:r>
      <w:r w:rsidR="00EF0C16" w:rsidRPr="00E3220E">
        <w:rPr>
          <w:color w:val="auto"/>
        </w:rPr>
        <w:t xml:space="preserve">and in each sample, a clean single band of approximately 500 bp can be observed and thus, samples 1-4 are </w:t>
      </w:r>
      <w:proofErr w:type="spellStart"/>
      <w:r w:rsidR="00EF0C16" w:rsidRPr="00E3220E">
        <w:rPr>
          <w:color w:val="auto"/>
        </w:rPr>
        <w:t>TiLV</w:t>
      </w:r>
      <w:proofErr w:type="spellEnd"/>
      <w:r w:rsidR="00EF0C16" w:rsidRPr="00E3220E">
        <w:rPr>
          <w:color w:val="auto"/>
        </w:rPr>
        <w:t xml:space="preserve"> positive. The same PCR product was obtained from the positive control sample, comprising cDNA of </w:t>
      </w:r>
      <w:proofErr w:type="spellStart"/>
      <w:r w:rsidR="00EF0C16" w:rsidRPr="00E3220E">
        <w:rPr>
          <w:color w:val="auto"/>
        </w:rPr>
        <w:t>TiLV</w:t>
      </w:r>
      <w:proofErr w:type="spellEnd"/>
      <w:r w:rsidR="00EF0C16" w:rsidRPr="00E3220E">
        <w:rPr>
          <w:color w:val="auto"/>
        </w:rPr>
        <w:t xml:space="preserve"> segment 3 cloned into a plasmid</w:t>
      </w:r>
      <w:r w:rsidR="00192D31" w:rsidRPr="00E3220E">
        <w:rPr>
          <w:color w:val="auto"/>
        </w:rPr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rPr>
          <w:color w:val="auto"/>
        </w:rPr>
        <w:instrText xml:space="preserve"> ADDIN EN.CITE </w:instrText>
      </w:r>
      <w:r w:rsidR="00BC277A" w:rsidRPr="00E3220E">
        <w:rPr>
          <w:color w:val="auto"/>
        </w:rPr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rPr>
          <w:color w:val="auto"/>
        </w:rPr>
        <w:instrText xml:space="preserve"> ADDIN EN.CITE.DATA </w:instrText>
      </w:r>
      <w:r w:rsidR="00BC277A" w:rsidRPr="00E3220E">
        <w:rPr>
          <w:color w:val="auto"/>
        </w:rPr>
      </w:r>
      <w:r w:rsidR="00BC277A" w:rsidRPr="00E3220E">
        <w:rPr>
          <w:color w:val="auto"/>
        </w:rPr>
        <w:fldChar w:fldCharType="end"/>
      </w:r>
      <w:r w:rsidR="00192D31" w:rsidRPr="00E3220E">
        <w:rPr>
          <w:color w:val="auto"/>
        </w:rPr>
      </w:r>
      <w:r w:rsidR="00192D31" w:rsidRPr="00E3220E">
        <w:rPr>
          <w:color w:val="auto"/>
        </w:rPr>
        <w:fldChar w:fldCharType="separate"/>
      </w:r>
      <w:r w:rsidR="00192D31" w:rsidRPr="00E3220E">
        <w:rPr>
          <w:color w:val="auto"/>
          <w:vertAlign w:val="superscript"/>
        </w:rPr>
        <w:t>32</w:t>
      </w:r>
      <w:r w:rsidR="00192D31" w:rsidRPr="00E3220E">
        <w:rPr>
          <w:color w:val="auto"/>
        </w:rPr>
        <w:fldChar w:fldCharType="end"/>
      </w:r>
      <w:r w:rsidR="00EF0C16" w:rsidRPr="00E3220E">
        <w:rPr>
          <w:color w:val="auto"/>
        </w:rPr>
        <w:t xml:space="preserve"> while the no template control </w:t>
      </w:r>
      <w:r w:rsidR="00813CE1" w:rsidRPr="00E3220E">
        <w:rPr>
          <w:color w:val="auto"/>
        </w:rPr>
        <w:t>(NTC) did not</w:t>
      </w:r>
      <w:r w:rsidR="00D71777" w:rsidRPr="00E3220E">
        <w:rPr>
          <w:color w:val="auto"/>
        </w:rPr>
        <w:t xml:space="preserve"> </w:t>
      </w:r>
      <w:r w:rsidR="00661A9E" w:rsidRPr="00E3220E">
        <w:rPr>
          <w:color w:val="auto"/>
        </w:rPr>
        <w:t>yield</w:t>
      </w:r>
      <w:r w:rsidR="00D71777" w:rsidRPr="00E3220E">
        <w:rPr>
          <w:color w:val="auto"/>
        </w:rPr>
        <w:t xml:space="preserve"> PCR products</w:t>
      </w:r>
      <w:r w:rsidR="00EF0C16" w:rsidRPr="00E3220E">
        <w:rPr>
          <w:color w:val="auto"/>
        </w:rPr>
        <w:t xml:space="preserve">. </w:t>
      </w:r>
      <w:r w:rsidR="004F0F38" w:rsidRPr="00E3220E">
        <w:rPr>
          <w:color w:val="auto"/>
        </w:rPr>
        <w:t xml:space="preserve">The assay in </w:t>
      </w:r>
      <w:r w:rsidR="00E3220E" w:rsidRPr="00E3220E">
        <w:rPr>
          <w:b/>
          <w:color w:val="auto"/>
        </w:rPr>
        <w:t>Figure 3B</w:t>
      </w:r>
      <w:r w:rsidR="00EF0C16" w:rsidRPr="00E3220E">
        <w:rPr>
          <w:color w:val="auto"/>
        </w:rPr>
        <w:t xml:space="preserve"> was performed using the same primers as in </w:t>
      </w:r>
      <w:r w:rsidR="00E3220E" w:rsidRPr="00E3220E">
        <w:rPr>
          <w:b/>
          <w:color w:val="auto"/>
        </w:rPr>
        <w:t>Figure 3A</w:t>
      </w:r>
      <w:r w:rsidR="00EF0C16" w:rsidRPr="00E3220E">
        <w:rPr>
          <w:color w:val="auto"/>
        </w:rPr>
        <w:t xml:space="preserve"> but in a different lab</w:t>
      </w:r>
      <w:r w:rsidR="00813CE1" w:rsidRPr="00E3220E">
        <w:rPr>
          <w:color w:val="auto"/>
        </w:rPr>
        <w:t>oratory</w:t>
      </w:r>
      <w:r w:rsidR="00EF0C16" w:rsidRPr="00E3220E">
        <w:rPr>
          <w:color w:val="auto"/>
        </w:rPr>
        <w:t>, using a one-step RT-PCR approach</w:t>
      </w:r>
      <w:r w:rsidR="004F0F38" w:rsidRPr="00E3220E">
        <w:rPr>
          <w:color w:val="auto"/>
        </w:rPr>
        <w:t xml:space="preserve"> and with 5 RNA samples derived from </w:t>
      </w:r>
      <w:r w:rsidR="00FB300C" w:rsidRPr="00E3220E">
        <w:rPr>
          <w:color w:val="auto"/>
        </w:rPr>
        <w:t xml:space="preserve">the </w:t>
      </w:r>
      <w:r w:rsidR="004F0F38" w:rsidRPr="00E3220E">
        <w:rPr>
          <w:color w:val="auto"/>
        </w:rPr>
        <w:t>head kidney tissues</w:t>
      </w:r>
      <w:r w:rsidR="00FB300C" w:rsidRPr="00E3220E">
        <w:rPr>
          <w:color w:val="auto"/>
        </w:rPr>
        <w:t xml:space="preserve"> of tilapia originating in Egyptian aquaculture</w:t>
      </w:r>
      <w:r w:rsidR="00192D31" w:rsidRPr="00E3220E">
        <w:rPr>
          <w:color w:val="auto"/>
        </w:rPr>
        <w:fldChar w:fldCharType="begin">
          <w:fldData xml:space="preserve">PEVuZE5vdGU+PENpdGU+PEF1dGhvcj5OaWNob2xzb248L0F1dGhvcj48WWVhcj4yMDE3PC9ZZWFy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</w:fldData>
        </w:fldChar>
      </w:r>
      <w:r w:rsidR="00BC277A" w:rsidRPr="00E3220E">
        <w:rPr>
          <w:color w:val="auto"/>
        </w:rPr>
        <w:instrText xml:space="preserve"> ADDIN EN.CITE </w:instrText>
      </w:r>
      <w:r w:rsidR="00BC277A" w:rsidRPr="00E3220E">
        <w:rPr>
          <w:color w:val="auto"/>
        </w:rPr>
        <w:fldChar w:fldCharType="begin">
          <w:fldData xml:space="preserve">PEVuZE5vdGU+PENpdGU+PEF1dGhvcj5OaWNob2xzb248L0F1dGhvcj48WWVhcj4yMDE3PC9ZZWFy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</w:fldData>
        </w:fldChar>
      </w:r>
      <w:r w:rsidR="00BC277A" w:rsidRPr="00E3220E">
        <w:rPr>
          <w:color w:val="auto"/>
        </w:rPr>
        <w:instrText xml:space="preserve"> ADDIN EN.CITE.DATA </w:instrText>
      </w:r>
      <w:r w:rsidR="00BC277A" w:rsidRPr="00E3220E">
        <w:rPr>
          <w:color w:val="auto"/>
        </w:rPr>
      </w:r>
      <w:r w:rsidR="00BC277A" w:rsidRPr="00E3220E">
        <w:rPr>
          <w:color w:val="auto"/>
        </w:rPr>
        <w:fldChar w:fldCharType="end"/>
      </w:r>
      <w:r w:rsidR="00192D31" w:rsidRPr="00E3220E">
        <w:rPr>
          <w:color w:val="auto"/>
        </w:rPr>
      </w:r>
      <w:r w:rsidR="00192D31" w:rsidRPr="00E3220E">
        <w:rPr>
          <w:color w:val="auto"/>
        </w:rPr>
        <w:fldChar w:fldCharType="separate"/>
      </w:r>
      <w:r w:rsidR="00192D31" w:rsidRPr="00E3220E">
        <w:rPr>
          <w:color w:val="auto"/>
          <w:vertAlign w:val="superscript"/>
        </w:rPr>
        <w:t>15</w:t>
      </w:r>
      <w:r w:rsidR="00192D31" w:rsidRPr="00E3220E">
        <w:rPr>
          <w:color w:val="auto"/>
        </w:rPr>
        <w:fldChar w:fldCharType="end"/>
      </w:r>
      <w:r w:rsidR="004F0F38" w:rsidRPr="00E3220E">
        <w:rPr>
          <w:color w:val="auto"/>
        </w:rPr>
        <w:t xml:space="preserve">. It was determined using this detection assay that samples 1, 3 and 5 are </w:t>
      </w:r>
      <w:proofErr w:type="spellStart"/>
      <w:r w:rsidR="004F0F38" w:rsidRPr="00E3220E">
        <w:rPr>
          <w:color w:val="auto"/>
        </w:rPr>
        <w:t>TiLV</w:t>
      </w:r>
      <w:proofErr w:type="spellEnd"/>
      <w:r w:rsidR="004F0F38" w:rsidRPr="00E3220E">
        <w:rPr>
          <w:color w:val="auto"/>
        </w:rPr>
        <w:t xml:space="preserve"> positive while samples 2 and 4 are </w:t>
      </w:r>
      <w:proofErr w:type="spellStart"/>
      <w:r w:rsidR="004F0F38" w:rsidRPr="00E3220E">
        <w:rPr>
          <w:color w:val="auto"/>
        </w:rPr>
        <w:t>TiLV</w:t>
      </w:r>
      <w:proofErr w:type="spellEnd"/>
      <w:r w:rsidR="004F0F38" w:rsidRPr="00E3220E">
        <w:rPr>
          <w:color w:val="auto"/>
        </w:rPr>
        <w:t xml:space="preserve"> negative since no PCR product was found at the correct size. Th</w:t>
      </w:r>
      <w:r w:rsidR="00D0410C" w:rsidRPr="00E3220E">
        <w:rPr>
          <w:color w:val="auto"/>
        </w:rPr>
        <w:t>e negative controls, including two</w:t>
      </w:r>
      <w:r w:rsidR="004F0F38" w:rsidRPr="00E3220E">
        <w:rPr>
          <w:color w:val="auto"/>
        </w:rPr>
        <w:t xml:space="preserve"> minus </w:t>
      </w:r>
      <w:r w:rsidR="00813CE1" w:rsidRPr="00E3220E">
        <w:rPr>
          <w:color w:val="auto"/>
        </w:rPr>
        <w:t>reverse transcriptase control</w:t>
      </w:r>
      <w:r w:rsidR="00D0410C" w:rsidRPr="00E3220E">
        <w:rPr>
          <w:color w:val="auto"/>
        </w:rPr>
        <w:t>s and two NTC</w:t>
      </w:r>
      <w:r w:rsidR="00661A9E" w:rsidRPr="00E3220E">
        <w:rPr>
          <w:color w:val="auto"/>
        </w:rPr>
        <w:t>s</w:t>
      </w:r>
      <w:r w:rsidR="004F0F38" w:rsidRPr="00E3220E">
        <w:rPr>
          <w:color w:val="auto"/>
        </w:rPr>
        <w:t xml:space="preserve"> </w:t>
      </w:r>
      <w:r w:rsidR="00B87455" w:rsidRPr="00E3220E">
        <w:rPr>
          <w:color w:val="auto"/>
        </w:rPr>
        <w:t xml:space="preserve">did not generate any </w:t>
      </w:r>
      <w:r w:rsidR="004F0F38" w:rsidRPr="00E3220E">
        <w:rPr>
          <w:color w:val="auto"/>
        </w:rPr>
        <w:t>PCR</w:t>
      </w:r>
      <w:r w:rsidR="00D71777" w:rsidRPr="00E3220E">
        <w:rPr>
          <w:color w:val="auto"/>
        </w:rPr>
        <w:t xml:space="preserve"> products.</w:t>
      </w:r>
      <w:r w:rsidR="00D0410C" w:rsidRPr="00E3220E">
        <w:rPr>
          <w:color w:val="auto"/>
        </w:rPr>
        <w:t xml:space="preserve"> A one-step RT-PCR assay was also performed targeting tilapia </w:t>
      </w:r>
      <w:proofErr w:type="spellStart"/>
      <w:r w:rsidR="00D0410C" w:rsidRPr="00E3220E">
        <w:rPr>
          <w:color w:val="auto"/>
        </w:rPr>
        <w:t>ActinB</w:t>
      </w:r>
      <w:proofErr w:type="spellEnd"/>
      <w:r w:rsidR="00D0410C" w:rsidRPr="00E3220E">
        <w:rPr>
          <w:color w:val="auto"/>
        </w:rPr>
        <w:t xml:space="preserve"> gene. The amplicon size of 217 bp was generated in every sample</w:t>
      </w:r>
      <w:r w:rsidR="00661A9E" w:rsidRPr="00E3220E">
        <w:rPr>
          <w:color w:val="auto"/>
        </w:rPr>
        <w:t xml:space="preserve"> (S1-S5)</w:t>
      </w:r>
      <w:r w:rsidR="00D0410C" w:rsidRPr="00E3220E">
        <w:rPr>
          <w:color w:val="auto"/>
        </w:rPr>
        <w:t xml:space="preserve"> as expected</w:t>
      </w:r>
      <w:r w:rsidR="00192D31" w:rsidRPr="00E3220E">
        <w:rPr>
          <w:color w:val="auto"/>
        </w:rPr>
        <w:fldChar w:fldCharType="begin">
          <w:fldData xml:space="preserve">PEVuZE5vdGU+PENpdGU+PEF1dGhvcj5ZYW5nPC9BdXRob3I+PFllYXI+MjAxMzwvWWVhcj48UmVj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</w:fldData>
        </w:fldChar>
      </w:r>
      <w:r w:rsidR="0003670A" w:rsidRPr="00E3220E">
        <w:rPr>
          <w:color w:val="auto"/>
        </w:rPr>
        <w:instrText xml:space="preserve"> ADDIN EN.CITE </w:instrText>
      </w:r>
      <w:r w:rsidR="0003670A" w:rsidRPr="00E3220E">
        <w:rPr>
          <w:color w:val="auto"/>
        </w:rPr>
        <w:fldChar w:fldCharType="begin">
          <w:fldData xml:space="preserve">PEVuZE5vdGU+PENpdGU+PEF1dGhvcj5ZYW5nPC9BdXRob3I+PFllYXI+MjAxMzwvWWVhcj48UmVj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</w:fldData>
        </w:fldChar>
      </w:r>
      <w:r w:rsidR="0003670A" w:rsidRPr="00E3220E">
        <w:rPr>
          <w:color w:val="auto"/>
        </w:rPr>
        <w:instrText xml:space="preserve"> ADDIN EN.CITE.DATA </w:instrText>
      </w:r>
      <w:r w:rsidR="0003670A" w:rsidRPr="00E3220E">
        <w:rPr>
          <w:color w:val="auto"/>
        </w:rPr>
      </w:r>
      <w:r w:rsidR="0003670A" w:rsidRPr="00E3220E">
        <w:rPr>
          <w:color w:val="auto"/>
        </w:rPr>
        <w:fldChar w:fldCharType="end"/>
      </w:r>
      <w:r w:rsidR="00192D31" w:rsidRPr="00E3220E">
        <w:rPr>
          <w:color w:val="auto"/>
        </w:rPr>
      </w:r>
      <w:r w:rsidR="00192D31" w:rsidRPr="00E3220E">
        <w:rPr>
          <w:color w:val="auto"/>
        </w:rPr>
        <w:fldChar w:fldCharType="separate"/>
      </w:r>
      <w:r w:rsidR="0003670A" w:rsidRPr="00E3220E">
        <w:rPr>
          <w:color w:val="auto"/>
          <w:vertAlign w:val="superscript"/>
        </w:rPr>
        <w:t>38</w:t>
      </w:r>
      <w:r w:rsidR="00192D31" w:rsidRPr="00E3220E">
        <w:rPr>
          <w:color w:val="auto"/>
        </w:rPr>
        <w:fldChar w:fldCharType="end"/>
      </w:r>
      <w:r w:rsidR="00661A9E" w:rsidRPr="00E3220E">
        <w:rPr>
          <w:color w:val="auto"/>
        </w:rPr>
        <w:t>. This assay</w:t>
      </w:r>
      <w:r w:rsidR="00D0410C" w:rsidRPr="00E3220E">
        <w:rPr>
          <w:color w:val="auto"/>
        </w:rPr>
        <w:t xml:space="preserve"> served as a control for the integrity of the RNA samples as well as allowing for </w:t>
      </w:r>
      <w:r w:rsidR="00661A9E" w:rsidRPr="00E3220E">
        <w:rPr>
          <w:color w:val="auto"/>
        </w:rPr>
        <w:t xml:space="preserve">a </w:t>
      </w:r>
      <w:r w:rsidR="00D0410C" w:rsidRPr="00E3220E">
        <w:rPr>
          <w:color w:val="auto"/>
        </w:rPr>
        <w:t xml:space="preserve">semi-quantitative examination of the </w:t>
      </w:r>
      <w:proofErr w:type="spellStart"/>
      <w:r w:rsidR="00D0410C" w:rsidRPr="00E3220E">
        <w:rPr>
          <w:color w:val="auto"/>
        </w:rPr>
        <w:t>TiLV</w:t>
      </w:r>
      <w:proofErr w:type="spellEnd"/>
      <w:r w:rsidR="00D0410C" w:rsidRPr="00E3220E">
        <w:rPr>
          <w:color w:val="auto"/>
        </w:rPr>
        <w:t xml:space="preserve"> positive samples. Given that the generated Tilapia </w:t>
      </w:r>
      <w:proofErr w:type="spellStart"/>
      <w:r w:rsidR="00D0410C" w:rsidRPr="00E3220E">
        <w:rPr>
          <w:color w:val="auto"/>
        </w:rPr>
        <w:t>ActB</w:t>
      </w:r>
      <w:proofErr w:type="spellEnd"/>
      <w:r w:rsidR="00D0410C" w:rsidRPr="00E3220E">
        <w:rPr>
          <w:color w:val="auto"/>
        </w:rPr>
        <w:t xml:space="preserve"> product is relatively equal, then differences in the amount of </w:t>
      </w:r>
      <w:proofErr w:type="spellStart"/>
      <w:r w:rsidR="00D0410C" w:rsidRPr="00E3220E">
        <w:rPr>
          <w:color w:val="auto"/>
        </w:rPr>
        <w:t>TiLV</w:t>
      </w:r>
      <w:proofErr w:type="spellEnd"/>
      <w:r w:rsidR="00D0410C" w:rsidRPr="00E3220E">
        <w:rPr>
          <w:color w:val="auto"/>
        </w:rPr>
        <w:t xml:space="preserve"> specific PCR product generated </w:t>
      </w:r>
      <w:r w:rsidR="00AE6727" w:rsidRPr="00E3220E">
        <w:rPr>
          <w:color w:val="auto"/>
        </w:rPr>
        <w:t xml:space="preserve">can be interpreted as a true reflection of the amount of </w:t>
      </w:r>
      <w:proofErr w:type="spellStart"/>
      <w:r w:rsidR="00AE6727" w:rsidRPr="00E3220E">
        <w:rPr>
          <w:color w:val="auto"/>
        </w:rPr>
        <w:t>TiLV</w:t>
      </w:r>
      <w:proofErr w:type="spellEnd"/>
      <w:r w:rsidR="00AE6727" w:rsidRPr="00E3220E">
        <w:rPr>
          <w:color w:val="auto"/>
        </w:rPr>
        <w:t xml:space="preserve"> in a given tissue sample.</w:t>
      </w:r>
    </w:p>
    <w:p w14:paraId="35F11816" w14:textId="77777777" w:rsidR="004F0F38" w:rsidRPr="00E3220E" w:rsidRDefault="004F0F38" w:rsidP="00E3220E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5E65BE24" w14:textId="505A2A52" w:rsidR="004F0F38" w:rsidRPr="00E3220E" w:rsidRDefault="00120145" w:rsidP="00E3220E">
      <w:pPr>
        <w:pStyle w:val="NormalWeb"/>
        <w:widowControl/>
        <w:spacing w:before="0" w:beforeAutospacing="0" w:after="0" w:afterAutospacing="0"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cs/>
          <w:lang w:bidi="th-TH"/>
        </w:rPr>
        <w:t xml:space="preserve">[Enter </w:t>
      </w:r>
      <w:r w:rsidR="00E3220E" w:rsidRPr="00E3220E">
        <w:rPr>
          <w:b/>
          <w:color w:val="000000" w:themeColor="text1"/>
          <w:cs/>
          <w:lang w:bidi="th-TH"/>
        </w:rPr>
        <w:t>Figure 3</w:t>
      </w:r>
      <w:r w:rsidRPr="00E3220E">
        <w:rPr>
          <w:color w:val="000000" w:themeColor="text1"/>
          <w:cs/>
          <w:lang w:bidi="th-TH"/>
        </w:rPr>
        <w:t xml:space="preserve"> here]</w:t>
      </w:r>
    </w:p>
    <w:p w14:paraId="39B3446A" w14:textId="77777777" w:rsidR="00201EC0" w:rsidRPr="00E3220E" w:rsidRDefault="00201EC0" w:rsidP="00E3220E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</w:p>
    <w:p w14:paraId="22152184" w14:textId="1ABB07F2" w:rsidR="00FF2446" w:rsidRPr="00E3220E" w:rsidRDefault="007E591A" w:rsidP="00E3220E">
      <w:pPr>
        <w:widowControl/>
        <w:jc w:val="left"/>
        <w:rPr>
          <w:cs/>
          <w:lang w:bidi="th-TH"/>
        </w:rPr>
      </w:pPr>
      <w:r w:rsidRPr="00E3220E">
        <w:t xml:space="preserve">Unlike the endpoint PCRs represented in </w:t>
      </w:r>
      <w:r w:rsidR="00E3220E" w:rsidRPr="00E3220E">
        <w:rPr>
          <w:b/>
        </w:rPr>
        <w:t>Figure 3</w:t>
      </w:r>
      <w:r w:rsidRPr="00E3220E">
        <w:t xml:space="preserve">, </w:t>
      </w:r>
      <w:r w:rsidR="00FF2446" w:rsidRPr="00E3220E">
        <w:t>qPCR assays</w:t>
      </w:r>
      <w:r w:rsidR="008F129C" w:rsidRPr="00E3220E">
        <w:t xml:space="preserve"> which are </w:t>
      </w:r>
      <w:r w:rsidRPr="00E3220E">
        <w:t>explained in protocol 6,</w:t>
      </w:r>
      <w:r w:rsidR="00FF2446" w:rsidRPr="00E3220E">
        <w:t xml:space="preserve"> measure the amount of PCR product after each PCR cycle</w:t>
      </w:r>
      <w:r w:rsidR="00FF2446" w:rsidRPr="00E3220E">
        <w:rPr>
          <w:cs/>
          <w:lang w:bidi="th-TH"/>
        </w:rPr>
        <w:t xml:space="preserve">. </w:t>
      </w:r>
      <w:r w:rsidR="00FF2446" w:rsidRPr="00E3220E">
        <w:t xml:space="preserve">The </w:t>
      </w:r>
      <w:r w:rsidR="009F6F8D" w:rsidRPr="00E3220E">
        <w:t xml:space="preserve">amplification of </w:t>
      </w:r>
      <w:r w:rsidR="00FF2446" w:rsidRPr="00E3220E">
        <w:t>target DNA is detected using fluorescent molecules that</w:t>
      </w:r>
      <w:r w:rsidR="00B87455" w:rsidRPr="00E3220E">
        <w:t xml:space="preserve"> </w:t>
      </w:r>
      <w:r w:rsidR="00FF2446" w:rsidRPr="00E3220E">
        <w:t>interact with</w:t>
      </w:r>
      <w:r w:rsidR="009F6F8D" w:rsidRPr="00E3220E">
        <w:t xml:space="preserve"> </w:t>
      </w:r>
      <w:r w:rsidR="00FF2446" w:rsidRPr="00E3220E">
        <w:t>DNA</w:t>
      </w:r>
      <w:r w:rsidR="009F6F8D" w:rsidRPr="00E3220E">
        <w:t xml:space="preserve"> generated from each round of reaction</w:t>
      </w:r>
      <w:r w:rsidR="00FF2446" w:rsidRPr="00E3220E">
        <w:rPr>
          <w:cs/>
          <w:lang w:bidi="th-TH"/>
        </w:rPr>
        <w:t xml:space="preserve">. </w:t>
      </w:r>
      <w:r w:rsidR="00E239FB" w:rsidRPr="00E3220E">
        <w:t>Here, SYBR Green I</w:t>
      </w:r>
      <w:r w:rsidR="00B057A9" w:rsidRPr="00E3220E">
        <w:t xml:space="preserve"> dye</w:t>
      </w:r>
      <w:r w:rsidR="00E239FB" w:rsidRPr="00E3220E">
        <w:t xml:space="preserve"> </w:t>
      </w:r>
      <w:r w:rsidR="008F129C" w:rsidRPr="00E3220E">
        <w:t>was</w:t>
      </w:r>
      <w:r w:rsidR="00B87455" w:rsidRPr="00E3220E">
        <w:t xml:space="preserve"> </w:t>
      </w:r>
      <w:r w:rsidR="00F32E78" w:rsidRPr="00E3220E">
        <w:t>utilized</w:t>
      </w:r>
      <w:r w:rsidR="00F32E78">
        <w:t>,</w:t>
      </w:r>
      <w:r w:rsidR="00E239FB" w:rsidRPr="00E3220E">
        <w:t xml:space="preserve"> which</w:t>
      </w:r>
      <w:r w:rsidR="00FF2446" w:rsidRPr="00E3220E">
        <w:t xml:space="preserve"> intercalate</w:t>
      </w:r>
      <w:r w:rsidR="00E239FB" w:rsidRPr="00E3220E">
        <w:t>s with double</w:t>
      </w:r>
      <w:r w:rsidR="00E239FB" w:rsidRPr="00E3220E">
        <w:rPr>
          <w:cs/>
          <w:lang w:bidi="th-TH"/>
        </w:rPr>
        <w:t>-</w:t>
      </w:r>
      <w:r w:rsidR="00E239FB" w:rsidRPr="00E3220E">
        <w:t>stranded DNA</w:t>
      </w:r>
      <w:r w:rsidR="00E239FB" w:rsidRPr="00E3220E">
        <w:rPr>
          <w:cs/>
          <w:lang w:bidi="th-TH"/>
        </w:rPr>
        <w:t xml:space="preserve">. </w:t>
      </w:r>
      <w:r w:rsidR="00FF2446" w:rsidRPr="00E3220E">
        <w:t xml:space="preserve">The fluorescent signal is </w:t>
      </w:r>
      <w:r w:rsidR="00B87455" w:rsidRPr="00E3220E">
        <w:t>followed</w:t>
      </w:r>
      <w:r w:rsidR="00FF2446" w:rsidRPr="00E3220E">
        <w:t xml:space="preserve"> during the reaction and its intensity </w:t>
      </w:r>
      <w:r w:rsidR="00B87455" w:rsidRPr="00E3220E">
        <w:t>relates</w:t>
      </w:r>
      <w:r w:rsidR="00FF2446" w:rsidRPr="00E3220E">
        <w:t xml:space="preserve"> to the amount of product formed </w:t>
      </w:r>
      <w:r w:rsidR="00192D31" w:rsidRPr="00E3220E">
        <w:fldChar w:fldCharType="begin">
          <w:fldData xml:space="preserve">PEVuZE5vdGU+PENpdGU+PEF1dGhvcj5CdXN0aW48L0F1dGhvcj48WWVhcj4yMDA1PC9ZZWFyPjxS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</w:fldData>
        </w:fldChar>
      </w:r>
      <w:r w:rsidR="0003670A" w:rsidRPr="00E3220E">
        <w:instrText xml:space="preserve"> ADDIN EN.CITE </w:instrText>
      </w:r>
      <w:r w:rsidR="0003670A" w:rsidRPr="00E3220E">
        <w:fldChar w:fldCharType="begin">
          <w:fldData xml:space="preserve">PEVuZE5vdGU+PENpdGU+PEF1dGhvcj5CdXN0aW48L0F1dGhvcj48WWVhcj4yMDA1PC9ZZWFyPjxS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</w:fldData>
        </w:fldChar>
      </w:r>
      <w:r w:rsidR="0003670A" w:rsidRPr="00E3220E">
        <w:instrText xml:space="preserve"> ADDIN EN.CITE.DATA </w:instrText>
      </w:r>
      <w:r w:rsidR="0003670A" w:rsidRPr="00E3220E">
        <w:fldChar w:fldCharType="end"/>
      </w:r>
      <w:r w:rsidR="00192D31" w:rsidRPr="00E3220E">
        <w:fldChar w:fldCharType="separate"/>
      </w:r>
      <w:r w:rsidR="0003670A" w:rsidRPr="00E3220E">
        <w:rPr>
          <w:vertAlign w:val="superscript"/>
        </w:rPr>
        <w:t>39-43</w:t>
      </w:r>
      <w:r w:rsidR="00192D31" w:rsidRPr="00E3220E">
        <w:fldChar w:fldCharType="end"/>
      </w:r>
      <w:r w:rsidR="00FF2446" w:rsidRPr="00E3220E">
        <w:rPr>
          <w:cs/>
          <w:lang w:bidi="th-TH"/>
        </w:rPr>
        <w:t>.</w:t>
      </w:r>
      <w:r w:rsidR="00A25507" w:rsidRPr="00E3220E">
        <w:rPr>
          <w:cs/>
          <w:lang w:bidi="th-TH"/>
        </w:rPr>
        <w:t xml:space="preserve"> </w:t>
      </w:r>
      <w:proofErr w:type="spellStart"/>
      <w:r w:rsidR="00A25507" w:rsidRPr="00E3220E">
        <w:t>T</w:t>
      </w:r>
      <w:r w:rsidR="00B87455" w:rsidRPr="00E3220E">
        <w:t>iLV</w:t>
      </w:r>
      <w:proofErr w:type="spellEnd"/>
      <w:r w:rsidR="00B87455" w:rsidRPr="00E3220E">
        <w:t xml:space="preserve"> qPCR assays were carried out as described in protocol 6</w:t>
      </w:r>
      <w:r w:rsidR="00CF7B75" w:rsidRPr="00E3220E">
        <w:t xml:space="preserve"> in different labs using</w:t>
      </w:r>
      <w:r w:rsidR="00F32E78">
        <w:t xml:space="preserve"> </w:t>
      </w:r>
      <w:r w:rsidR="00FB300C" w:rsidRPr="00E3220E">
        <w:t>different</w:t>
      </w:r>
      <w:r w:rsidR="00CF7B75" w:rsidRPr="00E3220E">
        <w:t xml:space="preserve"> SYBR Green reagents</w:t>
      </w:r>
      <w:r w:rsidR="00FB300C" w:rsidRPr="00E3220E">
        <w:t>,</w:t>
      </w:r>
      <w:r w:rsidR="00FA3C9D" w:rsidRPr="00E3220E">
        <w:t xml:space="preserve"> </w:t>
      </w:r>
      <w:r w:rsidR="00CF7B75" w:rsidRPr="00E3220E">
        <w:t xml:space="preserve">qPCR </w:t>
      </w:r>
      <w:r w:rsidR="00FB300C" w:rsidRPr="00E3220E">
        <w:t>machines and samples from different countries</w:t>
      </w:r>
      <w:r w:rsidR="00CF7B75" w:rsidRPr="00E3220E">
        <w:t>. The resulting a</w:t>
      </w:r>
      <w:r w:rsidR="00590992" w:rsidRPr="00E3220E">
        <w:t>mplification</w:t>
      </w:r>
      <w:r w:rsidR="00920607" w:rsidRPr="00E3220E">
        <w:t xml:space="preserve"> curves </w:t>
      </w:r>
      <w:r w:rsidR="00CF7B75" w:rsidRPr="00E3220E">
        <w:t>are shown</w:t>
      </w:r>
      <w:r w:rsidR="00920607" w:rsidRPr="00E3220E">
        <w:t xml:space="preserve"> in </w:t>
      </w:r>
      <w:r w:rsidR="00E3220E" w:rsidRPr="00E3220E">
        <w:rPr>
          <w:b/>
        </w:rPr>
        <w:t>Figure 4A</w:t>
      </w:r>
      <w:r w:rsidR="00815589" w:rsidRPr="00E3220E">
        <w:rPr>
          <w:cs/>
          <w:lang w:bidi="th-TH"/>
        </w:rPr>
        <w:t xml:space="preserve"> </w:t>
      </w:r>
      <w:r w:rsidR="00815589" w:rsidRPr="00E3220E">
        <w:t xml:space="preserve">and </w:t>
      </w:r>
      <w:r w:rsidR="00F32E78" w:rsidRPr="00F32E78">
        <w:rPr>
          <w:b/>
        </w:rPr>
        <w:t>4</w:t>
      </w:r>
      <w:r w:rsidR="00815589" w:rsidRPr="00F32E78">
        <w:rPr>
          <w:b/>
        </w:rPr>
        <w:t>B</w:t>
      </w:r>
      <w:r w:rsidR="005E07CA" w:rsidRPr="00E3220E">
        <w:rPr>
          <w:cs/>
          <w:lang w:bidi="th-TH"/>
        </w:rPr>
        <w:t xml:space="preserve">. </w:t>
      </w:r>
      <w:r w:rsidR="005E07CA" w:rsidRPr="00E3220E">
        <w:t>It c</w:t>
      </w:r>
      <w:r w:rsidR="008F129C" w:rsidRPr="00E3220E">
        <w:t>an</w:t>
      </w:r>
      <w:r w:rsidR="00B057A9" w:rsidRPr="00E3220E">
        <w:t xml:space="preserve"> be observed</w:t>
      </w:r>
      <w:r w:rsidR="005E07CA" w:rsidRPr="00E3220E">
        <w:t xml:space="preserve"> that</w:t>
      </w:r>
      <w:r w:rsidR="00E239FB" w:rsidRPr="00E3220E">
        <w:t xml:space="preserve"> </w:t>
      </w:r>
      <w:r w:rsidR="008F129C" w:rsidRPr="00E3220E">
        <w:t xml:space="preserve">for each assay, </w:t>
      </w:r>
      <w:r w:rsidR="00E239FB" w:rsidRPr="00E3220E">
        <w:t>t</w:t>
      </w:r>
      <w:r w:rsidR="00FF2446" w:rsidRPr="00E3220E">
        <w:t>he course o</w:t>
      </w:r>
      <w:r w:rsidR="008F129C" w:rsidRPr="00E3220E">
        <w:t xml:space="preserve">f </w:t>
      </w:r>
      <w:r w:rsidR="00FF2446" w:rsidRPr="00E3220E">
        <w:t xml:space="preserve">the experiment </w:t>
      </w:r>
      <w:r w:rsidR="00815589" w:rsidRPr="00E3220E">
        <w:t>has</w:t>
      </w:r>
      <w:r w:rsidR="00FF2446" w:rsidRPr="00E3220E">
        <w:t xml:space="preserve"> four phases</w:t>
      </w:r>
      <w:r w:rsidR="00FF2446" w:rsidRPr="00E3220E">
        <w:rPr>
          <w:cs/>
          <w:lang w:bidi="th-TH"/>
        </w:rPr>
        <w:t xml:space="preserve">: </w:t>
      </w:r>
      <w:r w:rsidR="00FF2446" w:rsidRPr="00E3220E">
        <w:t>the linear ground phase, early exponential phase, late exponential phase and the plateau phase</w:t>
      </w:r>
      <w:r w:rsidR="00FF2446" w:rsidRPr="00E3220E">
        <w:rPr>
          <w:cs/>
          <w:lang w:bidi="th-TH"/>
        </w:rPr>
        <w:t xml:space="preserve">. </w:t>
      </w:r>
      <w:r w:rsidR="00FF2446" w:rsidRPr="00E3220E">
        <w:t xml:space="preserve">The linear ground phase </w:t>
      </w:r>
      <w:r w:rsidR="00815589" w:rsidRPr="00E3220E">
        <w:t>occurs</w:t>
      </w:r>
      <w:r w:rsidR="00CF7B75" w:rsidRPr="00E3220E">
        <w:t xml:space="preserve"> during the early cycles where DNA duplication can</w:t>
      </w:r>
      <w:r w:rsidR="00FF2446" w:rsidRPr="00E3220E">
        <w:t xml:space="preserve">not </w:t>
      </w:r>
      <w:r w:rsidR="00CF7B75" w:rsidRPr="00E3220E">
        <w:t>yet be identified</w:t>
      </w:r>
      <w:r w:rsidR="00FF2446" w:rsidRPr="00E3220E">
        <w:t xml:space="preserve"> </w:t>
      </w:r>
      <w:r w:rsidR="00CF7B75" w:rsidRPr="00E3220E">
        <w:t>due to</w:t>
      </w:r>
      <w:r w:rsidR="00FF2446" w:rsidRPr="00E3220E">
        <w:t xml:space="preserve"> DNA quantities producing insufficient signal</w:t>
      </w:r>
      <w:r w:rsidR="00FF2446" w:rsidRPr="00E3220E">
        <w:rPr>
          <w:cs/>
          <w:lang w:bidi="th-TH"/>
        </w:rPr>
        <w:t>/</w:t>
      </w:r>
      <w:r w:rsidR="00FF2446" w:rsidRPr="00E3220E">
        <w:t>background ratio</w:t>
      </w:r>
      <w:r w:rsidR="00FF2446" w:rsidRPr="00E3220E">
        <w:rPr>
          <w:cs/>
          <w:lang w:bidi="th-TH"/>
        </w:rPr>
        <w:t xml:space="preserve">. </w:t>
      </w:r>
      <w:r w:rsidR="00FF2446" w:rsidRPr="00E3220E">
        <w:t>Baseline fluorescence is calculated during this phase</w:t>
      </w:r>
      <w:r w:rsidR="00FF2446" w:rsidRPr="00E3220E">
        <w:rPr>
          <w:cs/>
          <w:lang w:bidi="th-TH"/>
        </w:rPr>
        <w:t xml:space="preserve">. </w:t>
      </w:r>
      <w:r w:rsidR="00FF2446" w:rsidRPr="00E3220E">
        <w:t>The</w:t>
      </w:r>
      <w:r w:rsidR="00CF7B75" w:rsidRPr="00E3220E">
        <w:t>reafter,</w:t>
      </w:r>
      <w:r w:rsidR="00FF2446" w:rsidRPr="00E3220E">
        <w:t xml:space="preserve"> target DNA starts to double in</w:t>
      </w:r>
      <w:r w:rsidR="00CF7B75" w:rsidRPr="00E3220E">
        <w:t xml:space="preserve"> concentration with each cycle inducing </w:t>
      </w:r>
      <w:r w:rsidR="00FF2446" w:rsidRPr="00E3220E">
        <w:t>the signal</w:t>
      </w:r>
      <w:r w:rsidR="00CF7B75" w:rsidRPr="00E3220E">
        <w:t xml:space="preserve"> to become detectable above background</w:t>
      </w:r>
      <w:r w:rsidR="00FF2446" w:rsidRPr="00E3220E">
        <w:t xml:space="preserve"> </w:t>
      </w:r>
      <w:r w:rsidR="00CF7B75" w:rsidRPr="00E3220E">
        <w:t xml:space="preserve">and </w:t>
      </w:r>
      <w:r w:rsidR="00FF2446" w:rsidRPr="00E3220E">
        <w:t>increase exponentially</w:t>
      </w:r>
      <w:r w:rsidR="00CF7B75" w:rsidRPr="00E3220E">
        <w:t>.</w:t>
      </w:r>
      <w:r w:rsidR="00FF2446" w:rsidRPr="00E3220E">
        <w:t xml:space="preserve"> The amplification efficiency </w:t>
      </w:r>
      <w:r w:rsidR="00FF2446" w:rsidRPr="00E3220E">
        <w:rPr>
          <w:cs/>
          <w:lang w:bidi="th-TH"/>
        </w:rPr>
        <w:t>(</w:t>
      </w:r>
      <w:r w:rsidR="00FF2446" w:rsidRPr="00E3220E">
        <w:t>E</w:t>
      </w:r>
      <w:r w:rsidR="00FF2446" w:rsidRPr="00E3220E">
        <w:rPr>
          <w:cs/>
          <w:lang w:bidi="th-TH"/>
        </w:rPr>
        <w:t xml:space="preserve">) </w:t>
      </w:r>
      <w:r w:rsidR="00FF2446" w:rsidRPr="00E3220E">
        <w:t>of a well</w:t>
      </w:r>
      <w:r w:rsidR="00FF2446" w:rsidRPr="00E3220E">
        <w:rPr>
          <w:cs/>
          <w:lang w:bidi="th-TH"/>
        </w:rPr>
        <w:t>-</w:t>
      </w:r>
      <w:r w:rsidR="00F32E78" w:rsidRPr="00E3220E">
        <w:t>optimized</w:t>
      </w:r>
      <w:r w:rsidR="00FF2446" w:rsidRPr="00E3220E">
        <w:t xml:space="preserve"> qPCR assay is very high </w:t>
      </w:r>
      <w:r w:rsidR="00FF2446" w:rsidRPr="00E3220E">
        <w:rPr>
          <w:cs/>
          <w:lang w:bidi="th-TH"/>
        </w:rPr>
        <w:t>(</w:t>
      </w:r>
      <w:r w:rsidR="00FF2446" w:rsidRPr="00E3220E">
        <w:t>near 1</w:t>
      </w:r>
      <w:r w:rsidR="00CF7B75" w:rsidRPr="00E3220E">
        <w:t>00</w:t>
      </w:r>
      <w:r w:rsidR="00EA353B" w:rsidRPr="00E3220E">
        <w:t>%</w:t>
      </w:r>
      <w:r w:rsidR="00FF2446" w:rsidRPr="00E3220E">
        <w:rPr>
          <w:cs/>
          <w:lang w:bidi="th-TH"/>
        </w:rPr>
        <w:t xml:space="preserve">) </w:t>
      </w:r>
      <w:r w:rsidR="00FF2446" w:rsidRPr="00E3220E">
        <w:t>in the beginning of the reacti</w:t>
      </w:r>
      <w:r w:rsidR="00CF7B75" w:rsidRPr="00E3220E">
        <w:t>on and remains stable during this</w:t>
      </w:r>
      <w:r w:rsidR="00FF2446" w:rsidRPr="00E3220E">
        <w:t xml:space="preserve"> early expone</w:t>
      </w:r>
      <w:r w:rsidR="00CF7B75" w:rsidRPr="00E3220E">
        <w:t xml:space="preserve">ntial phase of the amplification and it is at this point that </w:t>
      </w:r>
      <w:r w:rsidR="00FF2446" w:rsidRPr="00E3220E">
        <w:t xml:space="preserve">quantification is performed, when reaction efficiency is </w:t>
      </w:r>
      <w:r w:rsidR="00FF2446" w:rsidRPr="00E3220E">
        <w:lastRenderedPageBreak/>
        <w:t xml:space="preserve">still </w:t>
      </w:r>
      <w:r w:rsidR="00815589" w:rsidRPr="00E3220E">
        <w:t>steady</w:t>
      </w:r>
      <w:r w:rsidR="00FF2446" w:rsidRPr="00E3220E">
        <w:rPr>
          <w:cs/>
          <w:lang w:bidi="th-TH"/>
        </w:rPr>
        <w:t xml:space="preserve">. </w:t>
      </w:r>
      <w:r w:rsidR="00FF2446" w:rsidRPr="00E3220E">
        <w:t xml:space="preserve">In later cycles the signal </w:t>
      </w:r>
      <w:r w:rsidR="00CF7B75" w:rsidRPr="00E3220E">
        <w:t xml:space="preserve">starts to </w:t>
      </w:r>
      <w:r w:rsidR="00F32E78" w:rsidRPr="00E3220E">
        <w:t>plateau,</w:t>
      </w:r>
      <w:r w:rsidR="00FF2446" w:rsidRPr="00E3220E">
        <w:t xml:space="preserve"> and the intensity of the fluorescence is no longer </w:t>
      </w:r>
      <w:r w:rsidR="00CF7B75" w:rsidRPr="00E3220E">
        <w:t>correlated</w:t>
      </w:r>
      <w:r w:rsidR="00FF2446" w:rsidRPr="00E3220E">
        <w:t xml:space="preserve"> to the starting template copy number</w:t>
      </w:r>
      <w:r w:rsidR="00A00814" w:rsidRPr="00E3220E">
        <w:t xml:space="preserve"> because the reaction components</w:t>
      </w:r>
      <w:r w:rsidR="00FF2446" w:rsidRPr="00E3220E">
        <w:t xml:space="preserve"> </w:t>
      </w:r>
      <w:r w:rsidR="00A00814" w:rsidRPr="00E3220E">
        <w:t>are exhausted</w:t>
      </w:r>
      <w:r w:rsidR="00FF2446" w:rsidRPr="00E3220E">
        <w:t xml:space="preserve"> </w:t>
      </w:r>
      <w:r w:rsidR="00192D31" w:rsidRPr="00E3220E">
        <w:fldChar w:fldCharType="begin">
          <w:fldData xml:space="preserve">PEVuZE5vdGU+PENpdGU+PEF1dGhvcj5CdXN0aW48L0F1dGhvcj48WWVhcj4yMDAwPC9ZZWFyPjxS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</w:fldData>
        </w:fldChar>
      </w:r>
      <w:r w:rsidR="0003670A" w:rsidRPr="00E3220E">
        <w:instrText xml:space="preserve"> ADDIN EN.CITE </w:instrText>
      </w:r>
      <w:r w:rsidR="0003670A" w:rsidRPr="00E3220E">
        <w:fldChar w:fldCharType="begin">
          <w:fldData xml:space="preserve">PEVuZE5vdGU+PENpdGU+PEF1dGhvcj5CdXN0aW48L0F1dGhvcj48WWVhcj4yMDAwPC9ZZWFyPjxS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</w:fldData>
        </w:fldChar>
      </w:r>
      <w:r w:rsidR="0003670A" w:rsidRPr="00E3220E">
        <w:instrText xml:space="preserve"> ADDIN EN.CITE.DATA </w:instrText>
      </w:r>
      <w:r w:rsidR="0003670A" w:rsidRPr="00E3220E">
        <w:fldChar w:fldCharType="end"/>
      </w:r>
      <w:r w:rsidR="00192D31" w:rsidRPr="00E3220E">
        <w:fldChar w:fldCharType="separate"/>
      </w:r>
      <w:r w:rsidR="0003670A" w:rsidRPr="00E3220E">
        <w:rPr>
          <w:vertAlign w:val="superscript"/>
        </w:rPr>
        <w:t>44</w:t>
      </w:r>
      <w:r w:rsidR="00192D31" w:rsidRPr="00E3220E">
        <w:fldChar w:fldCharType="end"/>
      </w:r>
      <w:r w:rsidR="00FF2446" w:rsidRPr="00E3220E">
        <w:rPr>
          <w:cs/>
          <w:lang w:bidi="th-TH"/>
        </w:rPr>
        <w:t xml:space="preserve">. </w:t>
      </w:r>
      <w:r w:rsidR="00FF2446" w:rsidRPr="00E3220E">
        <w:t xml:space="preserve">Saturation </w:t>
      </w:r>
      <w:r w:rsidR="00CF7B75" w:rsidRPr="00E3220E">
        <w:t>may</w:t>
      </w:r>
      <w:r w:rsidR="00FF2446" w:rsidRPr="00E3220E">
        <w:t xml:space="preserve"> also occur due to competition from re</w:t>
      </w:r>
      <w:r w:rsidR="00FF2446" w:rsidRPr="00E3220E">
        <w:rPr>
          <w:cs/>
          <w:lang w:bidi="th-TH"/>
        </w:rPr>
        <w:t>-</w:t>
      </w:r>
      <w:r w:rsidR="00FF2446" w:rsidRPr="00E3220E">
        <w:t xml:space="preserve">annealing reactions, the changing concentration ratios of the components, or the </w:t>
      </w:r>
      <w:r w:rsidR="00CF7B75" w:rsidRPr="00E3220E">
        <w:t>amount</w:t>
      </w:r>
      <w:r w:rsidR="00FF2446" w:rsidRPr="00E3220E">
        <w:t xml:space="preserve"> of enzyme units to DNA substrate molecules</w:t>
      </w:r>
      <w:r w:rsidR="00FF2446" w:rsidRPr="00E3220E">
        <w:rPr>
          <w:cs/>
          <w:lang w:bidi="th-TH"/>
        </w:rPr>
        <w:t>.</w:t>
      </w:r>
      <w:r w:rsidR="00815589" w:rsidRPr="00E3220E">
        <w:t xml:space="preserve"> </w:t>
      </w:r>
      <w:r w:rsidR="00CF7B75" w:rsidRPr="00E3220E">
        <w:t>Possibly, s</w:t>
      </w:r>
      <w:r w:rsidR="00815589" w:rsidRPr="00E3220E">
        <w:t xml:space="preserve">uch parameters account for the differences between </w:t>
      </w:r>
      <w:r w:rsidR="008F129C" w:rsidRPr="00E3220E">
        <w:t xml:space="preserve">the amplification curves for the assays shown in </w:t>
      </w:r>
      <w:r w:rsidR="00815589" w:rsidRPr="00F32E78">
        <w:rPr>
          <w:b/>
        </w:rPr>
        <w:t>Fig</w:t>
      </w:r>
      <w:r w:rsidR="008F129C" w:rsidRPr="00F32E78">
        <w:rPr>
          <w:b/>
        </w:rPr>
        <w:t>ure</w:t>
      </w:r>
      <w:r w:rsidR="00815589" w:rsidRPr="00F32E78">
        <w:rPr>
          <w:b/>
        </w:rPr>
        <w:t xml:space="preserve"> 4A</w:t>
      </w:r>
      <w:r w:rsidR="00815589" w:rsidRPr="00E3220E">
        <w:t xml:space="preserve"> and </w:t>
      </w:r>
      <w:r w:rsidR="00F32E78" w:rsidRPr="00F32E78">
        <w:rPr>
          <w:b/>
        </w:rPr>
        <w:t>4</w:t>
      </w:r>
      <w:r w:rsidR="00815589" w:rsidRPr="00F32E78">
        <w:rPr>
          <w:b/>
        </w:rPr>
        <w:t>B</w:t>
      </w:r>
      <w:r w:rsidR="00815589" w:rsidRPr="00E3220E">
        <w:rPr>
          <w:cs/>
          <w:lang w:bidi="th-TH"/>
        </w:rPr>
        <w:t>.</w:t>
      </w:r>
      <w:r w:rsidR="00FF2446" w:rsidRPr="00E3220E">
        <w:rPr>
          <w:cs/>
          <w:lang w:bidi="th-TH"/>
        </w:rPr>
        <w:t xml:space="preserve"> </w:t>
      </w:r>
      <w:r w:rsidR="00DF423F" w:rsidRPr="00E3220E">
        <w:t xml:space="preserve">The included controls </w:t>
      </w:r>
      <w:r w:rsidR="008F129C" w:rsidRPr="00E3220E">
        <w:t>did</w:t>
      </w:r>
      <w:r w:rsidR="00DF423F" w:rsidRPr="00E3220E">
        <w:t xml:space="preserve"> not gen</w:t>
      </w:r>
      <w:r w:rsidR="005E07CA" w:rsidRPr="00E3220E">
        <w:t xml:space="preserve">erate </w:t>
      </w:r>
      <w:r w:rsidR="008F129C" w:rsidRPr="00E3220E">
        <w:t>these characteristic</w:t>
      </w:r>
      <w:r w:rsidR="005E07CA" w:rsidRPr="00E3220E">
        <w:t xml:space="preserve"> amplification curves</w:t>
      </w:r>
      <w:r w:rsidR="005E07CA" w:rsidRPr="00E3220E">
        <w:rPr>
          <w:cs/>
          <w:lang w:bidi="th-TH"/>
        </w:rPr>
        <w:t>.</w:t>
      </w:r>
    </w:p>
    <w:p w14:paraId="66314A7E" w14:textId="77777777" w:rsidR="004F0F38" w:rsidRPr="00E3220E" w:rsidRDefault="004F0F38" w:rsidP="00E3220E">
      <w:pPr>
        <w:widowControl/>
        <w:jc w:val="left"/>
        <w:rPr>
          <w:cs/>
          <w:lang w:bidi="th-TH"/>
        </w:rPr>
      </w:pPr>
    </w:p>
    <w:p w14:paraId="1FB397E7" w14:textId="05192121" w:rsidR="00FF2446" w:rsidRPr="00E3220E" w:rsidRDefault="00120145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cs/>
          <w:lang w:bidi="th-TH"/>
        </w:rPr>
        <w:t xml:space="preserve">[Enter </w:t>
      </w:r>
      <w:r w:rsidR="00E3220E" w:rsidRPr="00E3220E">
        <w:rPr>
          <w:b/>
          <w:color w:val="000000" w:themeColor="text1"/>
          <w:cs/>
          <w:lang w:bidi="th-TH"/>
        </w:rPr>
        <w:t>Figure 4</w:t>
      </w:r>
      <w:r w:rsidRPr="00E3220E">
        <w:rPr>
          <w:color w:val="000000" w:themeColor="text1"/>
          <w:cs/>
          <w:lang w:bidi="th-TH"/>
        </w:rPr>
        <w:t xml:space="preserve"> here]</w:t>
      </w:r>
    </w:p>
    <w:p w14:paraId="5E16B3E2" w14:textId="77777777" w:rsidR="00201EC0" w:rsidRPr="00E3220E" w:rsidRDefault="00201EC0" w:rsidP="00E3220E">
      <w:pPr>
        <w:widowControl/>
        <w:jc w:val="left"/>
        <w:rPr>
          <w:b/>
        </w:rPr>
      </w:pPr>
    </w:p>
    <w:p w14:paraId="18F61244" w14:textId="4A86AAFE" w:rsidR="00EE1352" w:rsidRPr="00E3220E" w:rsidRDefault="008F129C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t xml:space="preserve">At the end of the qPCR </w:t>
      </w:r>
      <w:r w:rsidR="00A2645B" w:rsidRPr="00E3220E">
        <w:t>thermocycling</w:t>
      </w:r>
      <w:r w:rsidRPr="00E3220E">
        <w:t xml:space="preserve"> on the different machines in each laboratory</w:t>
      </w:r>
      <w:r w:rsidR="00815589" w:rsidRPr="00E3220E">
        <w:t xml:space="preserve">, the data </w:t>
      </w:r>
      <w:r w:rsidRPr="00E3220E">
        <w:t>was</w:t>
      </w:r>
      <w:r w:rsidR="005537C9" w:rsidRPr="00E3220E">
        <w:t xml:space="preserve"> </w:t>
      </w:r>
      <w:r w:rsidR="00EE1352" w:rsidRPr="00E3220E">
        <w:t>acquired</w:t>
      </w:r>
      <w:r w:rsidR="00815589" w:rsidRPr="00E3220E">
        <w:t xml:space="preserve"> and </w:t>
      </w:r>
      <w:r w:rsidR="00F32E78" w:rsidRPr="00E3220E">
        <w:t>analyzed</w:t>
      </w:r>
      <w:r w:rsidR="00EE1352" w:rsidRPr="00E3220E">
        <w:rPr>
          <w:cs/>
          <w:lang w:bidi="th-TH"/>
        </w:rPr>
        <w:t xml:space="preserve">. </w:t>
      </w:r>
      <w:r w:rsidR="00E3220E" w:rsidRPr="00E3220E">
        <w:rPr>
          <w:b/>
        </w:rPr>
        <w:t>Figure 5A</w:t>
      </w:r>
      <w:r w:rsidR="00EE1352" w:rsidRPr="00E3220E">
        <w:t xml:space="preserve"> and </w:t>
      </w:r>
      <w:r w:rsidR="00F32E78" w:rsidRPr="00F32E78">
        <w:rPr>
          <w:b/>
        </w:rPr>
        <w:t>5</w:t>
      </w:r>
      <w:r w:rsidR="00EE1352" w:rsidRPr="00F32E78">
        <w:rPr>
          <w:b/>
        </w:rPr>
        <w:t>B</w:t>
      </w:r>
      <w:r w:rsidR="00EE1352" w:rsidRPr="00E3220E">
        <w:t xml:space="preserve"> show representative </w:t>
      </w:r>
      <w:r w:rsidR="00B83CE0" w:rsidRPr="00E3220E">
        <w:t xml:space="preserve">melting curves from </w:t>
      </w:r>
      <w:r w:rsidRPr="00E3220E">
        <w:t xml:space="preserve">the </w:t>
      </w:r>
      <w:r w:rsidR="00B83CE0" w:rsidRPr="00E3220E">
        <w:t>assays perfor</w:t>
      </w:r>
      <w:r w:rsidR="00EE1352" w:rsidRPr="00E3220E">
        <w:t xml:space="preserve">med in </w:t>
      </w:r>
      <w:r w:rsidRPr="00E3220E">
        <w:t>each</w:t>
      </w:r>
      <w:r w:rsidR="00A2645B" w:rsidRPr="00E3220E">
        <w:t xml:space="preserve"> laboratory</w:t>
      </w:r>
      <w:r w:rsidR="00EE1352" w:rsidRPr="00E3220E">
        <w:rPr>
          <w:cs/>
          <w:lang w:bidi="th-TH"/>
        </w:rPr>
        <w:t xml:space="preserve">. </w:t>
      </w:r>
      <w:r w:rsidR="00A2645B" w:rsidRPr="00E3220E">
        <w:t>Each</w:t>
      </w:r>
      <w:r w:rsidR="004C4530" w:rsidRPr="00E3220E">
        <w:t xml:space="preserve"> qPCR </w:t>
      </w:r>
      <w:r w:rsidR="00A2645B" w:rsidRPr="00E3220E">
        <w:t>machine</w:t>
      </w:r>
      <w:r w:rsidR="004C4530" w:rsidRPr="00E3220E">
        <w:t xml:space="preserve"> was </w:t>
      </w:r>
      <w:r w:rsidR="00A2645B" w:rsidRPr="00E3220E">
        <w:t>programmed</w:t>
      </w:r>
      <w:r w:rsidR="004C4530" w:rsidRPr="00E3220E">
        <w:t xml:space="preserve"> to perform </w:t>
      </w:r>
      <w:r w:rsidR="00A2645B" w:rsidRPr="00E3220E">
        <w:t xml:space="preserve">a </w:t>
      </w:r>
      <w:r w:rsidR="004C4530" w:rsidRPr="00E3220E">
        <w:t>melting curve analysis</w:t>
      </w:r>
      <w:r w:rsidR="00AA2A20" w:rsidRPr="00E3220E">
        <w:t xml:space="preserve"> at the end. This was achieved</w:t>
      </w:r>
      <w:r w:rsidR="004C4530" w:rsidRPr="00E3220E">
        <w:t xml:space="preserve"> by </w:t>
      </w:r>
      <w:r w:rsidR="00AA2A20" w:rsidRPr="00E3220E">
        <w:t xml:space="preserve">incrementally </w:t>
      </w:r>
      <w:r w:rsidR="004C4530" w:rsidRPr="00E3220E">
        <w:t>increasing the temperature and monitoring the fluorescence as a function of the temperature</w:t>
      </w:r>
      <w:r w:rsidR="004C4530" w:rsidRPr="00E3220E">
        <w:rPr>
          <w:cs/>
          <w:lang w:bidi="th-TH"/>
        </w:rPr>
        <w:t xml:space="preserve">. </w:t>
      </w:r>
      <w:r w:rsidR="00AA2A20" w:rsidRPr="00E3220E">
        <w:t>W</w:t>
      </w:r>
      <w:r w:rsidR="004C4530" w:rsidRPr="00E3220E">
        <w:t xml:space="preserve">hen the temperature is high enough to denature dsDNA, </w:t>
      </w:r>
      <w:r w:rsidR="00AA2A20" w:rsidRPr="00E3220E">
        <w:t xml:space="preserve">a large drop in fluorescence is recorded </w:t>
      </w:r>
      <w:r w:rsidR="008E7832" w:rsidRPr="00E3220E">
        <w:t>because</w:t>
      </w:r>
      <w:r w:rsidR="004C4530" w:rsidRPr="00E3220E">
        <w:t xml:space="preserve"> the fluorophore molecule is released</w:t>
      </w:r>
      <w:r w:rsidR="00A2645B" w:rsidRPr="00E3220E">
        <w:rPr>
          <w:cs/>
          <w:lang w:bidi="th-TH"/>
        </w:rPr>
        <w:t xml:space="preserve">. </w:t>
      </w:r>
      <w:r w:rsidR="00A2645B" w:rsidRPr="00E3220E">
        <w:rPr>
          <w:lang w:bidi="th-TH"/>
        </w:rPr>
        <w:t>T</w:t>
      </w:r>
      <w:r w:rsidR="00A2645B" w:rsidRPr="00E3220E">
        <w:t>he software of each qPCR instrument calculated t</w:t>
      </w:r>
      <w:r w:rsidR="004C4530" w:rsidRPr="00E3220E">
        <w:t xml:space="preserve">he </w:t>
      </w:r>
      <w:r w:rsidR="00DE2602" w:rsidRPr="00E3220E">
        <w:t>annealing temperature (</w:t>
      </w:r>
      <w:r w:rsidR="004C4530" w:rsidRPr="00E3220E">
        <w:t>T</w:t>
      </w:r>
      <w:r w:rsidR="004C4530" w:rsidRPr="00E3220E">
        <w:rPr>
          <w:vertAlign w:val="subscript"/>
        </w:rPr>
        <w:t>m</w:t>
      </w:r>
      <w:r w:rsidR="00DE2602" w:rsidRPr="00E3220E">
        <w:t xml:space="preserve">) </w:t>
      </w:r>
      <w:r w:rsidR="004C4530" w:rsidRPr="00E3220E">
        <w:t>from the melting curve data by plotting the negative first derivative v</w:t>
      </w:r>
      <w:r w:rsidR="00856F21" w:rsidRPr="00E3220E">
        <w:t>s</w:t>
      </w:r>
      <w:r w:rsidR="004C4530" w:rsidRPr="00E3220E">
        <w:rPr>
          <w:cs/>
          <w:lang w:bidi="th-TH"/>
        </w:rPr>
        <w:t xml:space="preserve"> </w:t>
      </w:r>
      <w:r w:rsidR="004C4530" w:rsidRPr="00E3220E">
        <w:t xml:space="preserve">temperature </w:t>
      </w:r>
      <w:r w:rsidR="004C4530" w:rsidRPr="00E3220E">
        <w:rPr>
          <w:cs/>
          <w:lang w:bidi="th-TH"/>
        </w:rPr>
        <w:t>(</w:t>
      </w:r>
      <w:r w:rsidR="00E3220E" w:rsidRPr="00E3220E">
        <w:rPr>
          <w:b/>
        </w:rPr>
        <w:t>Figure 5</w:t>
      </w:r>
      <w:r w:rsidR="004C4530" w:rsidRPr="00E3220E">
        <w:rPr>
          <w:cs/>
          <w:lang w:bidi="th-TH"/>
        </w:rPr>
        <w:t xml:space="preserve">). </w:t>
      </w:r>
      <w:proofErr w:type="gramStart"/>
      <w:r w:rsidR="00A2645B" w:rsidRPr="00E3220E">
        <w:t>It can be seen that in</w:t>
      </w:r>
      <w:proofErr w:type="gramEnd"/>
      <w:r w:rsidR="00A2645B" w:rsidRPr="00E3220E">
        <w:t xml:space="preserve"> </w:t>
      </w:r>
      <w:r w:rsidR="00E3220E" w:rsidRPr="00E3220E">
        <w:rPr>
          <w:b/>
        </w:rPr>
        <w:t>Figure 5A</w:t>
      </w:r>
      <w:r w:rsidR="00A2645B" w:rsidRPr="00E3220E">
        <w:t xml:space="preserve"> and </w:t>
      </w:r>
      <w:r w:rsidR="00F32E78" w:rsidRPr="00F32E78">
        <w:rPr>
          <w:b/>
        </w:rPr>
        <w:t>5</w:t>
      </w:r>
      <w:r w:rsidR="00A2645B" w:rsidRPr="00F32E78">
        <w:rPr>
          <w:b/>
        </w:rPr>
        <w:t>B</w:t>
      </w:r>
      <w:r w:rsidR="00A2645B" w:rsidRPr="00E3220E">
        <w:t xml:space="preserve"> that</w:t>
      </w:r>
      <w:r w:rsidR="00EE1352" w:rsidRPr="00E3220E">
        <w:t xml:space="preserve"> </w:t>
      </w:r>
      <w:r w:rsidR="00815589" w:rsidRPr="00E3220E">
        <w:t xml:space="preserve">the products formed </w:t>
      </w:r>
      <w:r w:rsidR="00EE1352" w:rsidRPr="00E3220E">
        <w:t>in the different</w:t>
      </w:r>
      <w:r w:rsidR="00815589" w:rsidRPr="00E3220E">
        <w:t xml:space="preserve"> sample</w:t>
      </w:r>
      <w:r w:rsidR="00EE1352" w:rsidRPr="00E3220E">
        <w:t xml:space="preserve"> sets</w:t>
      </w:r>
      <w:r w:rsidR="00815589" w:rsidRPr="00E3220E">
        <w:t xml:space="preserve"> have uniform melting transit</w:t>
      </w:r>
      <w:r w:rsidR="00EE1352" w:rsidRPr="00E3220E">
        <w:t xml:space="preserve">ion at the expected temperature of </w:t>
      </w:r>
      <w:r w:rsidR="00A2645B" w:rsidRPr="00E3220E">
        <w:t xml:space="preserve">approximately </w:t>
      </w:r>
      <w:r w:rsidR="00EE1352" w:rsidRPr="00E3220E">
        <w:t xml:space="preserve">80 </w:t>
      </w:r>
      <w:r w:rsidR="00EE1352" w:rsidRPr="00E3220E">
        <w:rPr>
          <w:color w:val="000000" w:themeColor="text1"/>
          <w:lang w:bidi="th-TH"/>
        </w:rPr>
        <w:t>°C</w:t>
      </w:r>
      <w:r w:rsidR="002952AB" w:rsidRPr="00E3220E">
        <w:rPr>
          <w:color w:val="000000" w:themeColor="text1"/>
          <w:lang w:bidi="th-TH"/>
        </w:rPr>
        <w:t xml:space="preserve"> for the assay</w:t>
      </w:r>
      <w:r w:rsidR="00EE1352" w:rsidRPr="00E3220E">
        <w:rPr>
          <w:color w:val="000000" w:themeColor="text1"/>
          <w:cs/>
          <w:lang w:bidi="th-TH"/>
        </w:rPr>
        <w:t xml:space="preserve">. </w:t>
      </w:r>
      <w:r w:rsidR="00EE1352" w:rsidRPr="00E3220E">
        <w:rPr>
          <w:color w:val="000000" w:themeColor="text1"/>
          <w:lang w:bidi="th-TH"/>
        </w:rPr>
        <w:t>No ot</w:t>
      </w:r>
      <w:r w:rsidR="00A2645B" w:rsidRPr="00E3220E">
        <w:rPr>
          <w:color w:val="000000" w:themeColor="text1"/>
          <w:lang w:bidi="th-TH"/>
        </w:rPr>
        <w:t>her peaks at lower temperatures were</w:t>
      </w:r>
      <w:r w:rsidR="00EE1352" w:rsidRPr="00E3220E">
        <w:rPr>
          <w:color w:val="000000" w:themeColor="text1"/>
          <w:lang w:bidi="th-TH"/>
        </w:rPr>
        <w:t xml:space="preserve"> observed</w:t>
      </w:r>
      <w:r w:rsidR="00EE1352" w:rsidRPr="00E3220E">
        <w:rPr>
          <w:color w:val="000000" w:themeColor="text1"/>
          <w:cs/>
          <w:lang w:bidi="th-TH"/>
        </w:rPr>
        <w:t>.</w:t>
      </w:r>
      <w:r w:rsidR="00DB565D" w:rsidRPr="00E3220E">
        <w:t xml:space="preserve"> </w:t>
      </w:r>
      <w:r w:rsidR="008E7832" w:rsidRPr="00E3220E">
        <w:t xml:space="preserve">Due to their small size, the </w:t>
      </w:r>
      <w:r w:rsidR="00DB565D" w:rsidRPr="00E3220E">
        <w:t>T</w:t>
      </w:r>
      <w:r w:rsidR="00DB565D" w:rsidRPr="00E3220E">
        <w:rPr>
          <w:vertAlign w:val="subscript"/>
        </w:rPr>
        <w:t>m</w:t>
      </w:r>
      <w:r w:rsidR="00DB565D" w:rsidRPr="00E3220E">
        <w:t xml:space="preserve"> of primer</w:t>
      </w:r>
      <w:r w:rsidR="00DB565D" w:rsidRPr="00E3220E">
        <w:rPr>
          <w:cs/>
          <w:lang w:bidi="th-TH"/>
        </w:rPr>
        <w:t>-</w:t>
      </w:r>
      <w:r w:rsidR="00DB565D" w:rsidRPr="00E3220E">
        <w:t xml:space="preserve">dimers is </w:t>
      </w:r>
      <w:r w:rsidR="008E7832" w:rsidRPr="00E3220E">
        <w:t>typically</w:t>
      </w:r>
      <w:r w:rsidR="00DB565D" w:rsidRPr="00E3220E">
        <w:t xml:space="preserve"> lower than that of </w:t>
      </w:r>
      <w:r w:rsidR="008E7832" w:rsidRPr="00E3220E">
        <w:t xml:space="preserve">the </w:t>
      </w:r>
      <w:r w:rsidR="00DB565D" w:rsidRPr="00E3220E">
        <w:t>target DNA sequence</w:t>
      </w:r>
      <w:r w:rsidR="00DB565D" w:rsidRPr="00E3220E">
        <w:rPr>
          <w:cs/>
          <w:lang w:bidi="th-TH"/>
        </w:rPr>
        <w:t xml:space="preserve">. </w:t>
      </w:r>
      <w:r w:rsidR="008E7832" w:rsidRPr="00E3220E">
        <w:rPr>
          <w:lang w:bidi="th-TH"/>
        </w:rPr>
        <w:t xml:space="preserve">Therefore, </w:t>
      </w:r>
      <w:r w:rsidR="008E7832" w:rsidRPr="00E3220E">
        <w:t>t</w:t>
      </w:r>
      <w:r w:rsidR="00DB565D" w:rsidRPr="00E3220E">
        <w:t>his difference between the T</w:t>
      </w:r>
      <w:r w:rsidR="00DB565D" w:rsidRPr="00E3220E">
        <w:rPr>
          <w:vertAlign w:val="subscript"/>
        </w:rPr>
        <w:t>m</w:t>
      </w:r>
      <w:r w:rsidR="00DB565D" w:rsidRPr="00E3220E">
        <w:rPr>
          <w:cs/>
          <w:lang w:bidi="th-TH"/>
        </w:rPr>
        <w:t>’</w:t>
      </w:r>
      <w:r w:rsidR="00DB565D" w:rsidRPr="00E3220E">
        <w:t xml:space="preserve">s </w:t>
      </w:r>
      <w:r w:rsidR="008E7832" w:rsidRPr="00E3220E">
        <w:t>makes it easy to identify potential</w:t>
      </w:r>
      <w:r w:rsidR="00DB565D" w:rsidRPr="00E3220E">
        <w:t xml:space="preserve"> primer</w:t>
      </w:r>
      <w:r w:rsidR="00DB565D" w:rsidRPr="00E3220E">
        <w:rPr>
          <w:cs/>
          <w:lang w:bidi="th-TH"/>
        </w:rPr>
        <w:t>-</w:t>
      </w:r>
      <w:r w:rsidR="00DB565D" w:rsidRPr="00E3220E">
        <w:t>dimers or other non</w:t>
      </w:r>
      <w:r w:rsidR="00DB565D" w:rsidRPr="00E3220E">
        <w:rPr>
          <w:cs/>
          <w:lang w:bidi="th-TH"/>
        </w:rPr>
        <w:t>-</w:t>
      </w:r>
      <w:r w:rsidR="00DB565D" w:rsidRPr="00E3220E">
        <w:t>specific amplification products</w:t>
      </w:r>
      <w:r w:rsidR="00DB565D" w:rsidRPr="00E3220E">
        <w:rPr>
          <w:cs/>
          <w:lang w:bidi="th-TH"/>
        </w:rPr>
        <w:t>.</w:t>
      </w:r>
      <w:r w:rsidR="00DF423F" w:rsidRPr="00E3220E">
        <w:rPr>
          <w:color w:val="000000" w:themeColor="text1"/>
          <w:lang w:bidi="th-TH"/>
        </w:rPr>
        <w:t xml:space="preserve"> The co</w:t>
      </w:r>
      <w:r w:rsidR="003B5138" w:rsidRPr="00E3220E">
        <w:rPr>
          <w:color w:val="000000" w:themeColor="text1"/>
          <w:lang w:bidi="th-TH"/>
        </w:rPr>
        <w:t xml:space="preserve">ntrols </w:t>
      </w:r>
      <w:r w:rsidR="00A2645B" w:rsidRPr="00E3220E">
        <w:rPr>
          <w:color w:val="000000" w:themeColor="text1"/>
          <w:lang w:bidi="th-TH"/>
        </w:rPr>
        <w:t>did not</w:t>
      </w:r>
      <w:r w:rsidR="003B5138" w:rsidRPr="00E3220E">
        <w:rPr>
          <w:color w:val="000000" w:themeColor="text1"/>
          <w:lang w:bidi="th-TH"/>
        </w:rPr>
        <w:t xml:space="preserve"> generate melt curves like </w:t>
      </w:r>
      <w:proofErr w:type="spellStart"/>
      <w:r w:rsidR="003B5138" w:rsidRPr="00E3220E">
        <w:rPr>
          <w:color w:val="000000" w:themeColor="text1"/>
          <w:lang w:bidi="th-TH"/>
        </w:rPr>
        <w:t>TiLV</w:t>
      </w:r>
      <w:proofErr w:type="spellEnd"/>
      <w:r w:rsidR="003B5138" w:rsidRPr="00E3220E">
        <w:rPr>
          <w:color w:val="000000" w:themeColor="text1"/>
          <w:lang w:bidi="th-TH"/>
        </w:rPr>
        <w:t xml:space="preserve"> positive samples</w:t>
      </w:r>
      <w:r w:rsidR="002952AB" w:rsidRPr="00E3220E">
        <w:rPr>
          <w:color w:val="000000" w:themeColor="text1"/>
          <w:lang w:bidi="th-TH"/>
        </w:rPr>
        <w:t xml:space="preserve"> and standards</w:t>
      </w:r>
      <w:r w:rsidR="00E070DB" w:rsidRPr="00E3220E">
        <w:rPr>
          <w:color w:val="000000" w:themeColor="text1"/>
          <w:lang w:bidi="th-TH"/>
        </w:rPr>
        <w:t xml:space="preserve"> and </w:t>
      </w:r>
      <w:proofErr w:type="gramStart"/>
      <w:r w:rsidR="00E070DB" w:rsidRPr="00E3220E">
        <w:rPr>
          <w:color w:val="000000" w:themeColor="text1"/>
          <w:lang w:bidi="th-TH"/>
        </w:rPr>
        <w:t>can be seen as</w:t>
      </w:r>
      <w:proofErr w:type="gramEnd"/>
      <w:r w:rsidR="00E070DB" w:rsidRPr="00E3220E">
        <w:rPr>
          <w:color w:val="000000" w:themeColor="text1"/>
          <w:lang w:bidi="th-TH"/>
        </w:rPr>
        <w:t xml:space="preserve"> an almost horizontal line at the bottom of the charts in </w:t>
      </w:r>
      <w:r w:rsidR="00E070DB" w:rsidRPr="00F32E78">
        <w:rPr>
          <w:b/>
          <w:color w:val="000000" w:themeColor="text1"/>
          <w:lang w:bidi="th-TH"/>
        </w:rPr>
        <w:t xml:space="preserve">Figure </w:t>
      </w:r>
      <w:r w:rsidR="00F32E78" w:rsidRPr="00F32E78">
        <w:rPr>
          <w:b/>
          <w:color w:val="000000" w:themeColor="text1"/>
          <w:lang w:bidi="th-TH"/>
        </w:rPr>
        <w:t>5</w:t>
      </w:r>
      <w:r w:rsidR="00E070DB" w:rsidRPr="00F32E78">
        <w:rPr>
          <w:b/>
          <w:color w:val="000000" w:themeColor="text1"/>
          <w:lang w:bidi="th-TH"/>
        </w:rPr>
        <w:t xml:space="preserve">A </w:t>
      </w:r>
      <w:r w:rsidR="00E070DB" w:rsidRPr="00F32E78">
        <w:rPr>
          <w:color w:val="000000" w:themeColor="text1"/>
          <w:lang w:bidi="th-TH"/>
        </w:rPr>
        <w:t>and</w:t>
      </w:r>
      <w:r w:rsidR="00E070DB" w:rsidRPr="00F32E78">
        <w:rPr>
          <w:b/>
          <w:color w:val="000000" w:themeColor="text1"/>
          <w:lang w:bidi="th-TH"/>
        </w:rPr>
        <w:t xml:space="preserve"> </w:t>
      </w:r>
      <w:r w:rsidR="00F32E78" w:rsidRPr="00F32E78">
        <w:rPr>
          <w:b/>
          <w:color w:val="000000" w:themeColor="text1"/>
          <w:lang w:bidi="th-TH"/>
        </w:rPr>
        <w:t>5</w:t>
      </w:r>
      <w:r w:rsidR="00E070DB" w:rsidRPr="00F32E78">
        <w:rPr>
          <w:b/>
          <w:color w:val="000000" w:themeColor="text1"/>
          <w:lang w:bidi="th-TH"/>
        </w:rPr>
        <w:t>B</w:t>
      </w:r>
      <w:r w:rsidR="003B5138" w:rsidRPr="00E3220E">
        <w:rPr>
          <w:color w:val="000000" w:themeColor="text1"/>
          <w:cs/>
          <w:lang w:bidi="th-TH"/>
        </w:rPr>
        <w:t xml:space="preserve">. </w:t>
      </w:r>
    </w:p>
    <w:p w14:paraId="4347D2E5" w14:textId="77777777" w:rsidR="004F0F38" w:rsidRPr="00E3220E" w:rsidRDefault="004F0F38" w:rsidP="00E3220E">
      <w:pPr>
        <w:widowControl/>
        <w:jc w:val="left"/>
        <w:rPr>
          <w:color w:val="000000" w:themeColor="text1"/>
          <w:cs/>
          <w:lang w:bidi="th-TH"/>
        </w:rPr>
      </w:pPr>
    </w:p>
    <w:p w14:paraId="0AE22B93" w14:textId="669E334F" w:rsidR="00EE1352" w:rsidRPr="00E3220E" w:rsidRDefault="00120145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cs/>
          <w:lang w:bidi="th-TH"/>
        </w:rPr>
        <w:t xml:space="preserve">[Enter </w:t>
      </w:r>
      <w:r w:rsidR="00E3220E" w:rsidRPr="00E3220E">
        <w:rPr>
          <w:b/>
          <w:color w:val="000000" w:themeColor="text1"/>
          <w:cs/>
          <w:lang w:bidi="th-TH"/>
        </w:rPr>
        <w:t>Figure 5</w:t>
      </w:r>
      <w:r w:rsidRPr="00E3220E">
        <w:rPr>
          <w:color w:val="000000" w:themeColor="text1"/>
          <w:cs/>
          <w:lang w:bidi="th-TH"/>
        </w:rPr>
        <w:t xml:space="preserve"> here]</w:t>
      </w:r>
    </w:p>
    <w:p w14:paraId="3566691A" w14:textId="77777777" w:rsidR="005537C9" w:rsidRPr="00E3220E" w:rsidRDefault="005537C9" w:rsidP="00E3220E">
      <w:pPr>
        <w:widowControl/>
        <w:jc w:val="left"/>
      </w:pPr>
    </w:p>
    <w:p w14:paraId="199E0EEE" w14:textId="6D2EDA2B" w:rsidR="00D94574" w:rsidRPr="00E3220E" w:rsidRDefault="00DF423F" w:rsidP="00E3220E">
      <w:pPr>
        <w:widowControl/>
        <w:jc w:val="left"/>
        <w:rPr>
          <w:b/>
          <w:i/>
        </w:rPr>
      </w:pPr>
      <w:r w:rsidRPr="00E3220E">
        <w:t>Most qPCR machine</w:t>
      </w:r>
      <w:r w:rsidR="00A2645B" w:rsidRPr="00E3220E">
        <w:t>s</w:t>
      </w:r>
      <w:r w:rsidRPr="00E3220E">
        <w:t xml:space="preserve"> come with </w:t>
      </w:r>
      <w:r w:rsidR="009F6F8D" w:rsidRPr="00E3220E">
        <w:t xml:space="preserve">a </w:t>
      </w:r>
      <w:r w:rsidRPr="00E3220E">
        <w:t xml:space="preserve">software facilitating </w:t>
      </w:r>
      <w:r w:rsidR="00D94574" w:rsidRPr="00E3220E">
        <w:t xml:space="preserve">further </w:t>
      </w:r>
      <w:r w:rsidRPr="00E3220E">
        <w:t>evaluation</w:t>
      </w:r>
      <w:r w:rsidR="00D94574" w:rsidRPr="00E3220E">
        <w:t xml:space="preserve"> the qPCR run and </w:t>
      </w:r>
      <w:r w:rsidRPr="00E3220E">
        <w:t>will quantify</w:t>
      </w:r>
      <w:r w:rsidR="00D94574" w:rsidRPr="00E3220E">
        <w:t xml:space="preserve"> the samples</w:t>
      </w:r>
      <w:r w:rsidRPr="00E3220E">
        <w:t xml:space="preserve"> by generating </w:t>
      </w:r>
      <w:r w:rsidR="00D94574" w:rsidRPr="00E3220E">
        <w:t xml:space="preserve">a standard curve by </w:t>
      </w:r>
      <w:r w:rsidRPr="00E3220E">
        <w:t xml:space="preserve">automatically </w:t>
      </w:r>
      <w:r w:rsidR="00D94574" w:rsidRPr="00E3220E">
        <w:t xml:space="preserve">plotting the cycle threshold </w:t>
      </w:r>
      <w:r w:rsidR="00D94574" w:rsidRPr="00E3220E">
        <w:rPr>
          <w:cs/>
          <w:lang w:bidi="th-TH"/>
        </w:rPr>
        <w:t>(</w:t>
      </w:r>
      <w:r w:rsidR="00D94574" w:rsidRPr="00E3220E">
        <w:t>C</w:t>
      </w:r>
      <w:r w:rsidR="00D94574" w:rsidRPr="00E3220E">
        <w:rPr>
          <w:vertAlign w:val="subscript"/>
        </w:rPr>
        <w:t>t</w:t>
      </w:r>
      <w:r w:rsidR="00D94574" w:rsidRPr="00E3220E">
        <w:rPr>
          <w:cs/>
          <w:lang w:bidi="th-TH"/>
        </w:rPr>
        <w:t>)</w:t>
      </w:r>
      <w:r w:rsidR="00D94574" w:rsidRPr="00E3220E">
        <w:t xml:space="preserve"> against the logarithm of the </w:t>
      </w:r>
      <w:proofErr w:type="spellStart"/>
      <w:r w:rsidR="00D94574" w:rsidRPr="00E3220E">
        <w:t>pTiLV</w:t>
      </w:r>
      <w:proofErr w:type="spellEnd"/>
      <w:r w:rsidR="00D94574" w:rsidRPr="00E3220E">
        <w:t xml:space="preserve"> standards</w:t>
      </w:r>
      <w:r w:rsidR="00B83CE0" w:rsidRPr="00E3220E">
        <w:t>’</w:t>
      </w:r>
      <w:r w:rsidR="00D94574" w:rsidRPr="00E3220E">
        <w:t xml:space="preserve"> template copy number as shown in </w:t>
      </w:r>
      <w:r w:rsidR="00E3220E" w:rsidRPr="00E3220E">
        <w:rPr>
          <w:b/>
        </w:rPr>
        <w:t xml:space="preserve">Figure </w:t>
      </w:r>
      <w:r w:rsidR="00E3220E" w:rsidRPr="00F32E78">
        <w:rPr>
          <w:b/>
        </w:rPr>
        <w:t>6</w:t>
      </w:r>
      <w:r w:rsidR="00D94574" w:rsidRPr="00F32E78">
        <w:rPr>
          <w:b/>
        </w:rPr>
        <w:t>A</w:t>
      </w:r>
      <w:r w:rsidR="00D94574" w:rsidRPr="00E3220E">
        <w:t xml:space="preserve"> and </w:t>
      </w:r>
      <w:r w:rsidR="00F32E78" w:rsidRPr="00F32E78">
        <w:rPr>
          <w:b/>
        </w:rPr>
        <w:t>6</w:t>
      </w:r>
      <w:r w:rsidR="00D94574" w:rsidRPr="00F32E78">
        <w:rPr>
          <w:b/>
        </w:rPr>
        <w:t>B</w:t>
      </w:r>
      <w:r w:rsidR="00D94574" w:rsidRPr="00E3220E">
        <w:t xml:space="preserve"> for the two independent laboratories</w:t>
      </w:r>
      <w:r w:rsidR="00D94574" w:rsidRPr="00E3220E">
        <w:rPr>
          <w:cs/>
          <w:lang w:bidi="th-TH"/>
        </w:rPr>
        <w:t xml:space="preserve">. </w:t>
      </w:r>
      <w:r w:rsidRPr="00E3220E">
        <w:rPr>
          <w:cs/>
          <w:lang w:bidi="th-TH"/>
        </w:rPr>
        <w:t xml:space="preserve">Briefly, </w:t>
      </w:r>
      <w:r w:rsidRPr="00E3220E">
        <w:t>t</w:t>
      </w:r>
      <w:r w:rsidR="00D94574" w:rsidRPr="00E3220E">
        <w:t>he C</w:t>
      </w:r>
      <w:r w:rsidR="00D94574" w:rsidRPr="00E3220E">
        <w:rPr>
          <w:vertAlign w:val="subscript"/>
        </w:rPr>
        <w:t>t</w:t>
      </w:r>
      <w:r w:rsidR="00D94574" w:rsidRPr="00E3220E">
        <w:rPr>
          <w:cs/>
          <w:lang w:bidi="th-TH"/>
        </w:rPr>
        <w:t xml:space="preserve"> </w:t>
      </w:r>
      <w:r w:rsidR="00D94574" w:rsidRPr="00E3220E">
        <w:t xml:space="preserve">is the </w:t>
      </w:r>
      <w:r w:rsidR="002952AB" w:rsidRPr="00E3220E">
        <w:t>unit</w:t>
      </w:r>
      <w:r w:rsidR="00D94574" w:rsidRPr="00E3220E">
        <w:t xml:space="preserve"> used for </w:t>
      </w:r>
      <w:r w:rsidR="002952AB" w:rsidRPr="00E3220E">
        <w:t>evaluating</w:t>
      </w:r>
      <w:r w:rsidR="00D94574" w:rsidRPr="00E3220E">
        <w:t xml:space="preserve"> qPCR results</w:t>
      </w:r>
      <w:r w:rsidR="00D94574" w:rsidRPr="00E3220E">
        <w:rPr>
          <w:cs/>
          <w:lang w:bidi="th-TH"/>
        </w:rPr>
        <w:t xml:space="preserve">. </w:t>
      </w:r>
      <w:r w:rsidR="00D94574" w:rsidRPr="00E3220E">
        <w:t>The C</w:t>
      </w:r>
      <w:r w:rsidR="00D94574" w:rsidRPr="00E3220E">
        <w:rPr>
          <w:vertAlign w:val="subscript"/>
        </w:rPr>
        <w:t>t</w:t>
      </w:r>
      <w:r w:rsidR="00D94574" w:rsidRPr="00E3220E">
        <w:t xml:space="preserve"> value </w:t>
      </w:r>
      <w:r w:rsidR="002952AB" w:rsidRPr="00E3220E">
        <w:t>denotes</w:t>
      </w:r>
      <w:r w:rsidR="00D94574" w:rsidRPr="00E3220E">
        <w:t xml:space="preserve"> the number of cycles </w:t>
      </w:r>
      <w:r w:rsidR="002952AB" w:rsidRPr="00E3220E">
        <w:t>required</w:t>
      </w:r>
      <w:r w:rsidR="00D94574" w:rsidRPr="00E3220E">
        <w:t xml:space="preserve"> to reach a set threshold fluorescence signal level</w:t>
      </w:r>
      <w:r w:rsidR="00D94574" w:rsidRPr="00E3220E">
        <w:rPr>
          <w:cs/>
          <w:lang w:bidi="th-TH"/>
        </w:rPr>
        <w:t xml:space="preserve">. </w:t>
      </w:r>
      <w:r w:rsidR="00D94574" w:rsidRPr="00E3220E">
        <w:t>The greater the amount of starting template, the fewer cycles it takes to attain a detectable fluorescence level</w:t>
      </w:r>
      <w:r w:rsidR="00D94574" w:rsidRPr="00E3220E">
        <w:rPr>
          <w:cs/>
          <w:lang w:bidi="th-TH"/>
        </w:rPr>
        <w:t xml:space="preserve">. </w:t>
      </w:r>
      <w:r w:rsidRPr="00E3220E">
        <w:t xml:space="preserve">Indeed, samples with </w:t>
      </w:r>
      <w:r w:rsidR="005E07CA" w:rsidRPr="00E3220E">
        <w:t>a high load</w:t>
      </w:r>
      <w:r w:rsidRPr="00E3220E">
        <w:t xml:space="preserve"> of </w:t>
      </w:r>
      <w:proofErr w:type="spellStart"/>
      <w:r w:rsidRPr="00E3220E">
        <w:t>TiLV</w:t>
      </w:r>
      <w:proofErr w:type="spellEnd"/>
      <w:r w:rsidRPr="00E3220E">
        <w:t xml:space="preserve"> will have lower C</w:t>
      </w:r>
      <w:r w:rsidRPr="00E3220E">
        <w:rPr>
          <w:vertAlign w:val="subscript"/>
        </w:rPr>
        <w:t>t</w:t>
      </w:r>
      <w:r w:rsidRPr="00E3220E">
        <w:t xml:space="preserve"> values than samples with </w:t>
      </w:r>
      <w:r w:rsidR="005E07CA" w:rsidRPr="00E3220E">
        <w:t xml:space="preserve">a </w:t>
      </w:r>
      <w:r w:rsidRPr="00E3220E">
        <w:t xml:space="preserve">low </w:t>
      </w:r>
      <w:r w:rsidR="005E07CA" w:rsidRPr="00E3220E">
        <w:t xml:space="preserve">load </w:t>
      </w:r>
      <w:proofErr w:type="spellStart"/>
      <w:r w:rsidRPr="00E3220E">
        <w:t>TiLV</w:t>
      </w:r>
      <w:proofErr w:type="spellEnd"/>
      <w:r w:rsidRPr="00E3220E">
        <w:t xml:space="preserve"> such as </w:t>
      </w:r>
      <w:r w:rsidR="009F6F8D" w:rsidRPr="00E3220E">
        <w:t>in fish with</w:t>
      </w:r>
      <w:r w:rsidRPr="00E3220E">
        <w:t xml:space="preserve"> sub</w:t>
      </w:r>
      <w:r w:rsidRPr="00E3220E">
        <w:rPr>
          <w:cs/>
          <w:lang w:bidi="th-TH"/>
        </w:rPr>
        <w:t>-</w:t>
      </w:r>
      <w:r w:rsidRPr="00E3220E">
        <w:t>clinical infection</w:t>
      </w:r>
      <w:r w:rsidRPr="00E3220E">
        <w:rPr>
          <w:cs/>
          <w:lang w:bidi="th-TH"/>
        </w:rPr>
        <w:t xml:space="preserve">. </w:t>
      </w:r>
      <w:r w:rsidR="00D94574" w:rsidRPr="00E3220E">
        <w:t>To determine C</w:t>
      </w:r>
      <w:r w:rsidR="00D94574" w:rsidRPr="00E3220E">
        <w:rPr>
          <w:vertAlign w:val="subscript"/>
        </w:rPr>
        <w:t>t</w:t>
      </w:r>
      <w:r w:rsidR="00D94574" w:rsidRPr="00E3220E">
        <w:t xml:space="preserve"> values, background fluorescence levels are first </w:t>
      </w:r>
      <w:r w:rsidR="002952AB" w:rsidRPr="00E3220E">
        <w:t>deducted</w:t>
      </w:r>
      <w:r w:rsidR="00D94574" w:rsidRPr="00E3220E">
        <w:t xml:space="preserve"> from raw data</w:t>
      </w:r>
      <w:r w:rsidR="00D94574" w:rsidRPr="00E3220E">
        <w:rPr>
          <w:cs/>
          <w:lang w:bidi="th-TH"/>
        </w:rPr>
        <w:t xml:space="preserve">. </w:t>
      </w:r>
      <w:r w:rsidR="008E7832" w:rsidRPr="00E3220E">
        <w:rPr>
          <w:lang w:bidi="th-TH"/>
        </w:rPr>
        <w:t>Next</w:t>
      </w:r>
      <w:r w:rsidR="00E20D89" w:rsidRPr="00E3220E">
        <w:rPr>
          <w:lang w:bidi="th-TH"/>
        </w:rPr>
        <w:t>,</w:t>
      </w:r>
      <w:r w:rsidR="008E7832" w:rsidRPr="00E3220E">
        <w:rPr>
          <w:lang w:bidi="th-TH"/>
        </w:rPr>
        <w:t xml:space="preserve"> the software associated with the qPCR device will</w:t>
      </w:r>
      <w:r w:rsidR="008E7832" w:rsidRPr="00E3220E">
        <w:rPr>
          <w:cs/>
          <w:lang w:bidi="th-TH"/>
        </w:rPr>
        <w:t xml:space="preserve"> </w:t>
      </w:r>
      <w:r w:rsidR="008E7832" w:rsidRPr="00E3220E">
        <w:rPr>
          <w:lang w:bidi="th-TH"/>
        </w:rPr>
        <w:t>automatically</w:t>
      </w:r>
      <w:r w:rsidR="008E7832" w:rsidRPr="00E3220E">
        <w:rPr>
          <w:cs/>
          <w:lang w:bidi="th-TH"/>
        </w:rPr>
        <w:t xml:space="preserve"> </w:t>
      </w:r>
      <w:r w:rsidR="008E7832" w:rsidRPr="00E3220E">
        <w:rPr>
          <w:lang w:bidi="th-TH"/>
        </w:rPr>
        <w:t>select</w:t>
      </w:r>
      <w:r w:rsidR="008E7832" w:rsidRPr="00E3220E">
        <w:rPr>
          <w:cs/>
          <w:lang w:bidi="th-TH"/>
        </w:rPr>
        <w:t xml:space="preserve"> </w:t>
      </w:r>
      <w:r w:rsidR="008E7832" w:rsidRPr="00E3220E">
        <w:rPr>
          <w:lang w:bidi="th-TH"/>
        </w:rPr>
        <w:t>a</w:t>
      </w:r>
      <w:r w:rsidR="00D94574" w:rsidRPr="00E3220E">
        <w:t xml:space="preserve">a fluorescence threshold </w:t>
      </w:r>
      <w:proofErr w:type="spellStart"/>
      <w:r w:rsidR="00E20D89" w:rsidRPr="00E3220E">
        <w:t>by</w:t>
      </w:r>
      <w:r w:rsidR="00D94574" w:rsidRPr="00E3220E">
        <w:t>search</w:t>
      </w:r>
      <w:r w:rsidR="00E20D89" w:rsidRPr="00E3220E">
        <w:t>ing</w:t>
      </w:r>
      <w:proofErr w:type="spellEnd"/>
      <w:r w:rsidR="00E20D89" w:rsidRPr="00E3220E">
        <w:t xml:space="preserve"> the</w:t>
      </w:r>
      <w:r w:rsidR="00D94574" w:rsidRPr="00E3220E">
        <w:t xml:space="preserve"> data curves for each sample and </w:t>
      </w:r>
      <w:r w:rsidR="002952AB" w:rsidRPr="00E3220E">
        <w:t>incorporat</w:t>
      </w:r>
      <w:r w:rsidR="00E20D89" w:rsidRPr="00E3220E">
        <w:t>ing</w:t>
      </w:r>
      <w:r w:rsidR="00D94574" w:rsidRPr="00E3220E">
        <w:t xml:space="preserve"> a C</w:t>
      </w:r>
      <w:r w:rsidR="00D94574" w:rsidRPr="00E3220E">
        <w:rPr>
          <w:vertAlign w:val="subscript"/>
        </w:rPr>
        <w:t>t</w:t>
      </w:r>
      <w:r w:rsidR="00D94574" w:rsidRPr="00E3220E">
        <w:t xml:space="preserve"> </w:t>
      </w:r>
      <w:r w:rsidR="00E20D89" w:rsidRPr="00E3220E">
        <w:t>representing</w:t>
      </w:r>
      <w:r w:rsidR="00D94574" w:rsidRPr="00E3220E">
        <w:t xml:space="preserve"> where </w:t>
      </w:r>
      <w:r w:rsidR="00E20D89" w:rsidRPr="00E3220E">
        <w:t xml:space="preserve">the </w:t>
      </w:r>
      <w:r w:rsidR="00D94574" w:rsidRPr="00E3220E">
        <w:t>sample crossed the threshold</w:t>
      </w:r>
      <w:r w:rsidR="00D94574" w:rsidRPr="00E3220E">
        <w:rPr>
          <w:cs/>
          <w:lang w:bidi="th-TH"/>
        </w:rPr>
        <w:t>.</w:t>
      </w:r>
      <w:r w:rsidR="00E20D89" w:rsidRPr="00E3220E">
        <w:rPr>
          <w:lang w:bidi="th-TH"/>
        </w:rPr>
        <w:t xml:space="preserve">This is done separately for each assay and </w:t>
      </w:r>
      <w:r w:rsidR="00DE2602" w:rsidRPr="00E3220E">
        <w:rPr>
          <w:lang w:bidi="th-TH"/>
        </w:rPr>
        <w:t xml:space="preserve">each </w:t>
      </w:r>
      <w:r w:rsidR="00E20D89" w:rsidRPr="00E3220E">
        <w:rPr>
          <w:lang w:bidi="th-TH"/>
        </w:rPr>
        <w:t>threshold should be carefully evaluated,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ensuring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that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the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threshold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has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been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set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in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the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logarithmic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part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of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the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amplification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curves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and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at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a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place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where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all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curves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are</w:t>
      </w:r>
      <w:r w:rsidR="00E20D89" w:rsidRPr="00E3220E">
        <w:rPr>
          <w:cs/>
          <w:lang w:bidi="th-TH"/>
        </w:rPr>
        <w:t xml:space="preserve"> </w:t>
      </w:r>
      <w:r w:rsidR="00E20D89" w:rsidRPr="00E3220E">
        <w:rPr>
          <w:lang w:bidi="th-TH"/>
        </w:rPr>
        <w:t>parallel.</w:t>
      </w:r>
      <w:r w:rsidR="00D94574" w:rsidRPr="00E3220E">
        <w:rPr>
          <w:cs/>
          <w:lang w:bidi="th-TH"/>
        </w:rPr>
        <w:t xml:space="preserve"> </w:t>
      </w:r>
      <w:r w:rsidR="00D94574" w:rsidRPr="00E3220E">
        <w:t>Thus, the specific C</w:t>
      </w:r>
      <w:r w:rsidR="00D94574" w:rsidRPr="00E3220E">
        <w:rPr>
          <w:vertAlign w:val="subscript"/>
        </w:rPr>
        <w:t>t</w:t>
      </w:r>
      <w:r w:rsidR="00D94574" w:rsidRPr="00E3220E">
        <w:t xml:space="preserve"> </w:t>
      </w:r>
      <w:r w:rsidR="002952AB" w:rsidRPr="00E3220E">
        <w:t>acquired</w:t>
      </w:r>
      <w:r w:rsidR="00D94574" w:rsidRPr="00E3220E">
        <w:t xml:space="preserve"> is a relative value</w:t>
      </w:r>
      <w:r w:rsidR="002952AB" w:rsidRPr="00E3220E">
        <w:t xml:space="preserve"> and </w:t>
      </w:r>
      <w:r w:rsidR="002952AB" w:rsidRPr="00E3220E">
        <w:rPr>
          <w:cs/>
          <w:lang w:bidi="th-TH"/>
        </w:rPr>
        <w:t xml:space="preserve">it </w:t>
      </w:r>
      <w:r w:rsidR="00D94574" w:rsidRPr="00E3220E">
        <w:t xml:space="preserve">is relative to the starting template copy </w:t>
      </w:r>
      <w:r w:rsidR="00D94574" w:rsidRPr="00E3220E">
        <w:lastRenderedPageBreak/>
        <w:t>number</w:t>
      </w:r>
      <w:r w:rsidR="00192D31" w:rsidRPr="00E3220E">
        <w:fldChar w:fldCharType="begin"/>
      </w:r>
      <w:r w:rsidR="0003670A" w:rsidRPr="00E3220E">
        <w:instrText xml:space="preserve"> ADDIN EN.CITE &lt;EndNote&gt;&lt;Cite&gt;&lt;Author&gt;Heid&lt;/Author&gt;&lt;Year&gt;1996&lt;/Year&gt;&lt;RecNum&gt;284&lt;/RecNum&gt;&lt;DisplayText&gt;&lt;style face="superscript"&gt;45&lt;/style&gt;&lt;/DisplayText&gt;&lt;record&gt;&lt;rec-number&gt;284&lt;/rec-number&gt;&lt;ref-type name="Journal Article"&gt;17&lt;/ref-type&gt;&lt;contributors&gt;&lt;authors&gt;&lt;author&gt;Heid, C. A.&lt;/author&gt;&lt;author&gt;Stevens, J.&lt;/author&gt;&lt;author&gt;Livak, K. J.&lt;/author&gt;&lt;author&gt;Williams, P. M.&lt;/author&gt;&lt;/authors&gt;&lt;/contributors&gt;&lt;auth-address&gt;BioAnalytical Technology Department, Genentech, Inc., South San Francisco, California 94080, USA.&lt;/auth-address&gt;&lt;titles&gt;&lt;title&gt;Real time quantitative PCR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986-94&lt;/pages&gt;&lt;volume&gt;6&lt;/volume&gt;&lt;number&gt;10&lt;/number&gt;&lt;keywords&gt;&lt;keyword&gt;Cell Line&lt;/keyword&gt;&lt;keyword&gt;DNA, Complementary&lt;/keyword&gt;&lt;keyword&gt;Factor VIII/genetics&lt;/keyword&gt;&lt;keyword&gt;Humans&lt;/keyword&gt;&lt;keyword&gt;Polymerase Chain Reaction/*methods&lt;/keyword&gt;&lt;keyword&gt;Transfection&lt;/keyword&gt;&lt;/keywords&gt;&lt;dates&gt;&lt;year&gt;1996&lt;/year&gt;&lt;pub-dates&gt;&lt;date&gt;Oct&lt;/date&gt;&lt;/pub-dates&gt;&lt;/dates&gt;&lt;isbn&gt;1088-9051 (Print)&amp;#xD;1088-9051 (Linking)&lt;/isbn&gt;&lt;accession-num&gt;8908518&lt;/accession-num&gt;&lt;urls&gt;&lt;related-urls&gt;&lt;url&gt;http://www.ncbi.nlm.nih.gov/entrez/query.fcgi?cmd=Retrieve&amp;amp;db=PubMed&amp;amp;dopt=Citation&amp;amp;list_uids=8908518 &lt;/url&gt;&lt;/related-urls&gt;&lt;/urls&gt;&lt;language&gt;eng&lt;/language&gt;&lt;/record&gt;&lt;/Cite&gt;&lt;/EndNote&gt;</w:instrText>
      </w:r>
      <w:r w:rsidR="00192D31" w:rsidRPr="00E3220E">
        <w:fldChar w:fldCharType="separate"/>
      </w:r>
      <w:r w:rsidR="0003670A" w:rsidRPr="00E3220E">
        <w:rPr>
          <w:vertAlign w:val="superscript"/>
        </w:rPr>
        <w:t>45</w:t>
      </w:r>
      <w:r w:rsidR="00192D31" w:rsidRPr="00E3220E">
        <w:fldChar w:fldCharType="end"/>
      </w:r>
      <w:r w:rsidR="00D94574" w:rsidRPr="00E3220E">
        <w:t xml:space="preserve">, but it is also specific for the </w:t>
      </w:r>
      <w:r w:rsidR="002952AB" w:rsidRPr="00E3220E">
        <w:t>qPCR machine</w:t>
      </w:r>
      <w:r w:rsidR="00D94574" w:rsidRPr="00E3220E">
        <w:t xml:space="preserve"> and reagents used, the efficiency of the PCR amplification and the sensitivity of detection</w:t>
      </w:r>
      <w:r w:rsidR="002952AB" w:rsidRPr="00E3220E">
        <w:t>. These parameters contribute</w:t>
      </w:r>
      <w:r w:rsidR="00E96664" w:rsidRPr="00E3220E">
        <w:t xml:space="preserve"> </w:t>
      </w:r>
      <w:r w:rsidR="002952AB" w:rsidRPr="00E3220E">
        <w:t>to</w:t>
      </w:r>
      <w:r w:rsidR="00D94574" w:rsidRPr="00E3220E">
        <w:t xml:space="preserve"> the differences observed using the same assay in </w:t>
      </w:r>
      <w:r w:rsidR="00E3220E" w:rsidRPr="00E3220E">
        <w:rPr>
          <w:b/>
        </w:rPr>
        <w:t>Figure 6</w:t>
      </w:r>
      <w:r w:rsidR="00D94574" w:rsidRPr="00E3220E">
        <w:rPr>
          <w:cs/>
          <w:lang w:bidi="th-TH"/>
        </w:rPr>
        <w:t xml:space="preserve">. </w:t>
      </w:r>
    </w:p>
    <w:p w14:paraId="111F02D9" w14:textId="77777777" w:rsidR="00B83CE0" w:rsidRPr="00E3220E" w:rsidRDefault="00B83CE0" w:rsidP="00E3220E">
      <w:pPr>
        <w:widowControl/>
        <w:jc w:val="left"/>
        <w:rPr>
          <w:b/>
          <w:i/>
        </w:rPr>
      </w:pPr>
    </w:p>
    <w:p w14:paraId="1169EC81" w14:textId="05CA4BEF" w:rsidR="003545FB" w:rsidRPr="00E3220E" w:rsidRDefault="005E07CA" w:rsidP="00E3220E">
      <w:pPr>
        <w:widowControl/>
        <w:jc w:val="left"/>
      </w:pPr>
      <w:r w:rsidRPr="00E3220E">
        <w:t xml:space="preserve">From the standard curves in </w:t>
      </w:r>
      <w:r w:rsidR="00E3220E" w:rsidRPr="00E3220E">
        <w:rPr>
          <w:b/>
        </w:rPr>
        <w:t>Figure 6</w:t>
      </w:r>
      <w:r w:rsidRPr="00E3220E">
        <w:t>, r</w:t>
      </w:r>
      <w:r w:rsidR="00D94574" w:rsidRPr="00E3220E">
        <w:t>egression analyses, including calculation of standard curve slopes</w:t>
      </w:r>
      <w:r w:rsidR="00D94574" w:rsidRPr="00E3220E">
        <w:rPr>
          <w:cs/>
          <w:lang w:bidi="th-TH"/>
        </w:rPr>
        <w:t xml:space="preserve"> (</w:t>
      </w:r>
      <w:r w:rsidR="00D94574" w:rsidRPr="00E3220E">
        <w:t>m</w:t>
      </w:r>
      <w:r w:rsidR="00D94574" w:rsidRPr="00E3220E">
        <w:rPr>
          <w:cs/>
          <w:lang w:bidi="th-TH"/>
        </w:rPr>
        <w:t xml:space="preserve">) </w:t>
      </w:r>
      <w:r w:rsidR="00D94574" w:rsidRPr="00E3220E">
        <w:t>and intercepts, amplification efficiencies</w:t>
      </w:r>
      <w:r w:rsidR="00D94574" w:rsidRPr="00E3220E">
        <w:rPr>
          <w:cs/>
          <w:lang w:bidi="th-TH"/>
        </w:rPr>
        <w:t xml:space="preserve"> (</w:t>
      </w:r>
      <w:r w:rsidR="00D94574" w:rsidRPr="00E3220E">
        <w:t xml:space="preserve">100 x </w:t>
      </w:r>
      <w:r w:rsidR="00D94574" w:rsidRPr="00E3220E">
        <w:rPr>
          <w:cs/>
          <w:lang w:bidi="th-TH"/>
        </w:rPr>
        <w:t>(</w:t>
      </w:r>
      <w:r w:rsidR="00D94574" w:rsidRPr="00E3220E">
        <w:t>10</w:t>
      </w:r>
      <w:r w:rsidR="00D94574" w:rsidRPr="00E3220E">
        <w:rPr>
          <w:vertAlign w:val="superscript"/>
        </w:rPr>
        <w:t>1</w:t>
      </w:r>
      <w:r w:rsidR="00D94574" w:rsidRPr="00E3220E">
        <w:rPr>
          <w:vertAlign w:val="superscript"/>
          <w:cs/>
          <w:lang w:bidi="th-TH"/>
        </w:rPr>
        <w:t>/</w:t>
      </w:r>
      <w:r w:rsidR="00D94574" w:rsidRPr="00E3220E">
        <w:rPr>
          <w:vertAlign w:val="superscript"/>
        </w:rPr>
        <w:t xml:space="preserve">m </w:t>
      </w:r>
      <w:r w:rsidR="00D94574" w:rsidRPr="00E3220E">
        <w:rPr>
          <w:cs/>
          <w:lang w:bidi="th-TH"/>
        </w:rPr>
        <w:t>-</w:t>
      </w:r>
      <w:r w:rsidR="00D94574" w:rsidRPr="00E3220E">
        <w:t>1</w:t>
      </w:r>
      <w:r w:rsidR="00D94574" w:rsidRPr="00E3220E">
        <w:rPr>
          <w:cs/>
          <w:lang w:bidi="th-TH"/>
        </w:rPr>
        <w:t>))</w:t>
      </w:r>
      <w:r w:rsidR="00B30544" w:rsidRPr="00E3220E">
        <w:rPr>
          <w:cs/>
          <w:lang w:bidi="th-TH"/>
        </w:rPr>
        <w:t xml:space="preserve"> </w:t>
      </w:r>
      <w:r w:rsidR="00192D31" w:rsidRPr="00E3220E">
        <w:rPr>
          <w:cs/>
          <w:lang w:bidi="th-TH"/>
        </w:rPr>
        <w:fldChar w:fldCharType="begin"/>
      </w:r>
      <w:r w:rsidR="0003670A" w:rsidRPr="00E3220E">
        <w:rPr>
          <w:lang w:bidi="th-TH"/>
        </w:rPr>
        <w:instrText xml:space="preserve"> ADDIN EN.CITE &lt;EndNote&gt;&lt;Cite&gt;&lt;Author&gt;Rutledge&lt;/Author&gt;&lt;Year&gt;</w:instrText>
      </w:r>
      <w:r w:rsidR="0003670A" w:rsidRPr="00E3220E">
        <w:rPr>
          <w:cs/>
          <w:lang w:bidi="th-TH"/>
        </w:rPr>
        <w:instrText>2003</w:instrText>
      </w:r>
      <w:r w:rsidR="0003670A" w:rsidRPr="00E3220E">
        <w:rPr>
          <w:lang w:bidi="th-TH"/>
        </w:rPr>
        <w:instrText>&lt;/Year&gt;&lt;RecNum&gt;</w:instrText>
      </w:r>
      <w:r w:rsidR="0003670A" w:rsidRPr="00E3220E">
        <w:rPr>
          <w:cs/>
          <w:lang w:bidi="th-TH"/>
        </w:rPr>
        <w:instrText>511</w:instrText>
      </w:r>
      <w:r w:rsidR="0003670A" w:rsidRPr="00E3220E">
        <w:rPr>
          <w:lang w:bidi="th-TH"/>
        </w:rPr>
        <w:instrText>&lt;/RecNum&gt;&lt;DisplayText&gt;&lt;style face="superscript"&gt;</w:instrText>
      </w:r>
      <w:r w:rsidR="0003670A" w:rsidRPr="00E3220E">
        <w:rPr>
          <w:cs/>
          <w:lang w:bidi="th-TH"/>
        </w:rPr>
        <w:instrText>46</w:instrText>
      </w:r>
      <w:r w:rsidR="0003670A" w:rsidRPr="00E3220E">
        <w:rPr>
          <w:lang w:bidi="th-TH"/>
        </w:rPr>
        <w:instrText>&lt;/style&gt;&lt;/DisplayText&gt;&lt;record&gt;&lt;rec-number&gt;</w:instrText>
      </w:r>
      <w:r w:rsidR="0003670A" w:rsidRPr="00E3220E">
        <w:rPr>
          <w:cs/>
          <w:lang w:bidi="th-TH"/>
        </w:rPr>
        <w:instrText>511</w:instrText>
      </w:r>
      <w:r w:rsidR="0003670A" w:rsidRPr="00E3220E">
        <w:rPr>
          <w:lang w:bidi="th-TH"/>
        </w:rPr>
        <w:instrText>&lt;/rec-number&gt;&lt;foreign-keys&gt;&lt;key app="EN" db-id="</w:instrText>
      </w:r>
      <w:r w:rsidR="0003670A" w:rsidRPr="00E3220E">
        <w:rPr>
          <w:cs/>
          <w:lang w:bidi="th-TH"/>
        </w:rPr>
        <w:instrText>25</w:instrText>
      </w:r>
      <w:r w:rsidR="0003670A" w:rsidRPr="00E3220E">
        <w:rPr>
          <w:lang w:bidi="th-TH"/>
        </w:rPr>
        <w:instrText>df</w:instrText>
      </w:r>
      <w:r w:rsidR="0003670A" w:rsidRPr="00E3220E">
        <w:rPr>
          <w:cs/>
          <w:lang w:bidi="th-TH"/>
        </w:rPr>
        <w:instrText>52</w:instrText>
      </w:r>
      <w:r w:rsidR="0003670A" w:rsidRPr="00E3220E">
        <w:rPr>
          <w:lang w:bidi="th-TH"/>
        </w:rPr>
        <w:instrText>sah</w:instrText>
      </w:r>
      <w:r w:rsidR="0003670A" w:rsidRPr="00E3220E">
        <w:rPr>
          <w:cs/>
          <w:lang w:bidi="th-TH"/>
        </w:rPr>
        <w:instrText>2</w:instrText>
      </w:r>
      <w:r w:rsidR="0003670A" w:rsidRPr="00E3220E">
        <w:rPr>
          <w:lang w:bidi="th-TH"/>
        </w:rPr>
        <w:instrText>t</w:instrText>
      </w:r>
      <w:r w:rsidR="0003670A" w:rsidRPr="00E3220E">
        <w:rPr>
          <w:cs/>
          <w:lang w:bidi="th-TH"/>
        </w:rPr>
        <w:instrText>0</w:instrText>
      </w:r>
      <w:r w:rsidR="0003670A" w:rsidRPr="00E3220E">
        <w:rPr>
          <w:lang w:bidi="th-TH"/>
        </w:rPr>
        <w:instrText>thetfrjpetrqrpr</w:instrText>
      </w:r>
      <w:r w:rsidR="0003670A" w:rsidRPr="00E3220E">
        <w:rPr>
          <w:cs/>
          <w:lang w:bidi="th-TH"/>
        </w:rPr>
        <w:instrText>22</w:instrText>
      </w:r>
      <w:r w:rsidR="0003670A" w:rsidRPr="00E3220E">
        <w:rPr>
          <w:lang w:bidi="th-TH"/>
        </w:rPr>
        <w:instrText>xtwd</w:instrText>
      </w:r>
      <w:r w:rsidR="0003670A" w:rsidRPr="00E3220E">
        <w:rPr>
          <w:cs/>
          <w:lang w:bidi="th-TH"/>
        </w:rPr>
        <w:instrText>2</w:instrText>
      </w:r>
      <w:r w:rsidR="0003670A" w:rsidRPr="00E3220E">
        <w:rPr>
          <w:lang w:bidi="th-TH"/>
        </w:rPr>
        <w:instrText>tz" timestamp="</w:instrText>
      </w:r>
      <w:r w:rsidR="0003670A" w:rsidRPr="00E3220E">
        <w:rPr>
          <w:cs/>
          <w:lang w:bidi="th-TH"/>
        </w:rPr>
        <w:instrText>1528152624"</w:instrText>
      </w:r>
      <w:r w:rsidR="0003670A" w:rsidRPr="00E3220E">
        <w:rPr>
          <w:lang w:bidi="th-TH"/>
        </w:rPr>
        <w:instrText>&gt;</w:instrText>
      </w:r>
      <w:r w:rsidR="0003670A" w:rsidRPr="00E3220E">
        <w:rPr>
          <w:cs/>
          <w:lang w:bidi="th-TH"/>
        </w:rPr>
        <w:instrText>511</w:instrText>
      </w:r>
      <w:r w:rsidR="0003670A" w:rsidRPr="00E3220E">
        <w:rPr>
          <w:lang w:bidi="th-TH"/>
        </w:rPr>
        <w:instrText>&lt;/key&gt;&lt;/foreign-keys&gt;&lt;ref-type name="Journal Article"&gt;</w:instrText>
      </w:r>
      <w:r w:rsidR="0003670A" w:rsidRPr="00E3220E">
        <w:rPr>
          <w:cs/>
          <w:lang w:bidi="th-TH"/>
        </w:rPr>
        <w:instrText>17</w:instrText>
      </w:r>
      <w:r w:rsidR="0003670A" w:rsidRPr="00E3220E">
        <w:rPr>
          <w:lang w:bidi="th-TH"/>
        </w:rPr>
        <w:instrText>&lt;/ref-type&gt;&lt;contributors&gt;&lt;authors&gt;&lt;author&gt;Rutledge, R. G.&lt;/author&gt;&lt;author&gt;Côté, C.&lt;/author&gt;&lt;/authors&gt;&lt;/contributors&gt;&lt;titles&gt;&lt;title&gt;Mathematics of quantitative kinetic PCR and the application of standard curves&lt;/title&gt;&lt;secondary-title&gt;Nucleic Acids Research&lt;/secondary-title&gt;&lt;/titles&gt;&lt;periodical&gt;&lt;full-title&gt;Nucleic Acids Research&lt;/full-title&gt;&lt;abbr-</w:instrText>
      </w:r>
      <w:r w:rsidR="0003670A" w:rsidRPr="00E3220E">
        <w:rPr>
          <w:cs/>
          <w:lang w:bidi="th-TH"/>
        </w:rPr>
        <w:instrText>1</w:instrText>
      </w:r>
      <w:r w:rsidR="0003670A" w:rsidRPr="00E3220E">
        <w:rPr>
          <w:lang w:bidi="th-TH"/>
        </w:rPr>
        <w:instrText>&gt;Nucleic Acids Res.&lt;/abbr-</w:instrText>
      </w:r>
      <w:r w:rsidR="0003670A" w:rsidRPr="00E3220E">
        <w:rPr>
          <w:cs/>
          <w:lang w:bidi="th-TH"/>
        </w:rPr>
        <w:instrText>1</w:instrText>
      </w:r>
      <w:r w:rsidR="0003670A" w:rsidRPr="00E3220E">
        <w:rPr>
          <w:lang w:bidi="th-TH"/>
        </w:rPr>
        <w:instrText>&gt;&lt;abbr-</w:instrText>
      </w:r>
      <w:r w:rsidR="0003670A" w:rsidRPr="00E3220E">
        <w:rPr>
          <w:cs/>
          <w:lang w:bidi="th-TH"/>
        </w:rPr>
        <w:instrText>2</w:instrText>
      </w:r>
      <w:r w:rsidR="0003670A" w:rsidRPr="00E3220E">
        <w:rPr>
          <w:lang w:bidi="th-TH"/>
        </w:rPr>
        <w:instrText>&gt;Nucleic Acids Res&lt;/abbr-</w:instrText>
      </w:r>
      <w:r w:rsidR="0003670A" w:rsidRPr="00E3220E">
        <w:rPr>
          <w:cs/>
          <w:lang w:bidi="th-TH"/>
        </w:rPr>
        <w:instrText>2</w:instrText>
      </w:r>
      <w:r w:rsidR="0003670A" w:rsidRPr="00E3220E">
        <w:rPr>
          <w:lang w:bidi="th-TH"/>
        </w:rPr>
        <w:instrText>&gt;&lt;/periodical&gt;&lt;pages&gt;e</w:instrText>
      </w:r>
      <w:r w:rsidR="0003670A" w:rsidRPr="00E3220E">
        <w:rPr>
          <w:cs/>
          <w:lang w:bidi="th-TH"/>
        </w:rPr>
        <w:instrText>93-</w:instrText>
      </w:r>
      <w:r w:rsidR="0003670A" w:rsidRPr="00E3220E">
        <w:rPr>
          <w:lang w:bidi="th-TH"/>
        </w:rPr>
        <w:instrText>e</w:instrText>
      </w:r>
      <w:r w:rsidR="0003670A" w:rsidRPr="00E3220E">
        <w:rPr>
          <w:cs/>
          <w:lang w:bidi="th-TH"/>
        </w:rPr>
        <w:instrText>93</w:instrText>
      </w:r>
      <w:r w:rsidR="0003670A" w:rsidRPr="00E3220E">
        <w:rPr>
          <w:lang w:bidi="th-TH"/>
        </w:rPr>
        <w:instrText>&lt;/pages&gt;&lt;volume&gt;</w:instrText>
      </w:r>
      <w:r w:rsidR="0003670A" w:rsidRPr="00E3220E">
        <w:rPr>
          <w:cs/>
          <w:lang w:bidi="th-TH"/>
        </w:rPr>
        <w:instrText>31</w:instrText>
      </w:r>
      <w:r w:rsidR="0003670A" w:rsidRPr="00E3220E">
        <w:rPr>
          <w:lang w:bidi="th-TH"/>
        </w:rPr>
        <w:instrText>&lt;/volume&gt;&lt;number&gt;</w:instrText>
      </w:r>
      <w:r w:rsidR="0003670A" w:rsidRPr="00E3220E">
        <w:rPr>
          <w:cs/>
          <w:lang w:bidi="th-TH"/>
        </w:rPr>
        <w:instrText>16</w:instrText>
      </w:r>
      <w:r w:rsidR="0003670A" w:rsidRPr="00E3220E">
        <w:rPr>
          <w:lang w:bidi="th-TH"/>
        </w:rPr>
        <w:instrText>&lt;/number&gt;&lt;dates&gt;&lt;year&gt;</w:instrText>
      </w:r>
      <w:r w:rsidR="0003670A" w:rsidRPr="00E3220E">
        <w:rPr>
          <w:cs/>
          <w:lang w:bidi="th-TH"/>
        </w:rPr>
        <w:instrText>2003</w:instrText>
      </w:r>
      <w:r w:rsidR="0003670A" w:rsidRPr="00E3220E">
        <w:rPr>
          <w:lang w:bidi="th-TH"/>
        </w:rPr>
        <w:instrText>&lt;/year&gt;&lt;pub-dates&gt;&lt;date&gt;</w:instrText>
      </w:r>
      <w:r w:rsidR="0003670A" w:rsidRPr="00E3220E">
        <w:rPr>
          <w:cs/>
          <w:lang w:bidi="th-TH"/>
        </w:rPr>
        <w:instrText>05/15/</w:instrText>
      </w:r>
      <w:r w:rsidR="0003670A" w:rsidRPr="00E3220E">
        <w:rPr>
          <w:lang w:bidi="th-TH"/>
        </w:rPr>
        <w:instrText>received&amp;#xD;</w:instrText>
      </w:r>
      <w:r w:rsidR="0003670A" w:rsidRPr="00E3220E">
        <w:rPr>
          <w:cs/>
          <w:lang w:bidi="th-TH"/>
        </w:rPr>
        <w:instrText>06/18/</w:instrText>
      </w:r>
      <w:r w:rsidR="0003670A" w:rsidRPr="00E3220E">
        <w:rPr>
          <w:lang w:bidi="th-TH"/>
        </w:rPr>
        <w:instrText>accepted&lt;/date&gt;&lt;/pub-dates&gt;&lt;/dates&gt;&lt;pub-location&gt;Oxford, UK&lt;/pub-location&gt;&lt;publisher&gt;Oxford University Press&lt;/publisher&gt;&lt;isbn&gt;</w:instrText>
      </w:r>
      <w:r w:rsidR="0003670A" w:rsidRPr="00E3220E">
        <w:rPr>
          <w:cs/>
          <w:lang w:bidi="th-TH"/>
        </w:rPr>
        <w:instrText>0305-1048</w:instrText>
      </w:r>
      <w:r w:rsidR="0003670A" w:rsidRPr="00E3220E">
        <w:rPr>
          <w:lang w:bidi="th-TH"/>
        </w:rPr>
        <w:instrText>&amp;#xD;</w:instrText>
      </w:r>
      <w:r w:rsidR="0003670A" w:rsidRPr="00E3220E">
        <w:rPr>
          <w:cs/>
          <w:lang w:bidi="th-TH"/>
        </w:rPr>
        <w:instrText>1362-4962</w:instrText>
      </w:r>
      <w:r w:rsidR="0003670A" w:rsidRPr="00E3220E">
        <w:rPr>
          <w:lang w:bidi="th-TH"/>
        </w:rPr>
        <w:instrText>&lt;/isbn&gt;&lt;accession-num&gt;PMC</w:instrText>
      </w:r>
      <w:r w:rsidR="0003670A" w:rsidRPr="00E3220E">
        <w:rPr>
          <w:cs/>
          <w:lang w:bidi="th-TH"/>
        </w:rPr>
        <w:instrText>169985</w:instrText>
      </w:r>
      <w:r w:rsidR="0003670A" w:rsidRPr="00E3220E">
        <w:rPr>
          <w:lang w:bidi="th-TH"/>
        </w:rPr>
        <w:instrText>&lt;/accession-num&gt;&lt;urls&gt;&lt;related-urls&gt;&lt;url&gt;http://www.ncbi.nlm.nih.gov/pmc/articles/PMC</w:instrText>
      </w:r>
      <w:r w:rsidR="0003670A" w:rsidRPr="00E3220E">
        <w:rPr>
          <w:cs/>
          <w:lang w:bidi="th-TH"/>
        </w:rPr>
        <w:instrText>169985/</w:instrText>
      </w:r>
      <w:r w:rsidR="0003670A" w:rsidRPr="00E3220E">
        <w:rPr>
          <w:lang w:bidi="th-TH"/>
        </w:rPr>
        <w:instrText>&lt;/url&gt;&lt;/related-urls&gt;&lt;/urls&gt;&lt;remote-database-name&gt;PMC&lt;/remote-database-name&gt;&lt;/record&gt;&lt;/Cite&gt;&lt;/EndNote&gt;</w:instrText>
      </w:r>
      <w:r w:rsidR="00192D31" w:rsidRPr="00E3220E">
        <w:rPr>
          <w:cs/>
          <w:lang w:bidi="th-TH"/>
        </w:rPr>
        <w:fldChar w:fldCharType="separate"/>
      </w:r>
      <w:r w:rsidR="0003670A" w:rsidRPr="00E3220E">
        <w:rPr>
          <w:vertAlign w:val="superscript"/>
          <w:cs/>
          <w:lang w:bidi="th-TH"/>
        </w:rPr>
        <w:t>46</w:t>
      </w:r>
      <w:r w:rsidR="00192D31" w:rsidRPr="00E3220E">
        <w:rPr>
          <w:cs/>
          <w:lang w:bidi="th-TH"/>
        </w:rPr>
        <w:fldChar w:fldCharType="end"/>
      </w:r>
      <w:r w:rsidR="00D94574" w:rsidRPr="00E3220E">
        <w:rPr>
          <w:cs/>
          <w:lang w:bidi="th-TH"/>
        </w:rPr>
        <w:t xml:space="preserve"> </w:t>
      </w:r>
      <w:r w:rsidR="00D94574" w:rsidRPr="00E3220E">
        <w:t xml:space="preserve">and linearity of the reaction </w:t>
      </w:r>
      <w:r w:rsidRPr="00E3220E">
        <w:t>were</w:t>
      </w:r>
      <w:r w:rsidR="00D94574" w:rsidRPr="00E3220E">
        <w:t xml:space="preserve"> performed</w:t>
      </w:r>
      <w:r w:rsidR="00D94574" w:rsidRPr="00E3220E">
        <w:rPr>
          <w:cs/>
          <w:lang w:bidi="th-TH"/>
        </w:rPr>
        <w:t xml:space="preserve">. </w:t>
      </w:r>
      <w:r w:rsidR="00D94574" w:rsidRPr="00E3220E">
        <w:t>Standard curve analyses were also used to confirm sensitivity</w:t>
      </w:r>
      <w:r w:rsidR="00D94574" w:rsidRPr="00E3220E">
        <w:rPr>
          <w:cs/>
          <w:lang w:bidi="th-TH"/>
        </w:rPr>
        <w:t xml:space="preserve"> (</w:t>
      </w:r>
      <w:r w:rsidR="00D94574" w:rsidRPr="00E3220E">
        <w:t>limit of detection</w:t>
      </w:r>
      <w:r w:rsidR="00D94574" w:rsidRPr="00E3220E">
        <w:rPr>
          <w:cs/>
          <w:lang w:bidi="th-TH"/>
        </w:rPr>
        <w:t>)</w:t>
      </w:r>
      <w:r w:rsidR="00D94574" w:rsidRPr="00E3220E">
        <w:t>, repeatability and reproducibility of the assay</w:t>
      </w:r>
      <w:r w:rsidR="00D94574" w:rsidRPr="00E3220E">
        <w:rPr>
          <w:cs/>
          <w:lang w:bidi="th-TH"/>
        </w:rPr>
        <w:t xml:space="preserve">. </w:t>
      </w:r>
      <w:r w:rsidR="00DF423F" w:rsidRPr="00E3220E">
        <w:t xml:space="preserve">Theoretically, the amount of DNA is doubled with every PCR cycle, meaning </w:t>
      </w:r>
      <w:r w:rsidR="0099134E" w:rsidRPr="00E3220E">
        <w:t xml:space="preserve">that </w:t>
      </w:r>
      <w:r w:rsidR="00DF423F" w:rsidRPr="00E3220E">
        <w:t xml:space="preserve">the efficiency </w:t>
      </w:r>
      <w:r w:rsidR="00DF423F" w:rsidRPr="00E3220E">
        <w:rPr>
          <w:cs/>
          <w:lang w:bidi="th-TH"/>
        </w:rPr>
        <w:t>(</w:t>
      </w:r>
      <w:r w:rsidR="00DF423F" w:rsidRPr="00E3220E">
        <w:t>E</w:t>
      </w:r>
      <w:r w:rsidR="00DF423F" w:rsidRPr="00E3220E">
        <w:rPr>
          <w:cs/>
          <w:lang w:bidi="th-TH"/>
        </w:rPr>
        <w:t xml:space="preserve">) </w:t>
      </w:r>
      <w:r w:rsidR="00DF423F" w:rsidRPr="00E3220E">
        <w:t>is equal to 1</w:t>
      </w:r>
      <w:r w:rsidR="002952AB" w:rsidRPr="00E3220E">
        <w:t>00</w:t>
      </w:r>
      <w:r w:rsidR="00EA353B" w:rsidRPr="00E3220E">
        <w:t>%</w:t>
      </w:r>
      <w:r w:rsidR="00E96664" w:rsidRPr="00E3220E">
        <w:t xml:space="preserve">. </w:t>
      </w:r>
      <w:r w:rsidR="00DF423F" w:rsidRPr="00E3220E">
        <w:t>However,</w:t>
      </w:r>
      <w:r w:rsidR="00DF423F" w:rsidRPr="00E3220E">
        <w:rPr>
          <w:i/>
          <w:iCs/>
          <w:vertAlign w:val="superscript"/>
          <w:cs/>
          <w:lang w:bidi="th-TH"/>
        </w:rPr>
        <w:t xml:space="preserve"> </w:t>
      </w:r>
      <w:r w:rsidR="00DF423F" w:rsidRPr="00E3220E">
        <w:t xml:space="preserve">in practice such an ideal efficiency is </w:t>
      </w:r>
      <w:r w:rsidR="002952AB" w:rsidRPr="00E3220E">
        <w:t>seldom</w:t>
      </w:r>
      <w:r w:rsidR="00DF423F" w:rsidRPr="00E3220E">
        <w:t xml:space="preserve"> reached due to sub</w:t>
      </w:r>
      <w:r w:rsidR="00DF423F" w:rsidRPr="00E3220E">
        <w:rPr>
          <w:cs/>
          <w:lang w:bidi="th-TH"/>
        </w:rPr>
        <w:t>-</w:t>
      </w:r>
      <w:r w:rsidR="00DF423F" w:rsidRPr="00E3220E">
        <w:t>optimal PCR conditions</w:t>
      </w:r>
      <w:r w:rsidR="00E96664" w:rsidRPr="00E3220E">
        <w:t xml:space="preserve"> such as, DNA poly</w:t>
      </w:r>
      <w:r w:rsidR="00730EA3" w:rsidRPr="00E3220E">
        <w:t>merase inhibition, contaminants</w:t>
      </w:r>
      <w:r w:rsidR="00AE6727" w:rsidRPr="00E3220E">
        <w:t>,</w:t>
      </w:r>
      <w:r w:rsidR="00E96664" w:rsidRPr="00E3220E">
        <w:t xml:space="preserve"> too much</w:t>
      </w:r>
      <w:r w:rsidR="00730EA3" w:rsidRPr="00E3220E">
        <w:t xml:space="preserve"> cDNA</w:t>
      </w:r>
      <w:r w:rsidR="00AE6727" w:rsidRPr="00E3220E">
        <w:t xml:space="preserve"> and</w:t>
      </w:r>
      <w:r w:rsidR="00730EA3" w:rsidRPr="00E3220E">
        <w:t xml:space="preserve"> pipetting errors</w:t>
      </w:r>
      <w:r w:rsidR="00192D31" w:rsidRPr="00E3220E">
        <w:fldChar w:fldCharType="begin"/>
      </w:r>
      <w:r w:rsidR="0003670A" w:rsidRPr="00E3220E">
        <w:instrText xml:space="preserve"> ADDIN EN.CITE &lt;EndNote&gt;&lt;Cite&gt;&lt;Author&gt;Svec&lt;/Author&gt;&lt;Year&gt;2015&lt;/Year&gt;&lt;RecNum&gt;515&lt;/RecNum&gt;&lt;DisplayText&gt;&lt;style face="superscript"&gt;47&lt;/style&gt;&lt;/DisplayText&gt;&lt;record&gt;&lt;rec-number&gt;515&lt;/rec-number&gt;&lt;foreign-keys&gt;&lt;key app="EN" db-id="25df52sah2t0thetfrjpetrqrpr22xtwd2tz" timestamp="1528406322"&gt;515&lt;/key&gt;&lt;/foreign-keys&gt;&lt;ref-type name="Journal Article"&gt;17&lt;/ref-type&gt;&lt;contributors&gt;&lt;authors&gt;&lt;author&gt;Svec, David&lt;/author&gt;&lt;author&gt;Tichopad, Ales&lt;/author&gt;&lt;author&gt;Novosadova, Vendula&lt;/author&gt;&lt;author&gt;Pfaffl, Michael W.&lt;/author&gt;&lt;author&gt;Kubista, Mikael&lt;/author&gt;&lt;/authors&gt;&lt;/contributors&gt;&lt;titles&gt;&lt;title&gt;How good is a PCR efficiency estimate: Recommendations for precise and robust qPCR efficiency assessments&lt;/title&gt;&lt;secondary-title&gt;Biomolecular Detection and Quantification&lt;/secondary-title&gt;&lt;/titles&gt;&lt;pages&gt;9-16&lt;/pages&gt;&lt;volume&gt;3&lt;/volume&gt;&lt;dates&gt;&lt;year&gt;2015&lt;/year&gt;&lt;pub-dates&gt;&lt;date&gt;03/11&amp;#xD;10/25/received&amp;#xD;01/24/revised&amp;#xD;01/28/accepted&lt;/date&gt;&lt;/pub-dates&gt;&lt;/dates&gt;&lt;publisher&gt;Elsevier&lt;/publisher&gt;&lt;isbn&gt;2214-7535&lt;/isbn&gt;&lt;accession-num&gt;PMC4822216&lt;/accession-num&gt;&lt;urls&gt;&lt;related-urls&gt;&lt;url&gt;http://www.ncbi.nlm.nih.gov/pmc/articles/PMC4822216/&lt;/url&gt;&lt;/related-urls&gt;&lt;/urls&gt;&lt;electronic-resource-num&gt;10.1016/j.bdq.2015.01.005&lt;/electronic-resource-num&gt;&lt;remote-database-name&gt;PMC&lt;/remote-database-name&gt;&lt;/record&gt;&lt;/Cite&gt;&lt;/EndNote&gt;</w:instrText>
      </w:r>
      <w:r w:rsidR="00192D31" w:rsidRPr="00E3220E">
        <w:fldChar w:fldCharType="separate"/>
      </w:r>
      <w:r w:rsidR="0003670A" w:rsidRPr="00E3220E">
        <w:rPr>
          <w:vertAlign w:val="superscript"/>
        </w:rPr>
        <w:t>47</w:t>
      </w:r>
      <w:r w:rsidR="00192D31" w:rsidRPr="00E3220E">
        <w:fldChar w:fldCharType="end"/>
      </w:r>
      <w:r w:rsidR="00DF423F" w:rsidRPr="00E3220E">
        <w:rPr>
          <w:cs/>
          <w:lang w:bidi="th-TH"/>
        </w:rPr>
        <w:t>.</w:t>
      </w:r>
      <w:r w:rsidR="00E96664" w:rsidRPr="00E3220E">
        <w:rPr>
          <w:cs/>
          <w:lang w:bidi="th-TH"/>
        </w:rPr>
        <w:t xml:space="preserve"> </w:t>
      </w:r>
      <w:r w:rsidR="00E96664" w:rsidRPr="00E3220E">
        <w:t>Typically, amplification E range from 90-110</w:t>
      </w:r>
      <w:r w:rsidR="00EA353B" w:rsidRPr="00E3220E">
        <w:t>%</w:t>
      </w:r>
      <w:r w:rsidR="00E070DB" w:rsidRPr="00E3220E">
        <w:t xml:space="preserve"> for good assays</w:t>
      </w:r>
      <w:r w:rsidR="00AE6727" w:rsidRPr="00E3220E">
        <w:t xml:space="preserve">, in </w:t>
      </w:r>
      <w:r w:rsidR="00E3220E" w:rsidRPr="00E3220E">
        <w:rPr>
          <w:b/>
        </w:rPr>
        <w:t>Figure 6A</w:t>
      </w:r>
      <w:r w:rsidR="00AE6727" w:rsidRPr="00E3220E">
        <w:t xml:space="preserve"> an efficiency of 94.5</w:t>
      </w:r>
      <w:r w:rsidR="00EA353B" w:rsidRPr="00E3220E">
        <w:t>%</w:t>
      </w:r>
      <w:r w:rsidR="00AE6727" w:rsidRPr="00E3220E">
        <w:t xml:space="preserve"> was calculated using 8 serially diluted </w:t>
      </w:r>
      <w:proofErr w:type="spellStart"/>
      <w:r w:rsidR="00AE6727" w:rsidRPr="00E3220E">
        <w:t>pTiLV</w:t>
      </w:r>
      <w:proofErr w:type="spellEnd"/>
      <w:r w:rsidR="00AE6727" w:rsidRPr="00E3220E">
        <w:t xml:space="preserve"> samples, while, the assay efficiency in the assay shown in </w:t>
      </w:r>
      <w:r w:rsidR="00E3220E" w:rsidRPr="00E3220E">
        <w:rPr>
          <w:b/>
        </w:rPr>
        <w:t>Figure 6B</w:t>
      </w:r>
      <w:r w:rsidR="00AE6727" w:rsidRPr="00E3220E">
        <w:t xml:space="preserve"> using 7 serially diluted </w:t>
      </w:r>
      <w:proofErr w:type="spellStart"/>
      <w:r w:rsidR="00AE6727" w:rsidRPr="00E3220E">
        <w:t>pTiLV</w:t>
      </w:r>
      <w:proofErr w:type="spellEnd"/>
      <w:r w:rsidR="00AE6727" w:rsidRPr="00E3220E">
        <w:t xml:space="preserve"> samples was 101.2</w:t>
      </w:r>
      <w:r w:rsidR="00EA353B" w:rsidRPr="00E3220E">
        <w:t>%</w:t>
      </w:r>
      <w:r w:rsidR="00E070DB" w:rsidRPr="00E3220E">
        <w:t>.</w:t>
      </w:r>
      <w:r w:rsidR="003545FB" w:rsidRPr="00E3220E">
        <w:t xml:space="preserve"> An efficiency of over 100</w:t>
      </w:r>
      <w:r w:rsidR="00EA353B" w:rsidRPr="00E3220E">
        <w:t>%</w:t>
      </w:r>
      <w:r w:rsidR="003545FB" w:rsidRPr="00E3220E">
        <w:t xml:space="preserve"> is usually due to the presence of PCR inhibitors in the assay. Linear regression analysis of the standard plot also allows for the calculation of the number of </w:t>
      </w:r>
      <w:proofErr w:type="spellStart"/>
      <w:r w:rsidR="003545FB" w:rsidRPr="00E3220E">
        <w:t>TiLV</w:t>
      </w:r>
      <w:proofErr w:type="spellEnd"/>
      <w:r w:rsidR="003545FB" w:rsidRPr="00E3220E">
        <w:t xml:space="preserve"> copies in each sample</w:t>
      </w:r>
      <w:r w:rsidR="003545FB" w:rsidRPr="00E3220E">
        <w:rPr>
          <w:cs/>
          <w:lang w:bidi="th-TH"/>
        </w:rPr>
        <w:fldChar w:fldCharType="begin">
          <w:fldData xml:space="preserve">PEVuZE5vdGU+PENpdGU+PEF1dGhvcj5IZWlkPC9BdXRob3I+PFllYXI+MTk5NjwvWWVhcj48UmVj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</w:fldData>
        </w:fldChar>
      </w:r>
      <w:r w:rsidR="0003670A" w:rsidRPr="00E3220E">
        <w:rPr>
          <w:lang w:bidi="th-TH"/>
        </w:rPr>
        <w:instrText xml:space="preserve"> ADDIN EN.CITE </w:instrText>
      </w:r>
      <w:r w:rsidR="0003670A" w:rsidRPr="00E3220E">
        <w:rPr>
          <w:lang w:bidi="th-TH"/>
        </w:rPr>
        <w:fldChar w:fldCharType="begin">
          <w:fldData xml:space="preserve">PEVuZE5vdGU+PENpdGU+PEF1dGhvcj5IZWlkPC9BdXRob3I+PFllYXI+MTk5NjwvWWVhcj48UmVj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</w:fldData>
        </w:fldChar>
      </w:r>
      <w:r w:rsidR="0003670A" w:rsidRPr="00E3220E">
        <w:rPr>
          <w:lang w:bidi="th-TH"/>
        </w:rPr>
        <w:instrText xml:space="preserve"> ADDIN EN.CITE.DATA </w:instrText>
      </w:r>
      <w:r w:rsidR="0003670A" w:rsidRPr="00E3220E">
        <w:rPr>
          <w:lang w:bidi="th-TH"/>
        </w:rPr>
      </w:r>
      <w:r w:rsidR="0003670A" w:rsidRPr="00E3220E">
        <w:rPr>
          <w:lang w:bidi="th-TH"/>
        </w:rPr>
        <w:fldChar w:fldCharType="end"/>
      </w:r>
      <w:r w:rsidR="003545FB" w:rsidRPr="00E3220E">
        <w:rPr>
          <w:cs/>
          <w:lang w:bidi="th-TH"/>
        </w:rPr>
      </w:r>
      <w:r w:rsidR="003545FB" w:rsidRPr="00E3220E">
        <w:rPr>
          <w:cs/>
          <w:lang w:bidi="th-TH"/>
        </w:rPr>
        <w:fldChar w:fldCharType="separate"/>
      </w:r>
      <w:r w:rsidR="0003670A" w:rsidRPr="00E3220E">
        <w:rPr>
          <w:vertAlign w:val="superscript"/>
          <w:cs/>
          <w:lang w:bidi="th-TH"/>
        </w:rPr>
        <w:t>41</w:t>
      </w:r>
      <w:r w:rsidR="0003670A" w:rsidRPr="00E3220E">
        <w:rPr>
          <w:vertAlign w:val="superscript"/>
          <w:lang w:bidi="th-TH"/>
        </w:rPr>
        <w:t>,</w:t>
      </w:r>
      <w:r w:rsidR="0003670A" w:rsidRPr="00E3220E">
        <w:rPr>
          <w:vertAlign w:val="superscript"/>
          <w:cs/>
          <w:lang w:bidi="th-TH"/>
        </w:rPr>
        <w:t>42</w:t>
      </w:r>
      <w:r w:rsidR="0003670A" w:rsidRPr="00E3220E">
        <w:rPr>
          <w:vertAlign w:val="superscript"/>
          <w:lang w:bidi="th-TH"/>
        </w:rPr>
        <w:t>,</w:t>
      </w:r>
      <w:r w:rsidR="0003670A" w:rsidRPr="00E3220E">
        <w:rPr>
          <w:vertAlign w:val="superscript"/>
          <w:cs/>
          <w:lang w:bidi="th-TH"/>
        </w:rPr>
        <w:t>45</w:t>
      </w:r>
      <w:r w:rsidR="003545FB" w:rsidRPr="00E3220E">
        <w:rPr>
          <w:cs/>
          <w:lang w:bidi="th-TH"/>
        </w:rPr>
        <w:fldChar w:fldCharType="end"/>
      </w:r>
      <w:r w:rsidR="003545FB" w:rsidRPr="00E3220E">
        <w:rPr>
          <w:cs/>
          <w:lang w:bidi="th-TH"/>
        </w:rPr>
        <w:t xml:space="preserve">, </w:t>
      </w:r>
      <w:r w:rsidR="003545FB" w:rsidRPr="00E3220E">
        <w:t xml:space="preserve">as can be observed for the three </w:t>
      </w:r>
      <w:proofErr w:type="spellStart"/>
      <w:r w:rsidR="003545FB" w:rsidRPr="00E3220E">
        <w:t>TiLV</w:t>
      </w:r>
      <w:proofErr w:type="spellEnd"/>
      <w:r w:rsidR="003545FB" w:rsidRPr="00E3220E">
        <w:t xml:space="preserve"> samples shown in red in </w:t>
      </w:r>
      <w:r w:rsidR="00E3220E" w:rsidRPr="00E3220E">
        <w:rPr>
          <w:b/>
        </w:rPr>
        <w:t>Figure 6B</w:t>
      </w:r>
      <w:r w:rsidR="003545FB" w:rsidRPr="00E3220E">
        <w:t xml:space="preserve"> which is in line with the results for samples S1, S3 and S5 shown in </w:t>
      </w:r>
      <w:r w:rsidR="00E3220E" w:rsidRPr="00E3220E">
        <w:rPr>
          <w:b/>
        </w:rPr>
        <w:t>Figure 3B</w:t>
      </w:r>
      <w:r w:rsidR="003545FB" w:rsidRPr="00E3220E">
        <w:rPr>
          <w:cs/>
          <w:lang w:bidi="th-TH"/>
        </w:rPr>
        <w:t>.</w:t>
      </w:r>
    </w:p>
    <w:p w14:paraId="491D589D" w14:textId="77777777" w:rsidR="00120145" w:rsidRPr="00E3220E" w:rsidRDefault="00120145" w:rsidP="00E3220E">
      <w:pPr>
        <w:widowControl/>
        <w:jc w:val="left"/>
        <w:rPr>
          <w:cs/>
          <w:lang w:bidi="th-TH"/>
        </w:rPr>
      </w:pPr>
    </w:p>
    <w:p w14:paraId="7F5815FC" w14:textId="69168FF4" w:rsidR="004A71E4" w:rsidRPr="00E3220E" w:rsidRDefault="00120145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color w:val="000000" w:themeColor="text1"/>
          <w:cs/>
          <w:lang w:bidi="th-TH"/>
        </w:rPr>
        <w:t xml:space="preserve">[Enter </w:t>
      </w:r>
      <w:r w:rsidR="00E3220E" w:rsidRPr="00E3220E">
        <w:rPr>
          <w:b/>
          <w:color w:val="000000" w:themeColor="text1"/>
          <w:cs/>
          <w:lang w:bidi="th-TH"/>
        </w:rPr>
        <w:t>Figure 6</w:t>
      </w:r>
      <w:r w:rsidRPr="00E3220E">
        <w:rPr>
          <w:color w:val="000000" w:themeColor="text1"/>
          <w:cs/>
          <w:lang w:bidi="th-TH"/>
        </w:rPr>
        <w:t xml:space="preserve"> here]</w:t>
      </w:r>
    </w:p>
    <w:p w14:paraId="67830F87" w14:textId="77777777" w:rsidR="00E96664" w:rsidRPr="00E3220E" w:rsidRDefault="00E96664" w:rsidP="00E3220E">
      <w:pPr>
        <w:widowControl/>
        <w:jc w:val="left"/>
        <w:rPr>
          <w:color w:val="000000" w:themeColor="text1"/>
          <w:lang w:bidi="th-TH"/>
        </w:rPr>
      </w:pPr>
    </w:p>
    <w:p w14:paraId="3C9083F6" w14:textId="0568C9B0" w:rsidR="00B32616" w:rsidRPr="00E3220E" w:rsidRDefault="00B32616" w:rsidP="00E3220E">
      <w:pPr>
        <w:widowControl/>
        <w:jc w:val="left"/>
        <w:rPr>
          <w:color w:val="808080"/>
          <w:cs/>
          <w:lang w:bidi="th-TH"/>
        </w:rPr>
      </w:pPr>
      <w:r w:rsidRPr="00E3220E">
        <w:rPr>
          <w:b/>
        </w:rPr>
        <w:t xml:space="preserve">FIGURE </w:t>
      </w:r>
      <w:r w:rsidR="0013621E" w:rsidRPr="00E3220E">
        <w:rPr>
          <w:b/>
        </w:rPr>
        <w:t xml:space="preserve">AND TABLE </w:t>
      </w:r>
      <w:r w:rsidRPr="00E3220E">
        <w:rPr>
          <w:b/>
        </w:rPr>
        <w:t>LEGENDS</w:t>
      </w:r>
      <w:r w:rsidRPr="00E3220E">
        <w:rPr>
          <w:b/>
          <w:bCs/>
          <w:cs/>
          <w:lang w:bidi="th-TH"/>
        </w:rPr>
        <w:t>:</w:t>
      </w:r>
    </w:p>
    <w:p w14:paraId="3E9BE944" w14:textId="77777777" w:rsidR="00A2645B" w:rsidRPr="00E3220E" w:rsidRDefault="00A2645B" w:rsidP="00E3220E">
      <w:pPr>
        <w:widowControl/>
        <w:jc w:val="left"/>
        <w:rPr>
          <w:color w:val="808080"/>
          <w:cs/>
          <w:lang w:bidi="th-TH"/>
        </w:rPr>
      </w:pPr>
    </w:p>
    <w:p w14:paraId="47F489EC" w14:textId="46901949" w:rsidR="00A2645B" w:rsidRPr="00E3220E" w:rsidRDefault="00E3220E" w:rsidP="00E3220E">
      <w:pPr>
        <w:widowControl/>
        <w:jc w:val="left"/>
        <w:rPr>
          <w:color w:val="808080"/>
          <w:cs/>
          <w:lang w:bidi="th-TH"/>
        </w:rPr>
      </w:pPr>
      <w:r w:rsidRPr="00F32E78">
        <w:rPr>
          <w:b/>
          <w:color w:val="auto"/>
          <w:cs/>
          <w:lang w:bidi="th-TH"/>
        </w:rPr>
        <w:t>Table 1</w:t>
      </w:r>
      <w:r w:rsidR="00A2645B" w:rsidRPr="00F32E78">
        <w:rPr>
          <w:b/>
          <w:color w:val="auto"/>
          <w:cs/>
          <w:lang w:bidi="th-TH"/>
        </w:rPr>
        <w:t>.</w:t>
      </w:r>
      <w:r w:rsidR="00A2645B" w:rsidRPr="00E3220E">
        <w:rPr>
          <w:color w:val="auto"/>
          <w:cs/>
          <w:lang w:bidi="th-TH"/>
        </w:rPr>
        <w:t xml:space="preserve"> </w:t>
      </w:r>
      <w:r w:rsidR="00A2645B" w:rsidRPr="00E3220E">
        <w:t xml:space="preserve">Published primer pairs for the amplification of </w:t>
      </w:r>
      <w:proofErr w:type="spellStart"/>
      <w:r w:rsidR="00A2645B" w:rsidRPr="00E3220E">
        <w:t>TiLV</w:t>
      </w:r>
      <w:proofErr w:type="spellEnd"/>
      <w:r w:rsidR="00A2645B" w:rsidRPr="00E3220E">
        <w:t xml:space="preserve"> cDNA using endpoint PCR.</w:t>
      </w:r>
      <w:r w:rsidR="00201EC0" w:rsidRPr="00E3220E">
        <w:t xml:space="preserve"> The pri</w:t>
      </w:r>
      <w:r w:rsidR="009F3C88" w:rsidRPr="00E3220E">
        <w:t>m</w:t>
      </w:r>
      <w:r w:rsidR="00201EC0" w:rsidRPr="00E3220E">
        <w:t>er set shown in bold</w:t>
      </w:r>
      <w:r w:rsidR="003545FB" w:rsidRPr="00E3220E">
        <w:t xml:space="preserve"> </w:t>
      </w:r>
      <w:r w:rsidR="00201EC0" w:rsidRPr="00E3220E">
        <w:t xml:space="preserve">were used to generate the representative results shown in </w:t>
      </w:r>
      <w:r w:rsidRPr="00E3220E">
        <w:rPr>
          <w:b/>
        </w:rPr>
        <w:t>Figure 3A</w:t>
      </w:r>
      <w:r w:rsidR="00201EC0" w:rsidRPr="00E3220E">
        <w:t xml:space="preserve"> and </w:t>
      </w:r>
      <w:r w:rsidR="00F32E78" w:rsidRPr="00F32E78">
        <w:rPr>
          <w:b/>
        </w:rPr>
        <w:t>3</w:t>
      </w:r>
      <w:r w:rsidR="00201EC0" w:rsidRPr="00F32E78">
        <w:rPr>
          <w:b/>
        </w:rPr>
        <w:t>B</w:t>
      </w:r>
      <w:r w:rsidR="00201EC0" w:rsidRPr="00E3220E">
        <w:t>.</w:t>
      </w:r>
    </w:p>
    <w:p w14:paraId="39391DAF" w14:textId="77777777" w:rsidR="00A2645B" w:rsidRPr="00E3220E" w:rsidRDefault="00A2645B" w:rsidP="00E3220E">
      <w:pPr>
        <w:widowControl/>
        <w:jc w:val="left"/>
        <w:rPr>
          <w:bCs/>
          <w:color w:val="808080"/>
        </w:rPr>
      </w:pPr>
    </w:p>
    <w:p w14:paraId="367DC366" w14:textId="68173051" w:rsidR="009526BF" w:rsidRPr="00E3220E" w:rsidRDefault="00E3220E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b/>
          <w:color w:val="000000" w:themeColor="text1"/>
          <w:lang w:bidi="th-TH"/>
        </w:rPr>
        <w:t>Figure 1</w:t>
      </w:r>
      <w:r w:rsidR="00EA0DD3" w:rsidRPr="00E3220E">
        <w:rPr>
          <w:color w:val="000000" w:themeColor="text1"/>
          <w:lang w:bidi="th-TH"/>
        </w:rPr>
        <w:t xml:space="preserve">. </w:t>
      </w:r>
      <w:r w:rsidR="00EA0DD3" w:rsidRPr="00F32E78">
        <w:rPr>
          <w:b/>
          <w:color w:val="000000" w:themeColor="text1"/>
          <w:cs/>
          <w:lang w:bidi="th-TH"/>
        </w:rPr>
        <w:t>Tilapia dissection and sample collection.</w:t>
      </w:r>
      <w:r w:rsidR="00EA0DD3" w:rsidRPr="00E3220E">
        <w:rPr>
          <w:color w:val="000000" w:themeColor="text1"/>
          <w:cs/>
          <w:lang w:bidi="th-TH"/>
        </w:rPr>
        <w:t xml:space="preserve"> </w:t>
      </w:r>
      <w:r w:rsidR="00EA0DD3" w:rsidRPr="00E3220E">
        <w:rPr>
          <w:b/>
          <w:color w:val="000000" w:themeColor="text1"/>
          <w:lang w:bidi="th-TH"/>
        </w:rPr>
        <w:t>A</w:t>
      </w:r>
      <w:r w:rsidR="00EA0DD3" w:rsidRPr="00E3220E">
        <w:rPr>
          <w:color w:val="000000" w:themeColor="text1"/>
          <w:cs/>
          <w:lang w:bidi="th-TH"/>
        </w:rPr>
        <w:t xml:space="preserve">. </w:t>
      </w:r>
      <w:proofErr w:type="spellStart"/>
      <w:r w:rsidR="009526BF" w:rsidRPr="00E3220E">
        <w:rPr>
          <w:color w:val="000000" w:themeColor="text1"/>
          <w:lang w:bidi="th-TH"/>
        </w:rPr>
        <w:t>TiLV</w:t>
      </w:r>
      <w:proofErr w:type="spellEnd"/>
      <w:r w:rsidR="009526BF" w:rsidRPr="00E3220E">
        <w:rPr>
          <w:color w:val="000000" w:themeColor="text1"/>
          <w:cs/>
          <w:lang w:bidi="th-TH"/>
        </w:rPr>
        <w:t>-</w:t>
      </w:r>
      <w:r w:rsidR="009526BF" w:rsidRPr="00E3220E">
        <w:rPr>
          <w:color w:val="000000" w:themeColor="text1"/>
          <w:lang w:bidi="th-TH"/>
        </w:rPr>
        <w:t xml:space="preserve">infected red </w:t>
      </w:r>
      <w:r w:rsidR="0099134E" w:rsidRPr="00E3220E">
        <w:rPr>
          <w:color w:val="000000" w:themeColor="text1"/>
          <w:lang w:bidi="th-TH"/>
        </w:rPr>
        <w:t xml:space="preserve">hybrid </w:t>
      </w:r>
      <w:r w:rsidR="009526BF" w:rsidRPr="00E3220E">
        <w:rPr>
          <w:color w:val="000000" w:themeColor="text1"/>
          <w:lang w:bidi="th-TH"/>
        </w:rPr>
        <w:t xml:space="preserve">tilapia with </w:t>
      </w:r>
      <w:r w:rsidR="005537C9" w:rsidRPr="00E3220E">
        <w:rPr>
          <w:color w:val="000000" w:themeColor="text1"/>
          <w:lang w:bidi="th-TH"/>
        </w:rPr>
        <w:t xml:space="preserve">skin </w:t>
      </w:r>
      <w:proofErr w:type="spellStart"/>
      <w:r w:rsidR="005537C9" w:rsidRPr="00E3220E">
        <w:rPr>
          <w:color w:val="000000" w:themeColor="text1"/>
          <w:lang w:bidi="th-TH"/>
        </w:rPr>
        <w:t>leisons</w:t>
      </w:r>
      <w:proofErr w:type="spellEnd"/>
      <w:r w:rsidR="005537C9" w:rsidRPr="00E3220E">
        <w:rPr>
          <w:color w:val="000000" w:themeColor="text1"/>
          <w:lang w:bidi="th-TH"/>
        </w:rPr>
        <w:t>,</w:t>
      </w:r>
      <w:r w:rsidR="0099134E" w:rsidRPr="00E3220E">
        <w:rPr>
          <w:color w:val="000000" w:themeColor="text1"/>
          <w:lang w:bidi="th-TH"/>
        </w:rPr>
        <w:t xml:space="preserve"> redness around the mouth and operculum, skin erosion and corneal opacity</w:t>
      </w:r>
      <w:r w:rsidR="00C05EDF" w:rsidRPr="00E3220E">
        <w:rPr>
          <w:color w:val="000000" w:themeColor="text1"/>
          <w:lang w:bidi="th-TH"/>
        </w:rPr>
        <w:t>.</w:t>
      </w:r>
      <w:r w:rsidR="008713F4" w:rsidRPr="00E3220E">
        <w:rPr>
          <w:b/>
          <w:color w:val="000000" w:themeColor="text1"/>
          <w:cs/>
          <w:lang w:bidi="th-TH"/>
        </w:rPr>
        <w:t xml:space="preserve"> </w:t>
      </w:r>
      <w:r w:rsidR="008713F4" w:rsidRPr="00E3220E">
        <w:rPr>
          <w:b/>
          <w:color w:val="000000" w:themeColor="text1"/>
          <w:lang w:bidi="th-TH"/>
        </w:rPr>
        <w:t>B</w:t>
      </w:r>
      <w:r w:rsidR="008713F4" w:rsidRPr="00E3220E">
        <w:rPr>
          <w:color w:val="000000" w:themeColor="text1"/>
          <w:cs/>
          <w:lang w:bidi="th-TH"/>
        </w:rPr>
        <w:t xml:space="preserve">. </w:t>
      </w:r>
      <w:r w:rsidR="009526BF" w:rsidRPr="00E3220E">
        <w:rPr>
          <w:color w:val="000000" w:themeColor="text1"/>
          <w:lang w:bidi="th-TH"/>
        </w:rPr>
        <w:t xml:space="preserve">Sectioned red </w:t>
      </w:r>
      <w:r w:rsidR="0099134E" w:rsidRPr="00E3220E">
        <w:rPr>
          <w:color w:val="000000" w:themeColor="text1"/>
          <w:lang w:bidi="th-TH"/>
        </w:rPr>
        <w:t xml:space="preserve">hybrid </w:t>
      </w:r>
      <w:r w:rsidR="009526BF" w:rsidRPr="00E3220E">
        <w:rPr>
          <w:color w:val="000000" w:themeColor="text1"/>
          <w:lang w:bidi="th-TH"/>
        </w:rPr>
        <w:t>tilapia</w:t>
      </w:r>
      <w:r w:rsidR="005537C9" w:rsidRPr="00E3220E">
        <w:rPr>
          <w:color w:val="000000" w:themeColor="text1"/>
          <w:lang w:bidi="th-TH"/>
        </w:rPr>
        <w:t xml:space="preserve"> to allow for </w:t>
      </w:r>
      <w:r w:rsidR="0099134E" w:rsidRPr="00E3220E">
        <w:rPr>
          <w:color w:val="000000" w:themeColor="text1"/>
          <w:lang w:bidi="th-TH"/>
        </w:rPr>
        <w:t xml:space="preserve">tissue collection from </w:t>
      </w:r>
      <w:r w:rsidR="005537C9" w:rsidRPr="00E3220E">
        <w:rPr>
          <w:color w:val="000000" w:themeColor="text1"/>
          <w:lang w:bidi="th-TH"/>
        </w:rPr>
        <w:t xml:space="preserve">the </w:t>
      </w:r>
      <w:r w:rsidR="0099134E" w:rsidRPr="00E3220E">
        <w:rPr>
          <w:color w:val="000000" w:themeColor="text1"/>
          <w:lang w:bidi="th-TH"/>
        </w:rPr>
        <w:t xml:space="preserve">liver </w:t>
      </w:r>
      <w:r w:rsidR="009526BF" w:rsidRPr="00E3220E">
        <w:rPr>
          <w:color w:val="000000" w:themeColor="text1"/>
          <w:cs/>
          <w:lang w:bidi="th-TH"/>
        </w:rPr>
        <w:t>(</w:t>
      </w:r>
      <w:r w:rsidR="009526BF" w:rsidRPr="00E3220E">
        <w:rPr>
          <w:color w:val="000000" w:themeColor="text1"/>
          <w:lang w:bidi="th-TH"/>
        </w:rPr>
        <w:t xml:space="preserve">at the point of </w:t>
      </w:r>
      <w:r w:rsidR="0019391A" w:rsidRPr="00E3220E">
        <w:rPr>
          <w:color w:val="000000" w:themeColor="text1"/>
          <w:lang w:bidi="th-TH"/>
        </w:rPr>
        <w:t xml:space="preserve">blue </w:t>
      </w:r>
      <w:r w:rsidR="009526BF" w:rsidRPr="00E3220E">
        <w:rPr>
          <w:color w:val="000000" w:themeColor="text1"/>
          <w:lang w:bidi="th-TH"/>
        </w:rPr>
        <w:t>arrow</w:t>
      </w:r>
      <w:r w:rsidR="009526BF" w:rsidRPr="00E3220E">
        <w:rPr>
          <w:color w:val="000000" w:themeColor="text1"/>
          <w:cs/>
          <w:lang w:bidi="th-TH"/>
        </w:rPr>
        <w:t>)</w:t>
      </w:r>
      <w:r w:rsidR="0099134E" w:rsidRPr="00E3220E">
        <w:rPr>
          <w:color w:val="000000" w:themeColor="text1"/>
          <w:lang w:bidi="th-TH"/>
        </w:rPr>
        <w:t>, spleen or head kidney</w:t>
      </w:r>
      <w:r w:rsidR="004B3323" w:rsidRPr="00E3220E">
        <w:rPr>
          <w:color w:val="000000" w:themeColor="text1"/>
          <w:lang w:bidi="th-TH"/>
        </w:rPr>
        <w:t xml:space="preserve"> organs</w:t>
      </w:r>
      <w:r w:rsidR="009526BF" w:rsidRPr="00E3220E">
        <w:rPr>
          <w:color w:val="000000" w:themeColor="text1"/>
          <w:cs/>
          <w:lang w:bidi="th-TH"/>
        </w:rPr>
        <w:t>.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The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red-hybrid tilapia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weighed</w:t>
      </w:r>
      <w:r w:rsidR="00C05EDF" w:rsidRPr="00E3220E">
        <w:rPr>
          <w:color w:val="000000" w:themeColor="text1"/>
          <w:cs/>
          <w:lang w:bidi="th-TH"/>
        </w:rPr>
        <w:t xml:space="preserve"> 10 </w:t>
      </w:r>
      <w:r w:rsidR="00C05EDF" w:rsidRPr="00E3220E">
        <w:rPr>
          <w:color w:val="000000" w:themeColor="text1"/>
          <w:lang w:bidi="th-TH"/>
        </w:rPr>
        <w:t>g,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measured</w:t>
      </w:r>
      <w:r w:rsidR="00C05EDF" w:rsidRPr="00E3220E">
        <w:rPr>
          <w:color w:val="000000" w:themeColor="text1"/>
          <w:cs/>
          <w:lang w:bidi="th-TH"/>
        </w:rPr>
        <w:t xml:space="preserve"> 5.5 </w:t>
      </w:r>
      <w:r w:rsidR="00C05EDF" w:rsidRPr="00E3220E">
        <w:rPr>
          <w:color w:val="000000" w:themeColor="text1"/>
          <w:lang w:bidi="th-TH"/>
        </w:rPr>
        <w:t>cm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in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length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and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had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been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reared</w:t>
      </w:r>
      <w:r w:rsidR="00C05EDF" w:rsidRPr="00E3220E">
        <w:rPr>
          <w:color w:val="000000" w:themeColor="text1"/>
          <w:cs/>
          <w:lang w:bidi="th-TH"/>
        </w:rPr>
        <w:t xml:space="preserve"> </w:t>
      </w:r>
      <w:r w:rsidR="00C05EDF" w:rsidRPr="00E3220E">
        <w:rPr>
          <w:color w:val="000000" w:themeColor="text1"/>
          <w:lang w:bidi="th-TH"/>
        </w:rPr>
        <w:t>for</w:t>
      </w:r>
      <w:r w:rsidR="00C05EDF" w:rsidRPr="00E3220E">
        <w:rPr>
          <w:color w:val="000000" w:themeColor="text1"/>
          <w:cs/>
          <w:lang w:bidi="th-TH"/>
        </w:rPr>
        <w:t xml:space="preserve"> 45 </w:t>
      </w:r>
      <w:r w:rsidR="00C05EDF" w:rsidRPr="00E3220E">
        <w:rPr>
          <w:color w:val="000000" w:themeColor="text1"/>
          <w:lang w:bidi="th-TH"/>
        </w:rPr>
        <w:t>d.</w:t>
      </w:r>
    </w:p>
    <w:p w14:paraId="0D1539E0" w14:textId="77777777" w:rsidR="005E07CA" w:rsidRPr="00E3220E" w:rsidRDefault="005E07CA" w:rsidP="00E3220E">
      <w:pPr>
        <w:widowControl/>
        <w:jc w:val="left"/>
        <w:rPr>
          <w:color w:val="000000" w:themeColor="text1"/>
          <w:cs/>
          <w:lang w:bidi="th-TH"/>
        </w:rPr>
      </w:pPr>
    </w:p>
    <w:p w14:paraId="1C735C09" w14:textId="5C496AF0" w:rsidR="009526BF" w:rsidRPr="00E3220E" w:rsidRDefault="00E3220E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b/>
          <w:color w:val="000000" w:themeColor="text1"/>
          <w:lang w:bidi="th-TH"/>
        </w:rPr>
        <w:t>Figure 2</w:t>
      </w:r>
      <w:r w:rsidR="005E07CA" w:rsidRPr="00E3220E">
        <w:rPr>
          <w:color w:val="000000" w:themeColor="text1"/>
          <w:cs/>
          <w:lang w:bidi="th-TH"/>
        </w:rPr>
        <w:t xml:space="preserve">. </w:t>
      </w:r>
      <w:r w:rsidR="008713F4" w:rsidRPr="00E3220E">
        <w:rPr>
          <w:color w:val="000000" w:themeColor="text1"/>
          <w:lang w:bidi="th-TH"/>
        </w:rPr>
        <w:t>Spectrophotometric quantification of total RNA extracted from diseased tilapia tissues</w:t>
      </w:r>
      <w:r w:rsidR="008713F4" w:rsidRPr="00E3220E">
        <w:rPr>
          <w:color w:val="000000" w:themeColor="text1"/>
          <w:cs/>
          <w:lang w:bidi="th-TH"/>
        </w:rPr>
        <w:t xml:space="preserve">. </w:t>
      </w:r>
      <w:r w:rsidR="008713F4" w:rsidRPr="00E3220E">
        <w:rPr>
          <w:b/>
          <w:color w:val="000000" w:themeColor="text1"/>
          <w:lang w:bidi="th-TH"/>
        </w:rPr>
        <w:t>A</w:t>
      </w:r>
      <w:r w:rsidR="008713F4" w:rsidRPr="00E3220E">
        <w:rPr>
          <w:color w:val="000000" w:themeColor="text1"/>
          <w:cs/>
          <w:lang w:bidi="th-TH"/>
        </w:rPr>
        <w:t>.</w:t>
      </w:r>
      <w:r w:rsidR="005537C9" w:rsidRPr="00E3220E">
        <w:t xml:space="preserve"> purity ratios and spectral profiles</w:t>
      </w:r>
      <w:r w:rsidR="008713F4" w:rsidRPr="00E3220E">
        <w:rPr>
          <w:color w:val="000000" w:themeColor="text1"/>
          <w:cs/>
          <w:lang w:bidi="th-TH"/>
        </w:rPr>
        <w:t xml:space="preserve"> </w:t>
      </w:r>
      <w:r w:rsidR="005537C9" w:rsidRPr="00E3220E">
        <w:rPr>
          <w:color w:val="000000" w:themeColor="text1"/>
          <w:lang w:bidi="th-TH"/>
        </w:rPr>
        <w:t>from a successful</w:t>
      </w:r>
      <w:r w:rsidR="008713F4" w:rsidRPr="00E3220E">
        <w:rPr>
          <w:color w:val="000000" w:themeColor="text1"/>
          <w:lang w:bidi="th-TH"/>
        </w:rPr>
        <w:t xml:space="preserve"> RNA preparation</w:t>
      </w:r>
      <w:r w:rsidR="008713F4" w:rsidRPr="00E3220E">
        <w:rPr>
          <w:color w:val="000000" w:themeColor="text1"/>
          <w:cs/>
          <w:lang w:bidi="th-TH"/>
        </w:rPr>
        <w:t xml:space="preserve">. </w:t>
      </w:r>
      <w:r w:rsidR="008713F4" w:rsidRPr="00E3220E">
        <w:rPr>
          <w:b/>
          <w:color w:val="000000" w:themeColor="text1"/>
          <w:lang w:bidi="th-TH"/>
        </w:rPr>
        <w:t>B</w:t>
      </w:r>
      <w:r w:rsidR="008713F4" w:rsidRPr="00E3220E">
        <w:rPr>
          <w:color w:val="000000" w:themeColor="text1"/>
          <w:cs/>
          <w:lang w:bidi="th-TH"/>
        </w:rPr>
        <w:t xml:space="preserve">. </w:t>
      </w:r>
      <w:r w:rsidR="005537C9" w:rsidRPr="00E3220E">
        <w:rPr>
          <w:color w:val="000000" w:themeColor="text1"/>
          <w:lang w:bidi="th-TH"/>
        </w:rPr>
        <w:t>As A, except representative of a poor RNA extraction procedure.</w:t>
      </w:r>
    </w:p>
    <w:p w14:paraId="252501BD" w14:textId="77777777" w:rsidR="005E07CA" w:rsidRPr="00E3220E" w:rsidRDefault="005E07CA" w:rsidP="00E3220E">
      <w:pPr>
        <w:widowControl/>
        <w:jc w:val="left"/>
        <w:rPr>
          <w:color w:val="000000" w:themeColor="text1"/>
          <w:lang w:bidi="th-TH"/>
        </w:rPr>
      </w:pPr>
    </w:p>
    <w:p w14:paraId="6482CC47" w14:textId="79A17B15" w:rsidR="009526BF" w:rsidRPr="00E3220E" w:rsidRDefault="00E3220E" w:rsidP="00E3220E">
      <w:pPr>
        <w:widowControl/>
        <w:jc w:val="left"/>
        <w:rPr>
          <w:color w:val="000000" w:themeColor="text1"/>
          <w:lang w:bidi="th-TH"/>
        </w:rPr>
      </w:pPr>
      <w:r w:rsidRPr="00E3220E">
        <w:rPr>
          <w:b/>
          <w:color w:val="000000" w:themeColor="text1"/>
          <w:lang w:bidi="th-TH"/>
        </w:rPr>
        <w:t>Figure 3</w:t>
      </w:r>
      <w:r w:rsidR="00EA0DD3" w:rsidRPr="00E3220E">
        <w:rPr>
          <w:color w:val="000000" w:themeColor="text1"/>
          <w:cs/>
          <w:lang w:bidi="th-TH"/>
        </w:rPr>
        <w:t xml:space="preserve">. TiLV RT-PCR. </w:t>
      </w:r>
      <w:r w:rsidR="00EA0DD3" w:rsidRPr="00E3220E">
        <w:rPr>
          <w:b/>
          <w:color w:val="000000" w:themeColor="text1"/>
          <w:lang w:bidi="th-TH"/>
        </w:rPr>
        <w:t>A</w:t>
      </w:r>
      <w:r w:rsidR="00EA0DD3" w:rsidRPr="00E3220E">
        <w:rPr>
          <w:color w:val="000000" w:themeColor="text1"/>
          <w:cs/>
          <w:lang w:bidi="th-TH"/>
        </w:rPr>
        <w:t xml:space="preserve">. </w:t>
      </w:r>
      <w:r w:rsidR="008713F4" w:rsidRPr="00E3220E">
        <w:rPr>
          <w:color w:val="000000" w:themeColor="text1"/>
          <w:cs/>
          <w:lang w:bidi="th-TH"/>
        </w:rPr>
        <w:t xml:space="preserve">cDNA </w:t>
      </w:r>
      <w:r w:rsidR="00710231" w:rsidRPr="00E3220E">
        <w:rPr>
          <w:color w:val="000000" w:themeColor="text1"/>
          <w:lang w:bidi="th-TH"/>
        </w:rPr>
        <w:t xml:space="preserve">samples </w:t>
      </w:r>
      <w:r w:rsidR="008713F4" w:rsidRPr="00E3220E">
        <w:rPr>
          <w:color w:val="000000" w:themeColor="text1"/>
          <w:cs/>
          <w:lang w:bidi="th-TH"/>
        </w:rPr>
        <w:t xml:space="preserve">produced from </w:t>
      </w:r>
      <w:r w:rsidR="008713F4" w:rsidRPr="00E3220E">
        <w:rPr>
          <w:color w:val="000000" w:themeColor="text1"/>
          <w:lang w:bidi="th-TH"/>
        </w:rPr>
        <w:t>l</w:t>
      </w:r>
      <w:r w:rsidR="009526BF" w:rsidRPr="00E3220E">
        <w:rPr>
          <w:color w:val="000000" w:themeColor="text1"/>
          <w:lang w:bidi="th-TH"/>
        </w:rPr>
        <w:t xml:space="preserve">iver tissues </w:t>
      </w:r>
      <w:r w:rsidR="0099134E" w:rsidRPr="00E3220E">
        <w:rPr>
          <w:color w:val="000000" w:themeColor="text1"/>
          <w:lang w:bidi="th-TH"/>
        </w:rPr>
        <w:t>of diseased tilapia</w:t>
      </w:r>
      <w:r w:rsidR="00B30544" w:rsidRPr="00E3220E">
        <w:rPr>
          <w:color w:val="000000" w:themeColor="text1"/>
          <w:lang w:bidi="th-TH"/>
        </w:rPr>
        <w:t>, collected from Thailand</w:t>
      </w:r>
      <w:r w:rsidR="0099134E" w:rsidRPr="00E3220E">
        <w:rPr>
          <w:color w:val="000000" w:themeColor="text1"/>
          <w:lang w:bidi="th-TH"/>
        </w:rPr>
        <w:t xml:space="preserve"> </w:t>
      </w:r>
      <w:r w:rsidR="009526BF" w:rsidRPr="00E3220E">
        <w:rPr>
          <w:color w:val="000000" w:themeColor="text1"/>
          <w:lang w:bidi="th-TH"/>
        </w:rPr>
        <w:t xml:space="preserve">were screen for </w:t>
      </w:r>
      <w:proofErr w:type="spellStart"/>
      <w:r w:rsidR="003545FB" w:rsidRPr="00E3220E">
        <w:rPr>
          <w:color w:val="000000" w:themeColor="text1"/>
          <w:lang w:bidi="th-TH"/>
        </w:rPr>
        <w:t>TiLV</w:t>
      </w:r>
      <w:proofErr w:type="spellEnd"/>
      <w:r w:rsidR="009526BF" w:rsidRPr="00E3220E">
        <w:rPr>
          <w:color w:val="000000" w:themeColor="text1"/>
          <w:lang w:bidi="th-TH"/>
        </w:rPr>
        <w:t xml:space="preserve"> infection using specific primers for segment 3</w:t>
      </w:r>
      <w:r w:rsidR="00E070DB" w:rsidRPr="00E3220E">
        <w:rPr>
          <w:color w:val="000000" w:themeColor="text1"/>
          <w:lang w:bidi="th-TH"/>
        </w:rPr>
        <w:t xml:space="preserve"> (shown in bold in </w:t>
      </w:r>
      <w:r w:rsidRPr="00E3220E">
        <w:rPr>
          <w:b/>
          <w:color w:val="000000" w:themeColor="text1"/>
          <w:lang w:bidi="th-TH"/>
        </w:rPr>
        <w:t>Table 1</w:t>
      </w:r>
      <w:r w:rsidR="00E070DB" w:rsidRPr="00E3220E">
        <w:rPr>
          <w:color w:val="000000" w:themeColor="text1"/>
          <w:lang w:bidi="th-TH"/>
        </w:rPr>
        <w:t>)</w:t>
      </w:r>
      <w:r w:rsidR="009526BF" w:rsidRPr="00E3220E">
        <w:rPr>
          <w:color w:val="000000" w:themeColor="text1"/>
          <w:lang w:bidi="th-TH"/>
        </w:rPr>
        <w:t xml:space="preserve"> of </w:t>
      </w:r>
      <w:proofErr w:type="spellStart"/>
      <w:r w:rsidR="009526BF" w:rsidRPr="00E3220E">
        <w:rPr>
          <w:color w:val="000000" w:themeColor="text1"/>
          <w:lang w:bidi="th-TH"/>
        </w:rPr>
        <w:t>TiLV</w:t>
      </w:r>
      <w:proofErr w:type="spellEnd"/>
      <w:r w:rsidR="008713F4" w:rsidRPr="00E3220E">
        <w:rPr>
          <w:color w:val="000000" w:themeColor="text1"/>
          <w:lang w:bidi="th-TH"/>
        </w:rPr>
        <w:t xml:space="preserve"> </w:t>
      </w:r>
      <w:r w:rsidR="0099134E" w:rsidRPr="00E3220E">
        <w:rPr>
          <w:color w:val="000000" w:themeColor="text1"/>
          <w:lang w:bidi="th-TH"/>
        </w:rPr>
        <w:t>using</w:t>
      </w:r>
      <w:r w:rsidR="008713F4" w:rsidRPr="00E3220E">
        <w:rPr>
          <w:color w:val="000000" w:themeColor="text1"/>
          <w:lang w:bidi="th-TH"/>
        </w:rPr>
        <w:t xml:space="preserve"> a 2</w:t>
      </w:r>
      <w:r w:rsidR="008713F4" w:rsidRPr="00E3220E">
        <w:rPr>
          <w:color w:val="000000" w:themeColor="text1"/>
          <w:cs/>
          <w:lang w:bidi="th-TH"/>
        </w:rPr>
        <w:t>-</w:t>
      </w:r>
      <w:r w:rsidR="008713F4" w:rsidRPr="00E3220E">
        <w:rPr>
          <w:color w:val="000000" w:themeColor="text1"/>
          <w:lang w:bidi="th-TH"/>
        </w:rPr>
        <w:t>step RT</w:t>
      </w:r>
      <w:r w:rsidR="008713F4" w:rsidRPr="00E3220E">
        <w:rPr>
          <w:color w:val="000000" w:themeColor="text1"/>
          <w:cs/>
          <w:lang w:bidi="th-TH"/>
        </w:rPr>
        <w:t>-</w:t>
      </w:r>
      <w:r w:rsidR="008713F4" w:rsidRPr="00E3220E">
        <w:rPr>
          <w:color w:val="000000" w:themeColor="text1"/>
          <w:lang w:bidi="th-TH"/>
        </w:rPr>
        <w:t>PCR assay</w:t>
      </w:r>
      <w:r w:rsidR="009526BF" w:rsidRPr="00E3220E">
        <w:rPr>
          <w:color w:val="000000" w:themeColor="text1"/>
          <w:cs/>
          <w:lang w:bidi="th-TH"/>
        </w:rPr>
        <w:t xml:space="preserve">. </w:t>
      </w:r>
      <w:r w:rsidR="009526BF" w:rsidRPr="00E3220E">
        <w:rPr>
          <w:color w:val="000000" w:themeColor="text1"/>
          <w:lang w:bidi="th-TH"/>
        </w:rPr>
        <w:t xml:space="preserve">M </w:t>
      </w:r>
      <w:r w:rsidR="009526BF" w:rsidRPr="00E3220E">
        <w:rPr>
          <w:color w:val="000000" w:themeColor="text1"/>
          <w:cs/>
          <w:lang w:bidi="th-TH"/>
        </w:rPr>
        <w:t xml:space="preserve">= </w:t>
      </w:r>
      <w:r w:rsidR="009526BF" w:rsidRPr="00E3220E">
        <w:rPr>
          <w:color w:val="000000" w:themeColor="text1"/>
          <w:lang w:bidi="th-TH"/>
        </w:rPr>
        <w:t>marker</w:t>
      </w:r>
      <w:r w:rsidR="00A34C3A" w:rsidRPr="00E3220E">
        <w:rPr>
          <w:color w:val="000000" w:themeColor="text1"/>
          <w:lang w:bidi="th-TH"/>
        </w:rPr>
        <w:t xml:space="preserve"> shown in base</w:t>
      </w:r>
      <w:r w:rsidR="005D1367" w:rsidRPr="00E3220E">
        <w:rPr>
          <w:color w:val="000000" w:themeColor="text1"/>
          <w:lang w:bidi="th-TH"/>
        </w:rPr>
        <w:t>-</w:t>
      </w:r>
      <w:r w:rsidR="00A34C3A" w:rsidRPr="00E3220E">
        <w:rPr>
          <w:color w:val="000000" w:themeColor="text1"/>
          <w:lang w:bidi="th-TH"/>
        </w:rPr>
        <w:t>pairs</w:t>
      </w:r>
      <w:r w:rsidR="009526BF" w:rsidRPr="00E3220E">
        <w:rPr>
          <w:color w:val="000000" w:themeColor="text1"/>
          <w:lang w:bidi="th-TH"/>
        </w:rPr>
        <w:t>; S1</w:t>
      </w:r>
      <w:r w:rsidR="00A34C3A" w:rsidRPr="00E3220E">
        <w:rPr>
          <w:color w:val="000000" w:themeColor="text1"/>
          <w:lang w:bidi="th-TH"/>
        </w:rPr>
        <w:t>-4</w:t>
      </w:r>
      <w:r w:rsidR="009526BF" w:rsidRPr="00E3220E">
        <w:rPr>
          <w:color w:val="000000" w:themeColor="text1"/>
          <w:lang w:bidi="th-TH"/>
        </w:rPr>
        <w:t xml:space="preserve"> </w:t>
      </w:r>
      <w:r w:rsidR="009526BF" w:rsidRPr="00E3220E">
        <w:rPr>
          <w:color w:val="000000" w:themeColor="text1"/>
          <w:cs/>
          <w:lang w:bidi="th-TH"/>
        </w:rPr>
        <w:t xml:space="preserve">= </w:t>
      </w:r>
      <w:r w:rsidR="009526BF" w:rsidRPr="00E3220E">
        <w:rPr>
          <w:color w:val="000000" w:themeColor="text1"/>
          <w:lang w:bidi="th-TH"/>
        </w:rPr>
        <w:t>sample</w:t>
      </w:r>
      <w:r w:rsidR="00AF0C6D" w:rsidRPr="00E3220E">
        <w:rPr>
          <w:color w:val="000000" w:themeColor="text1"/>
          <w:lang w:bidi="th-TH"/>
        </w:rPr>
        <w:t>s</w:t>
      </w:r>
      <w:r w:rsidR="009526BF" w:rsidRPr="00E3220E">
        <w:rPr>
          <w:color w:val="000000" w:themeColor="text1"/>
          <w:lang w:bidi="th-TH"/>
        </w:rPr>
        <w:t xml:space="preserve"> 1</w:t>
      </w:r>
      <w:r w:rsidR="00A34C3A" w:rsidRPr="00E3220E">
        <w:rPr>
          <w:color w:val="000000" w:themeColor="text1"/>
          <w:lang w:bidi="th-TH"/>
        </w:rPr>
        <w:t>-4</w:t>
      </w:r>
      <w:r w:rsidR="009526BF" w:rsidRPr="00E3220E">
        <w:rPr>
          <w:color w:val="000000" w:themeColor="text1"/>
          <w:lang w:bidi="th-TH"/>
        </w:rPr>
        <w:t xml:space="preserve">; </w:t>
      </w:r>
      <w:r w:rsidR="00AF0C6D" w:rsidRPr="00E3220E">
        <w:rPr>
          <w:color w:val="000000" w:themeColor="text1"/>
          <w:lang w:bidi="th-TH"/>
        </w:rPr>
        <w:t xml:space="preserve">C1 </w:t>
      </w:r>
      <w:r w:rsidR="009526BF" w:rsidRPr="00E3220E">
        <w:rPr>
          <w:color w:val="000000" w:themeColor="text1"/>
          <w:cs/>
          <w:lang w:bidi="th-TH"/>
        </w:rPr>
        <w:t xml:space="preserve">= </w:t>
      </w:r>
      <w:r w:rsidR="00AF0C6D" w:rsidRPr="00E3220E">
        <w:rPr>
          <w:color w:val="000000" w:themeColor="text1"/>
          <w:lang w:bidi="th-TH"/>
        </w:rPr>
        <w:t>positive</w:t>
      </w:r>
      <w:r w:rsidR="00AF0C6D" w:rsidRPr="00E3220E">
        <w:rPr>
          <w:color w:val="000000" w:themeColor="text1"/>
          <w:cs/>
          <w:lang w:bidi="th-TH"/>
        </w:rPr>
        <w:t xml:space="preserve"> </w:t>
      </w:r>
      <w:r w:rsidR="00AF0C6D" w:rsidRPr="00E3220E">
        <w:rPr>
          <w:color w:val="000000" w:themeColor="text1"/>
          <w:lang w:bidi="th-TH"/>
        </w:rPr>
        <w:t>control</w:t>
      </w:r>
      <w:r w:rsidR="00AF0C6D" w:rsidRPr="00E3220E">
        <w:rPr>
          <w:color w:val="000000" w:themeColor="text1"/>
          <w:cs/>
          <w:lang w:bidi="th-TH"/>
        </w:rPr>
        <w:t xml:space="preserve"> </w:t>
      </w:r>
      <w:r w:rsidR="00AF0C6D" w:rsidRPr="00E3220E">
        <w:rPr>
          <w:color w:val="000000" w:themeColor="text1"/>
          <w:lang w:bidi="th-TH"/>
        </w:rPr>
        <w:t>using</w:t>
      </w:r>
      <w:r w:rsidR="00AF0C6D" w:rsidRPr="00E3220E">
        <w:rPr>
          <w:color w:val="000000" w:themeColor="text1"/>
          <w:cs/>
          <w:lang w:bidi="th-TH"/>
        </w:rPr>
        <w:t xml:space="preserve"> </w:t>
      </w:r>
      <w:proofErr w:type="spellStart"/>
      <w:r w:rsidR="00AF0C6D" w:rsidRPr="00E3220E">
        <w:rPr>
          <w:color w:val="000000" w:themeColor="text1"/>
          <w:lang w:bidi="th-TH"/>
        </w:rPr>
        <w:t>pTiLV</w:t>
      </w:r>
      <w:proofErr w:type="spellEnd"/>
      <w:r w:rsidR="00AF0C6D" w:rsidRPr="00E3220E">
        <w:rPr>
          <w:color w:val="000000" w:themeColor="text1"/>
          <w:cs/>
          <w:lang w:bidi="th-TH"/>
        </w:rPr>
        <w:t xml:space="preserve"> </w:t>
      </w:r>
      <w:r w:rsidR="00AF0C6D" w:rsidRPr="00E3220E">
        <w:rPr>
          <w:color w:val="000000" w:themeColor="text1"/>
          <w:lang w:bidi="th-TH"/>
        </w:rPr>
        <w:t>as</w:t>
      </w:r>
      <w:r w:rsidR="00AF0C6D" w:rsidRPr="00E3220E">
        <w:rPr>
          <w:color w:val="000000" w:themeColor="text1"/>
          <w:cs/>
          <w:lang w:bidi="th-TH"/>
        </w:rPr>
        <w:t xml:space="preserve"> </w:t>
      </w:r>
      <w:r w:rsidR="00AF0C6D" w:rsidRPr="00E3220E">
        <w:rPr>
          <w:color w:val="000000" w:themeColor="text1"/>
          <w:lang w:bidi="th-TH"/>
        </w:rPr>
        <w:t>a</w:t>
      </w:r>
      <w:r w:rsidR="00AF0C6D" w:rsidRPr="00E3220E">
        <w:rPr>
          <w:color w:val="000000" w:themeColor="text1"/>
          <w:cs/>
          <w:lang w:bidi="th-TH"/>
        </w:rPr>
        <w:t xml:space="preserve"> </w:t>
      </w:r>
      <w:r w:rsidR="00AF0C6D" w:rsidRPr="00E3220E">
        <w:rPr>
          <w:color w:val="000000" w:themeColor="text1"/>
          <w:lang w:bidi="th-TH"/>
        </w:rPr>
        <w:t>PCR</w:t>
      </w:r>
      <w:r w:rsidR="00AF0C6D" w:rsidRPr="00E3220E">
        <w:rPr>
          <w:color w:val="000000" w:themeColor="text1"/>
          <w:cs/>
          <w:lang w:bidi="th-TH"/>
        </w:rPr>
        <w:t xml:space="preserve"> </w:t>
      </w:r>
      <w:r w:rsidR="00AF0C6D" w:rsidRPr="00E3220E">
        <w:rPr>
          <w:color w:val="000000" w:themeColor="text1"/>
          <w:lang w:bidi="th-TH"/>
        </w:rPr>
        <w:t>template</w:t>
      </w:r>
      <w:r w:rsidR="009526BF" w:rsidRPr="00E3220E">
        <w:rPr>
          <w:color w:val="000000" w:themeColor="text1"/>
          <w:lang w:bidi="th-TH"/>
        </w:rPr>
        <w:t xml:space="preserve">; and </w:t>
      </w:r>
      <w:r w:rsidR="00AF0C6D" w:rsidRPr="00E3220E">
        <w:rPr>
          <w:color w:val="000000" w:themeColor="text1"/>
          <w:lang w:bidi="th-TH"/>
        </w:rPr>
        <w:t xml:space="preserve">C2 </w:t>
      </w:r>
      <w:r w:rsidR="009526BF" w:rsidRPr="00E3220E">
        <w:rPr>
          <w:color w:val="000000" w:themeColor="text1"/>
          <w:cs/>
          <w:lang w:bidi="th-TH"/>
        </w:rPr>
        <w:t xml:space="preserve">= </w:t>
      </w:r>
      <w:r w:rsidR="00EA0DD3" w:rsidRPr="00E3220E">
        <w:rPr>
          <w:color w:val="000000" w:themeColor="text1"/>
          <w:lang w:bidi="th-TH"/>
        </w:rPr>
        <w:t>no</w:t>
      </w:r>
      <w:r w:rsidR="00EA0DD3" w:rsidRPr="00E3220E">
        <w:rPr>
          <w:color w:val="000000" w:themeColor="text1"/>
          <w:cs/>
          <w:lang w:bidi="th-TH"/>
        </w:rPr>
        <w:t xml:space="preserve"> </w:t>
      </w:r>
      <w:r w:rsidR="00EA0DD3" w:rsidRPr="00E3220E">
        <w:rPr>
          <w:color w:val="000000" w:themeColor="text1"/>
          <w:lang w:bidi="th-TH"/>
        </w:rPr>
        <w:t>template</w:t>
      </w:r>
      <w:r w:rsidR="00EA0DD3" w:rsidRPr="00E3220E">
        <w:rPr>
          <w:color w:val="000000" w:themeColor="text1"/>
          <w:cs/>
          <w:lang w:bidi="th-TH"/>
        </w:rPr>
        <w:t xml:space="preserve"> </w:t>
      </w:r>
      <w:r w:rsidR="00EA0DD3" w:rsidRPr="00E3220E">
        <w:rPr>
          <w:color w:val="000000" w:themeColor="text1"/>
          <w:lang w:bidi="th-TH"/>
        </w:rPr>
        <w:t>control</w:t>
      </w:r>
      <w:r w:rsidR="00EA0DD3" w:rsidRPr="00E3220E">
        <w:rPr>
          <w:color w:val="000000" w:themeColor="text1"/>
          <w:cs/>
          <w:lang w:bidi="th-TH"/>
        </w:rPr>
        <w:t xml:space="preserve"> (</w:t>
      </w:r>
      <w:r w:rsidR="00EA0DD3" w:rsidRPr="00E3220E">
        <w:rPr>
          <w:color w:val="000000" w:themeColor="text1"/>
          <w:lang w:bidi="th-TH"/>
        </w:rPr>
        <w:t>NTC)</w:t>
      </w:r>
      <w:r w:rsidR="009526BF" w:rsidRPr="00E3220E">
        <w:rPr>
          <w:color w:val="000000" w:themeColor="text1"/>
          <w:cs/>
          <w:lang w:bidi="th-TH"/>
        </w:rPr>
        <w:t>.</w:t>
      </w:r>
      <w:r w:rsidR="00A25507" w:rsidRPr="00E3220E">
        <w:rPr>
          <w:b/>
          <w:color w:val="000000" w:themeColor="text1"/>
          <w:lang w:bidi="th-TH"/>
        </w:rPr>
        <w:t xml:space="preserve"> B</w:t>
      </w:r>
      <w:r w:rsidR="00710231" w:rsidRPr="00E3220E">
        <w:rPr>
          <w:color w:val="000000" w:themeColor="text1"/>
          <w:cs/>
          <w:lang w:bidi="th-TH"/>
        </w:rPr>
        <w:t>.</w:t>
      </w:r>
      <w:r w:rsidR="008713F4" w:rsidRPr="00E3220E">
        <w:rPr>
          <w:color w:val="000000" w:themeColor="text1"/>
          <w:cs/>
          <w:lang w:bidi="th-TH"/>
        </w:rPr>
        <w:t xml:space="preserve"> </w:t>
      </w:r>
      <w:r w:rsidR="00B30544" w:rsidRPr="00E3220E">
        <w:rPr>
          <w:color w:val="000000" w:themeColor="text1"/>
          <w:lang w:bidi="th-TH"/>
        </w:rPr>
        <w:t xml:space="preserve">One-step RT-PCR using the same primers as </w:t>
      </w:r>
      <w:r w:rsidR="00E070DB" w:rsidRPr="00E3220E">
        <w:rPr>
          <w:color w:val="000000" w:themeColor="text1"/>
          <w:lang w:bidi="th-TH"/>
        </w:rPr>
        <w:t xml:space="preserve">in </w:t>
      </w:r>
      <w:r w:rsidR="00B30544" w:rsidRPr="00E3220E">
        <w:rPr>
          <w:color w:val="000000" w:themeColor="text1"/>
          <w:lang w:bidi="th-TH"/>
        </w:rPr>
        <w:t>A</w:t>
      </w:r>
      <w:r w:rsidR="00B30544" w:rsidRPr="00E3220E">
        <w:rPr>
          <w:color w:val="000000" w:themeColor="text1"/>
          <w:cs/>
          <w:lang w:bidi="th-TH"/>
        </w:rPr>
        <w:t xml:space="preserve"> </w:t>
      </w:r>
      <w:r w:rsidR="00B30544" w:rsidRPr="00E3220E">
        <w:rPr>
          <w:color w:val="000000" w:themeColor="text1"/>
          <w:lang w:bidi="th-TH"/>
        </w:rPr>
        <w:t>and</w:t>
      </w:r>
      <w:r w:rsidR="00710231" w:rsidRPr="00E3220E">
        <w:rPr>
          <w:color w:val="000000" w:themeColor="text1"/>
          <w:lang w:bidi="th-TH"/>
        </w:rPr>
        <w:t xml:space="preserve"> samples</w:t>
      </w:r>
      <w:r w:rsidR="008713F4" w:rsidRPr="00E3220E">
        <w:rPr>
          <w:color w:val="000000" w:themeColor="text1"/>
          <w:lang w:bidi="th-TH"/>
        </w:rPr>
        <w:t xml:space="preserve"> from head kidney tissues</w:t>
      </w:r>
      <w:r w:rsidR="00B30544" w:rsidRPr="00E3220E">
        <w:rPr>
          <w:color w:val="000000" w:themeColor="text1"/>
          <w:lang w:bidi="th-TH"/>
        </w:rPr>
        <w:t xml:space="preserve"> of diseased tilapia collected from Egypt</w:t>
      </w:r>
      <w:r w:rsidR="00192D31" w:rsidRPr="00E3220E">
        <w:rPr>
          <w:color w:val="000000" w:themeColor="text1"/>
          <w:cs/>
          <w:lang w:bidi="th-TH"/>
        </w:rPr>
        <w:fldChar w:fldCharType="begin">
          <w:fldData xml:space="preserve">PEVuZE5vdGU+PENpdGU+PEF1dGhvcj5OaWNob2xzb248L0F1dGhvcj48WWVhcj4yMDE3PC9ZZWFy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 </w:instrText>
      </w:r>
      <w:r w:rsidR="00BC277A" w:rsidRPr="00E3220E">
        <w:rPr>
          <w:color w:val="000000" w:themeColor="text1"/>
          <w:lang w:bidi="th-TH"/>
        </w:rPr>
        <w:fldChar w:fldCharType="begin">
          <w:fldData xml:space="preserve">PEVuZE5vdGU+PENpdGU+PEF1dGhvcj5OaWNob2xzb248L0F1dGhvcj48WWVhcj4yMDE3PC9ZZWFy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</w:fldData>
        </w:fldChar>
      </w:r>
      <w:r w:rsidR="00BC277A" w:rsidRPr="00E3220E">
        <w:rPr>
          <w:color w:val="000000" w:themeColor="text1"/>
          <w:lang w:bidi="th-TH"/>
        </w:rPr>
        <w:instrText xml:space="preserve"> ADDIN EN.CITE.DATA </w:instrText>
      </w:r>
      <w:r w:rsidR="00BC277A" w:rsidRPr="00E3220E">
        <w:rPr>
          <w:color w:val="000000" w:themeColor="text1"/>
          <w:lang w:bidi="th-TH"/>
        </w:rPr>
      </w:r>
      <w:r w:rsidR="00BC277A" w:rsidRPr="00E3220E">
        <w:rPr>
          <w:color w:val="000000" w:themeColor="text1"/>
          <w:lang w:bidi="th-TH"/>
        </w:rPr>
        <w:fldChar w:fldCharType="end"/>
      </w:r>
      <w:r w:rsidR="00192D31" w:rsidRPr="00E3220E">
        <w:rPr>
          <w:color w:val="000000" w:themeColor="text1"/>
          <w:cs/>
          <w:lang w:bidi="th-TH"/>
        </w:rPr>
      </w:r>
      <w:r w:rsidR="00192D31" w:rsidRPr="00E3220E">
        <w:rPr>
          <w:color w:val="000000" w:themeColor="text1"/>
          <w:cs/>
          <w:lang w:bidi="th-TH"/>
        </w:rPr>
        <w:fldChar w:fldCharType="separate"/>
      </w:r>
      <w:r w:rsidR="00192D31" w:rsidRPr="00E3220E">
        <w:rPr>
          <w:color w:val="000000" w:themeColor="text1"/>
          <w:vertAlign w:val="superscript"/>
          <w:cs/>
          <w:lang w:bidi="th-TH"/>
        </w:rPr>
        <w:t>15</w:t>
      </w:r>
      <w:r w:rsidR="00192D31" w:rsidRPr="00E3220E">
        <w:rPr>
          <w:color w:val="000000" w:themeColor="text1"/>
          <w:cs/>
          <w:lang w:bidi="th-TH"/>
        </w:rPr>
        <w:fldChar w:fldCharType="end"/>
      </w:r>
      <w:r w:rsidR="008713F4" w:rsidRPr="00E3220E">
        <w:rPr>
          <w:color w:val="000000" w:themeColor="text1"/>
          <w:cs/>
          <w:lang w:bidi="th-TH"/>
        </w:rPr>
        <w:t>.</w:t>
      </w:r>
      <w:r w:rsidR="00A25507" w:rsidRPr="00E3220E">
        <w:rPr>
          <w:color w:val="000000" w:themeColor="text1"/>
          <w:cs/>
          <w:lang w:bidi="th-TH"/>
        </w:rPr>
        <w:t xml:space="preserve"> </w:t>
      </w:r>
      <w:r w:rsidR="00A25507" w:rsidRPr="00E3220E">
        <w:rPr>
          <w:color w:val="000000" w:themeColor="text1"/>
          <w:lang w:bidi="th-TH"/>
        </w:rPr>
        <w:t xml:space="preserve">M </w:t>
      </w:r>
      <w:r w:rsidR="00A25507" w:rsidRPr="00E3220E">
        <w:rPr>
          <w:color w:val="000000" w:themeColor="text1"/>
          <w:cs/>
          <w:lang w:bidi="th-TH"/>
        </w:rPr>
        <w:t xml:space="preserve">= </w:t>
      </w:r>
      <w:r w:rsidR="00A25507" w:rsidRPr="00E3220E">
        <w:rPr>
          <w:color w:val="000000" w:themeColor="text1"/>
          <w:lang w:bidi="th-TH"/>
        </w:rPr>
        <w:t>marker</w:t>
      </w:r>
      <w:r w:rsidR="0019391A" w:rsidRPr="00E3220E">
        <w:rPr>
          <w:color w:val="000000" w:themeColor="text1"/>
          <w:lang w:bidi="th-TH"/>
        </w:rPr>
        <w:t xml:space="preserve"> shown in base</w:t>
      </w:r>
      <w:r w:rsidR="005D1367" w:rsidRPr="00E3220E">
        <w:rPr>
          <w:color w:val="000000" w:themeColor="text1"/>
          <w:lang w:bidi="th-TH"/>
        </w:rPr>
        <w:t>-</w:t>
      </w:r>
      <w:r w:rsidR="0019391A" w:rsidRPr="00E3220E">
        <w:rPr>
          <w:color w:val="000000" w:themeColor="text1"/>
          <w:lang w:bidi="th-TH"/>
        </w:rPr>
        <w:t>pairs</w:t>
      </w:r>
      <w:r w:rsidR="00A25507" w:rsidRPr="00E3220E">
        <w:rPr>
          <w:color w:val="000000" w:themeColor="text1"/>
          <w:lang w:bidi="th-TH"/>
        </w:rPr>
        <w:t xml:space="preserve">; S1 </w:t>
      </w:r>
      <w:r w:rsidR="00E070DB" w:rsidRPr="00E3220E">
        <w:rPr>
          <w:color w:val="000000" w:themeColor="text1"/>
          <w:cs/>
          <w:lang w:bidi="th-TH"/>
        </w:rPr>
        <w:t xml:space="preserve">–S5 = samples 1-5. Controls </w:t>
      </w:r>
      <w:r w:rsidR="003545FB" w:rsidRPr="00E3220E">
        <w:rPr>
          <w:color w:val="000000" w:themeColor="text1"/>
          <w:cs/>
          <w:lang w:bidi="th-TH"/>
        </w:rPr>
        <w:t>C</w:t>
      </w:r>
      <w:r w:rsidR="00E070DB" w:rsidRPr="00E3220E">
        <w:rPr>
          <w:color w:val="000000" w:themeColor="text1"/>
          <w:cs/>
          <w:lang w:bidi="th-TH"/>
        </w:rPr>
        <w:t>1-2 are minus reve</w:t>
      </w:r>
      <w:r w:rsidR="003545FB" w:rsidRPr="00E3220E">
        <w:rPr>
          <w:color w:val="000000" w:themeColor="text1"/>
          <w:cs/>
          <w:lang w:bidi="th-TH"/>
        </w:rPr>
        <w:t xml:space="preserve">rse transcriptase controls and </w:t>
      </w:r>
      <w:r w:rsidR="003545FB" w:rsidRPr="00E3220E">
        <w:rPr>
          <w:color w:val="000000" w:themeColor="text1"/>
          <w:lang w:bidi="th-TH"/>
        </w:rPr>
        <w:t>C</w:t>
      </w:r>
      <w:r w:rsidR="00E070DB" w:rsidRPr="00E3220E">
        <w:rPr>
          <w:color w:val="000000" w:themeColor="text1"/>
          <w:cs/>
          <w:lang w:bidi="th-TH"/>
        </w:rPr>
        <w:t xml:space="preserve">3-4 </w:t>
      </w:r>
      <w:r w:rsidR="00E070DB" w:rsidRPr="00E3220E">
        <w:rPr>
          <w:color w:val="000000" w:themeColor="text1"/>
          <w:lang w:bidi="th-TH"/>
        </w:rPr>
        <w:t xml:space="preserve">are </w:t>
      </w:r>
      <w:r w:rsidR="00EA0DD3" w:rsidRPr="00E3220E">
        <w:rPr>
          <w:color w:val="000000" w:themeColor="text1"/>
          <w:lang w:bidi="th-TH"/>
        </w:rPr>
        <w:t>NTC</w:t>
      </w:r>
      <w:r w:rsidR="00661A9E" w:rsidRPr="00E3220E">
        <w:rPr>
          <w:color w:val="000000" w:themeColor="text1"/>
          <w:lang w:bidi="th-TH"/>
        </w:rPr>
        <w:t>s</w:t>
      </w:r>
      <w:r w:rsidR="00E070DB" w:rsidRPr="00E3220E">
        <w:rPr>
          <w:color w:val="000000" w:themeColor="text1"/>
          <w:cs/>
          <w:lang w:bidi="th-TH"/>
        </w:rPr>
        <w:t>.</w:t>
      </w:r>
      <w:r w:rsidR="003545FB" w:rsidRPr="00E3220E">
        <w:rPr>
          <w:color w:val="000000" w:themeColor="text1"/>
          <w:cs/>
          <w:lang w:bidi="th-TH"/>
        </w:rPr>
        <w:t xml:space="preserve"> </w:t>
      </w:r>
      <w:r w:rsidR="00E070DB" w:rsidRPr="00E3220E">
        <w:rPr>
          <w:color w:val="000000" w:themeColor="text1"/>
          <w:cs/>
          <w:lang w:bidi="th-TH"/>
        </w:rPr>
        <w:lastRenderedPageBreak/>
        <w:t xml:space="preserve">Bottom panel is a one-step RT-PCR using primers directed against </w:t>
      </w:r>
      <w:r w:rsidR="00B745AC" w:rsidRPr="00E3220E">
        <w:rPr>
          <w:color w:val="000000" w:themeColor="text1"/>
          <w:lang w:bidi="th-TH"/>
        </w:rPr>
        <w:t>t</w:t>
      </w:r>
      <w:r w:rsidR="00E070DB" w:rsidRPr="00E3220E">
        <w:rPr>
          <w:color w:val="000000" w:themeColor="text1"/>
          <w:cs/>
          <w:lang w:bidi="th-TH"/>
        </w:rPr>
        <w:t>ilapia ActinB</w:t>
      </w:r>
      <w:r w:rsidR="00192D31" w:rsidRPr="00E3220E">
        <w:rPr>
          <w:color w:val="000000" w:themeColor="text1"/>
          <w:cs/>
          <w:lang w:bidi="th-TH"/>
        </w:rPr>
        <w:fldChar w:fldCharType="begin">
          <w:fldData xml:space="preserve">PEVuZE5vdGU+PENpdGU+PEF1dGhvcj5ZYW5nPC9BdXRob3I+PFllYXI+MjAxMzwvWWVhcj48UmVj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</w:fldData>
        </w:fldChar>
      </w:r>
      <w:r w:rsidR="0003670A" w:rsidRPr="00E3220E">
        <w:rPr>
          <w:color w:val="000000" w:themeColor="text1"/>
          <w:lang w:bidi="th-TH"/>
        </w:rPr>
        <w:instrText xml:space="preserve"> ADDIN EN.CITE </w:instrText>
      </w:r>
      <w:r w:rsidR="0003670A" w:rsidRPr="00E3220E">
        <w:rPr>
          <w:color w:val="000000" w:themeColor="text1"/>
          <w:lang w:bidi="th-TH"/>
        </w:rPr>
        <w:fldChar w:fldCharType="begin">
          <w:fldData xml:space="preserve">PEVuZE5vdGU+PENpdGU+PEF1dGhvcj5ZYW5nPC9BdXRob3I+PFllYXI+MjAxMzwvWWVhcj48UmVj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</w:fldData>
        </w:fldChar>
      </w:r>
      <w:r w:rsidR="0003670A" w:rsidRPr="00E3220E">
        <w:rPr>
          <w:color w:val="000000" w:themeColor="text1"/>
          <w:lang w:bidi="th-TH"/>
        </w:rPr>
        <w:instrText xml:space="preserve"> ADDIN EN.CITE.DATA </w:instrText>
      </w:r>
      <w:r w:rsidR="0003670A" w:rsidRPr="00E3220E">
        <w:rPr>
          <w:color w:val="000000" w:themeColor="text1"/>
          <w:lang w:bidi="th-TH"/>
        </w:rPr>
      </w:r>
      <w:r w:rsidR="0003670A" w:rsidRPr="00E3220E">
        <w:rPr>
          <w:color w:val="000000" w:themeColor="text1"/>
          <w:lang w:bidi="th-TH"/>
        </w:rPr>
        <w:fldChar w:fldCharType="end"/>
      </w:r>
      <w:r w:rsidR="00192D31" w:rsidRPr="00E3220E">
        <w:rPr>
          <w:color w:val="000000" w:themeColor="text1"/>
          <w:cs/>
          <w:lang w:bidi="th-TH"/>
        </w:rPr>
      </w:r>
      <w:r w:rsidR="00192D31" w:rsidRPr="00E3220E">
        <w:rPr>
          <w:color w:val="000000" w:themeColor="text1"/>
          <w:cs/>
          <w:lang w:bidi="th-TH"/>
        </w:rPr>
        <w:fldChar w:fldCharType="separate"/>
      </w:r>
      <w:r w:rsidR="0003670A" w:rsidRPr="00E3220E">
        <w:rPr>
          <w:color w:val="000000" w:themeColor="text1"/>
          <w:vertAlign w:val="superscript"/>
          <w:cs/>
          <w:lang w:bidi="th-TH"/>
        </w:rPr>
        <w:t>38</w:t>
      </w:r>
      <w:r w:rsidR="00192D31" w:rsidRPr="00E3220E">
        <w:rPr>
          <w:color w:val="000000" w:themeColor="text1"/>
          <w:cs/>
          <w:lang w:bidi="th-TH"/>
        </w:rPr>
        <w:fldChar w:fldCharType="end"/>
      </w:r>
      <w:r w:rsidR="00E070DB" w:rsidRPr="00E3220E">
        <w:rPr>
          <w:color w:val="000000" w:themeColor="text1"/>
          <w:cs/>
          <w:lang w:bidi="th-TH"/>
        </w:rPr>
        <w:t xml:space="preserve"> (see text for details) producing a </w:t>
      </w:r>
      <w:r w:rsidR="00E070DB" w:rsidRPr="00E3220E">
        <w:rPr>
          <w:color w:val="000000" w:themeColor="text1"/>
          <w:lang w:bidi="th-TH"/>
        </w:rPr>
        <w:t>PCR product</w:t>
      </w:r>
      <w:r w:rsidR="005D1367" w:rsidRPr="00E3220E">
        <w:rPr>
          <w:color w:val="000000" w:themeColor="text1"/>
          <w:lang w:bidi="th-TH"/>
        </w:rPr>
        <w:t xml:space="preserve"> of 217 base-pairs</w:t>
      </w:r>
      <w:r w:rsidR="00E070DB" w:rsidRPr="00E3220E">
        <w:rPr>
          <w:color w:val="000000" w:themeColor="text1"/>
          <w:lang w:bidi="th-TH"/>
        </w:rPr>
        <w:t xml:space="preserve">. </w:t>
      </w:r>
    </w:p>
    <w:p w14:paraId="6511C226" w14:textId="77777777" w:rsidR="009526BF" w:rsidRPr="00E3220E" w:rsidRDefault="009526BF" w:rsidP="00E3220E">
      <w:pPr>
        <w:widowControl/>
        <w:jc w:val="left"/>
        <w:rPr>
          <w:color w:val="000000" w:themeColor="text1"/>
          <w:lang w:bidi="th-TH"/>
        </w:rPr>
      </w:pPr>
    </w:p>
    <w:p w14:paraId="20D082C0" w14:textId="4F035390" w:rsidR="009526BF" w:rsidRPr="00E3220E" w:rsidRDefault="00E3220E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b/>
          <w:color w:val="000000" w:themeColor="text1"/>
          <w:lang w:bidi="th-TH"/>
        </w:rPr>
        <w:t>Figure 4</w:t>
      </w:r>
      <w:r w:rsidR="00EA0DD3" w:rsidRPr="00E3220E">
        <w:rPr>
          <w:b/>
          <w:color w:val="000000" w:themeColor="text1"/>
          <w:lang w:bidi="th-TH"/>
        </w:rPr>
        <w:t xml:space="preserve">. </w:t>
      </w:r>
      <w:r w:rsidR="00EA0DD3" w:rsidRPr="00E3220E">
        <w:rPr>
          <w:color w:val="000000" w:themeColor="text1"/>
          <w:lang w:bidi="th-TH"/>
        </w:rPr>
        <w:t>Amplification</w:t>
      </w:r>
      <w:r w:rsidR="00EA0DD3" w:rsidRPr="00E3220E">
        <w:rPr>
          <w:color w:val="000000" w:themeColor="text1"/>
          <w:cs/>
          <w:lang w:bidi="th-TH"/>
        </w:rPr>
        <w:t xml:space="preserve"> </w:t>
      </w:r>
      <w:r w:rsidR="00EA0DD3" w:rsidRPr="00E3220E">
        <w:rPr>
          <w:color w:val="000000" w:themeColor="text1"/>
          <w:lang w:bidi="th-TH"/>
        </w:rPr>
        <w:t>plots</w:t>
      </w:r>
      <w:r w:rsidR="00EA0DD3" w:rsidRPr="00E3220E">
        <w:rPr>
          <w:color w:val="000000" w:themeColor="text1"/>
          <w:cs/>
          <w:lang w:bidi="th-TH"/>
        </w:rPr>
        <w:t xml:space="preserve"> </w:t>
      </w:r>
      <w:r w:rsidR="00EA0DD3" w:rsidRPr="00E3220E">
        <w:rPr>
          <w:color w:val="000000" w:themeColor="text1"/>
          <w:lang w:bidi="th-TH"/>
        </w:rPr>
        <w:t>to</w:t>
      </w:r>
      <w:r w:rsidR="00EA0DD3" w:rsidRPr="00E3220E">
        <w:rPr>
          <w:color w:val="000000" w:themeColor="text1"/>
          <w:cs/>
          <w:lang w:bidi="th-TH"/>
        </w:rPr>
        <w:t xml:space="preserve"> </w:t>
      </w:r>
      <w:r w:rsidR="00EA0DD3" w:rsidRPr="00E3220E">
        <w:rPr>
          <w:color w:val="000000" w:themeColor="text1"/>
          <w:lang w:bidi="th-TH"/>
        </w:rPr>
        <w:t>show</w:t>
      </w:r>
      <w:r w:rsidR="00EA0DD3" w:rsidRPr="00E3220E">
        <w:rPr>
          <w:color w:val="000000" w:themeColor="text1"/>
          <w:cs/>
          <w:lang w:bidi="th-TH"/>
        </w:rPr>
        <w:t xml:space="preserve"> the accumulation of product over the duration of the real-time PCR assay. </w:t>
      </w:r>
      <w:r w:rsidR="00EA0DD3" w:rsidRPr="00E3220E">
        <w:rPr>
          <w:b/>
          <w:color w:val="000000" w:themeColor="text1"/>
          <w:lang w:bidi="th-TH"/>
        </w:rPr>
        <w:t>A</w:t>
      </w:r>
      <w:r w:rsidR="00EA0DD3" w:rsidRPr="00E3220E">
        <w:rPr>
          <w:color w:val="000000" w:themeColor="text1"/>
          <w:cs/>
          <w:lang w:bidi="th-TH"/>
        </w:rPr>
        <w:t xml:space="preserve">. </w:t>
      </w:r>
      <w:r w:rsidR="009526BF" w:rsidRPr="00E3220E">
        <w:rPr>
          <w:color w:val="000000" w:themeColor="text1"/>
          <w:lang w:bidi="th-TH"/>
        </w:rPr>
        <w:t xml:space="preserve">Amplification curves of </w:t>
      </w:r>
      <w:proofErr w:type="spellStart"/>
      <w:r w:rsidR="009526BF" w:rsidRPr="00E3220E">
        <w:rPr>
          <w:color w:val="000000" w:themeColor="text1"/>
          <w:lang w:bidi="th-TH"/>
        </w:rPr>
        <w:t>TiLV</w:t>
      </w:r>
      <w:proofErr w:type="spellEnd"/>
      <w:r w:rsidR="009526BF" w:rsidRPr="00E3220E">
        <w:rPr>
          <w:color w:val="000000" w:themeColor="text1"/>
          <w:cs/>
          <w:lang w:bidi="th-TH"/>
        </w:rPr>
        <w:t>-</w:t>
      </w:r>
      <w:r w:rsidR="009526BF" w:rsidRPr="00E3220E">
        <w:rPr>
          <w:color w:val="000000" w:themeColor="text1"/>
          <w:lang w:bidi="th-TH"/>
        </w:rPr>
        <w:t>positive samples</w:t>
      </w:r>
      <w:r w:rsidR="00E14E69" w:rsidRPr="00E3220E">
        <w:rPr>
          <w:color w:val="000000" w:themeColor="text1"/>
          <w:lang w:bidi="th-TH"/>
        </w:rPr>
        <w:t xml:space="preserve"> derived from Thailand</w:t>
      </w:r>
      <w:r w:rsidR="009526BF" w:rsidRPr="00E3220E">
        <w:rPr>
          <w:color w:val="000000" w:themeColor="text1"/>
          <w:lang w:bidi="th-TH"/>
        </w:rPr>
        <w:t xml:space="preserve">, </w:t>
      </w:r>
      <w:r w:rsidR="00EA0DD3" w:rsidRPr="00E3220E">
        <w:rPr>
          <w:color w:val="000000" w:themeColor="text1"/>
          <w:lang w:bidi="th-TH"/>
        </w:rPr>
        <w:t>NTC</w:t>
      </w:r>
      <w:r w:rsidR="009526BF" w:rsidRPr="00E3220E">
        <w:rPr>
          <w:color w:val="000000" w:themeColor="text1"/>
          <w:lang w:bidi="th-TH"/>
        </w:rPr>
        <w:t>s, and positive plasmid control</w:t>
      </w:r>
      <w:r w:rsidR="00710231" w:rsidRPr="00E3220E">
        <w:rPr>
          <w:color w:val="000000" w:themeColor="text1"/>
          <w:lang w:bidi="th-TH"/>
        </w:rPr>
        <w:t xml:space="preserve"> using a SYBR</w:t>
      </w:r>
      <w:r w:rsidR="00710231" w:rsidRPr="00E3220E">
        <w:rPr>
          <w:color w:val="000000" w:themeColor="text1"/>
          <w:cs/>
          <w:lang w:bidi="th-TH"/>
        </w:rPr>
        <w:t>-</w:t>
      </w:r>
      <w:r w:rsidR="00710231" w:rsidRPr="00E3220E">
        <w:rPr>
          <w:color w:val="000000" w:themeColor="text1"/>
          <w:lang w:bidi="th-TH"/>
        </w:rPr>
        <w:t>Green I 2</w:t>
      </w:r>
      <w:r w:rsidR="00710231" w:rsidRPr="00E3220E">
        <w:rPr>
          <w:color w:val="000000" w:themeColor="text1"/>
          <w:cs/>
          <w:lang w:bidi="th-TH"/>
        </w:rPr>
        <w:t>-</w:t>
      </w:r>
      <w:r w:rsidR="00710231" w:rsidRPr="00E3220E">
        <w:rPr>
          <w:color w:val="000000" w:themeColor="text1"/>
          <w:lang w:bidi="th-TH"/>
        </w:rPr>
        <w:t>step qPCR assay</w:t>
      </w:r>
      <w:r w:rsidR="00EA0DD3" w:rsidRPr="00E3220E">
        <w:rPr>
          <w:color w:val="000000" w:themeColor="text1"/>
          <w:lang w:bidi="th-TH"/>
        </w:rPr>
        <w:t>. The chart was</w:t>
      </w:r>
      <w:r w:rsidR="00E907D7" w:rsidRPr="00E3220E">
        <w:rPr>
          <w:color w:val="000000" w:themeColor="text1"/>
          <w:lang w:bidi="th-TH"/>
        </w:rPr>
        <w:t xml:space="preserve"> generat</w:t>
      </w:r>
      <w:r w:rsidR="00EA0DD3" w:rsidRPr="00E3220E">
        <w:rPr>
          <w:color w:val="000000" w:themeColor="text1"/>
          <w:lang w:bidi="th-TH"/>
        </w:rPr>
        <w:t>ed</w:t>
      </w:r>
      <w:r w:rsidR="00E907D7" w:rsidRPr="00E3220E">
        <w:rPr>
          <w:color w:val="000000" w:themeColor="text1"/>
          <w:lang w:bidi="th-TH"/>
        </w:rPr>
        <w:t xml:space="preserve"> by plotting relative fluorescence</w:t>
      </w:r>
      <w:r w:rsidR="00EA0DD3" w:rsidRPr="00E3220E">
        <w:rPr>
          <w:color w:val="000000" w:themeColor="text1"/>
          <w:lang w:bidi="th-TH"/>
        </w:rPr>
        <w:t xml:space="preserve"> (RFU)</w:t>
      </w:r>
      <w:r w:rsidR="00E907D7" w:rsidRPr="00E3220E">
        <w:rPr>
          <w:color w:val="000000" w:themeColor="text1"/>
          <w:lang w:bidi="th-TH"/>
        </w:rPr>
        <w:t xml:space="preserve"> </w:t>
      </w:r>
      <w:r w:rsidRPr="00E3220E">
        <w:rPr>
          <w:i/>
          <w:color w:val="000000" w:themeColor="text1"/>
          <w:lang w:bidi="th-TH"/>
        </w:rPr>
        <w:t>vs.</w:t>
      </w:r>
      <w:r w:rsidR="00E907D7" w:rsidRPr="00E3220E">
        <w:rPr>
          <w:color w:val="000000" w:themeColor="text1"/>
          <w:lang w:bidi="th-TH"/>
        </w:rPr>
        <w:t xml:space="preserve"> cycle number.</w:t>
      </w:r>
      <w:r w:rsidR="00E907D7" w:rsidRPr="00E3220E">
        <w:rPr>
          <w:color w:val="000000" w:themeColor="text1"/>
          <w:cs/>
          <w:lang w:bidi="th-TH"/>
        </w:rPr>
        <w:t xml:space="preserve"> </w:t>
      </w:r>
      <w:r w:rsidR="003E50D7" w:rsidRPr="00E3220E">
        <w:rPr>
          <w:b/>
          <w:color w:val="000000" w:themeColor="text1"/>
          <w:lang w:bidi="th-TH"/>
        </w:rPr>
        <w:t>B</w:t>
      </w:r>
      <w:r w:rsidR="003E50D7" w:rsidRPr="00E3220E">
        <w:rPr>
          <w:color w:val="000000" w:themeColor="text1"/>
          <w:cs/>
          <w:lang w:bidi="th-TH"/>
        </w:rPr>
        <w:t xml:space="preserve">. </w:t>
      </w:r>
      <w:r w:rsidR="00330B92" w:rsidRPr="00E3220E">
        <w:rPr>
          <w:color w:val="000000" w:themeColor="text1"/>
          <w:cs/>
          <w:lang w:bidi="th-TH"/>
        </w:rPr>
        <w:t>Amplification curves of TiLV positive samples derived from Egypt</w:t>
      </w:r>
      <w:r w:rsidR="00EA0DD3" w:rsidRPr="00E3220E">
        <w:rPr>
          <w:color w:val="000000" w:themeColor="text1"/>
          <w:cs/>
          <w:lang w:bidi="th-TH"/>
        </w:rPr>
        <w:t xml:space="preserve">, as in </w:t>
      </w:r>
      <w:r w:rsidRPr="00E3220E">
        <w:rPr>
          <w:b/>
          <w:color w:val="000000" w:themeColor="text1"/>
          <w:cs/>
          <w:lang w:bidi="th-TH"/>
        </w:rPr>
        <w:t>Figure 3B</w:t>
      </w:r>
      <w:r w:rsidR="00330B92" w:rsidRPr="00E3220E">
        <w:rPr>
          <w:color w:val="000000" w:themeColor="text1"/>
          <w:cs/>
          <w:lang w:bidi="th-TH"/>
        </w:rPr>
        <w:t xml:space="preserve"> and </w:t>
      </w:r>
      <w:proofErr w:type="gramStart"/>
      <w:r w:rsidR="00330B92" w:rsidRPr="00E3220E">
        <w:rPr>
          <w:color w:val="000000" w:themeColor="text1"/>
          <w:cs/>
          <w:lang w:bidi="th-TH"/>
        </w:rPr>
        <w:t>a</w:t>
      </w:r>
      <w:proofErr w:type="gramEnd"/>
      <w:r w:rsidR="00330B92" w:rsidRPr="00E3220E">
        <w:rPr>
          <w:color w:val="000000" w:themeColor="text1"/>
          <w:cs/>
          <w:lang w:bidi="th-TH"/>
        </w:rPr>
        <w:t xml:space="preserve"> NTC. The amplification curve is the fluorescence of the reporter signal normal</w:t>
      </w:r>
      <w:r w:rsidR="00632E41" w:rsidRPr="00E3220E">
        <w:rPr>
          <w:color w:val="000000" w:themeColor="text1"/>
          <w:cs/>
          <w:lang w:bidi="th-TH"/>
        </w:rPr>
        <w:t>ze</w:t>
      </w:r>
      <w:r w:rsidR="00330B92" w:rsidRPr="00E3220E">
        <w:rPr>
          <w:color w:val="000000" w:themeColor="text1"/>
          <w:cs/>
          <w:lang w:bidi="th-TH"/>
        </w:rPr>
        <w:t>d to the fluorescence of the passive ROX dye included</w:t>
      </w:r>
      <w:r w:rsidR="00EA0DD3" w:rsidRPr="00E3220E">
        <w:rPr>
          <w:color w:val="000000" w:themeColor="text1"/>
          <w:cs/>
          <w:lang w:bidi="th-TH"/>
        </w:rPr>
        <w:t xml:space="preserve"> in the assay (Rn) </w:t>
      </w:r>
      <w:r w:rsidRPr="00E3220E">
        <w:rPr>
          <w:i/>
          <w:color w:val="000000" w:themeColor="text1"/>
          <w:cs/>
          <w:lang w:bidi="th-TH"/>
        </w:rPr>
        <w:t>versus</w:t>
      </w:r>
      <w:r w:rsidR="00EA0DD3" w:rsidRPr="00E3220E">
        <w:rPr>
          <w:color w:val="000000" w:themeColor="text1"/>
          <w:cs/>
          <w:lang w:bidi="th-TH"/>
        </w:rPr>
        <w:t xml:space="preserve"> cycle</w:t>
      </w:r>
      <w:r w:rsidR="00330B92" w:rsidRPr="00E3220E">
        <w:rPr>
          <w:color w:val="000000" w:themeColor="text1"/>
          <w:cs/>
          <w:lang w:bidi="th-TH"/>
        </w:rPr>
        <w:t xml:space="preserve"> number.</w:t>
      </w:r>
      <w:r w:rsidR="003E50D7" w:rsidRPr="00E3220E">
        <w:rPr>
          <w:color w:val="000000" w:themeColor="text1"/>
          <w:cs/>
          <w:lang w:bidi="th-TH"/>
        </w:rPr>
        <w:t xml:space="preserve"> </w:t>
      </w:r>
    </w:p>
    <w:p w14:paraId="4706F5DA" w14:textId="77777777" w:rsidR="005E07CA" w:rsidRPr="00E3220E" w:rsidRDefault="005E07CA" w:rsidP="00E3220E">
      <w:pPr>
        <w:widowControl/>
        <w:jc w:val="left"/>
        <w:rPr>
          <w:color w:val="000000" w:themeColor="text1"/>
          <w:lang w:bidi="th-TH"/>
        </w:rPr>
      </w:pPr>
    </w:p>
    <w:p w14:paraId="6216C7D6" w14:textId="55E22335" w:rsidR="005E07CA" w:rsidRPr="00E3220E" w:rsidRDefault="00E3220E" w:rsidP="00E3220E">
      <w:pPr>
        <w:widowControl/>
        <w:jc w:val="left"/>
        <w:rPr>
          <w:color w:val="000000" w:themeColor="text1"/>
          <w:cs/>
          <w:lang w:bidi="th-TH"/>
        </w:rPr>
      </w:pPr>
      <w:r w:rsidRPr="00E3220E">
        <w:rPr>
          <w:b/>
          <w:color w:val="000000" w:themeColor="text1"/>
          <w:lang w:bidi="th-TH"/>
        </w:rPr>
        <w:t>Figure 5</w:t>
      </w:r>
      <w:r w:rsidR="00EA0DD3" w:rsidRPr="00E3220E">
        <w:rPr>
          <w:color w:val="000000" w:themeColor="text1"/>
          <w:lang w:bidi="th-TH"/>
        </w:rPr>
        <w:t>.</w:t>
      </w:r>
      <w:r w:rsidR="00C7457C" w:rsidRPr="00E3220E">
        <w:rPr>
          <w:color w:val="000000" w:themeColor="text1"/>
          <w:lang w:bidi="th-TH"/>
        </w:rPr>
        <w:t xml:space="preserve"> </w:t>
      </w:r>
      <w:r w:rsidR="008713F4" w:rsidRPr="00E3220E">
        <w:rPr>
          <w:color w:val="000000" w:themeColor="text1"/>
          <w:lang w:bidi="th-TH"/>
        </w:rPr>
        <w:t xml:space="preserve">Melt </w:t>
      </w:r>
      <w:r w:rsidR="00330B92" w:rsidRPr="00E3220E">
        <w:rPr>
          <w:color w:val="000000" w:themeColor="text1"/>
          <w:lang w:bidi="th-TH"/>
        </w:rPr>
        <w:t>curve analysis</w:t>
      </w:r>
      <w:r w:rsidR="00EA0DD3" w:rsidRPr="00E3220E">
        <w:rPr>
          <w:color w:val="000000" w:themeColor="text1"/>
          <w:lang w:bidi="th-TH"/>
        </w:rPr>
        <w:t xml:space="preserve"> </w:t>
      </w:r>
      <w:r w:rsidR="00EA0DD3" w:rsidRPr="00E3220E">
        <w:rPr>
          <w:color w:val="000000" w:themeColor="text1"/>
          <w:cs/>
          <w:lang w:bidi="th-TH"/>
        </w:rPr>
        <w:t>to ensure assay specificity and different PCR products can be differentiated by their melting features.</w:t>
      </w:r>
      <w:r w:rsidR="00EA0DD3" w:rsidRPr="00E3220E">
        <w:rPr>
          <w:b/>
          <w:color w:val="000000" w:themeColor="text1"/>
          <w:lang w:bidi="th-TH"/>
        </w:rPr>
        <w:t xml:space="preserve"> A</w:t>
      </w:r>
      <w:r w:rsidR="00EA0DD3" w:rsidRPr="00E3220E">
        <w:rPr>
          <w:b/>
          <w:color w:val="000000" w:themeColor="text1"/>
          <w:cs/>
          <w:lang w:bidi="th-TH"/>
        </w:rPr>
        <w:t>.</w:t>
      </w:r>
      <w:r w:rsidR="00EA0DD3" w:rsidRPr="00E3220E">
        <w:rPr>
          <w:color w:val="000000" w:themeColor="text1"/>
          <w:cs/>
          <w:lang w:bidi="th-TH"/>
        </w:rPr>
        <w:t xml:space="preserve"> Melt curve anaylsis</w:t>
      </w:r>
      <w:r w:rsidR="00330B92" w:rsidRPr="00E3220E">
        <w:rPr>
          <w:color w:val="000000" w:themeColor="text1"/>
          <w:lang w:bidi="th-TH"/>
        </w:rPr>
        <w:t xml:space="preserve"> of </w:t>
      </w:r>
      <w:proofErr w:type="spellStart"/>
      <w:r w:rsidR="00330B92" w:rsidRPr="00E3220E">
        <w:rPr>
          <w:color w:val="000000" w:themeColor="text1"/>
          <w:lang w:bidi="th-TH"/>
        </w:rPr>
        <w:t>TiLV</w:t>
      </w:r>
      <w:proofErr w:type="spellEnd"/>
      <w:r w:rsidR="00330B92" w:rsidRPr="00E3220E">
        <w:rPr>
          <w:color w:val="000000" w:themeColor="text1"/>
          <w:lang w:bidi="th-TH"/>
        </w:rPr>
        <w:t>-positive samples originating from Thailand</w:t>
      </w:r>
      <w:r w:rsidR="008713F4" w:rsidRPr="00E3220E">
        <w:rPr>
          <w:color w:val="000000" w:themeColor="text1"/>
          <w:lang w:bidi="th-TH"/>
        </w:rPr>
        <w:t>, negative control, and positive plasmid control</w:t>
      </w:r>
      <w:r w:rsidR="008713F4" w:rsidRPr="00E3220E">
        <w:rPr>
          <w:color w:val="000000" w:themeColor="text1"/>
          <w:cs/>
          <w:lang w:bidi="th-TH"/>
        </w:rPr>
        <w:t>.</w:t>
      </w:r>
      <w:r w:rsidR="00330B92" w:rsidRPr="00E3220E">
        <w:rPr>
          <w:color w:val="000000" w:themeColor="text1"/>
          <w:cs/>
          <w:lang w:bidi="th-TH"/>
        </w:rPr>
        <w:t xml:space="preserve"> </w:t>
      </w:r>
      <w:r w:rsidR="003E50D7" w:rsidRPr="00E3220E">
        <w:rPr>
          <w:b/>
          <w:color w:val="000000" w:themeColor="text1"/>
          <w:lang w:bidi="th-TH"/>
        </w:rPr>
        <w:t>B</w:t>
      </w:r>
      <w:r w:rsidR="003E50D7" w:rsidRPr="00E3220E">
        <w:rPr>
          <w:color w:val="000000" w:themeColor="text1"/>
          <w:cs/>
          <w:lang w:bidi="th-TH"/>
        </w:rPr>
        <w:t xml:space="preserve">. </w:t>
      </w:r>
      <w:r w:rsidR="00330B92" w:rsidRPr="00E3220E">
        <w:rPr>
          <w:color w:val="000000" w:themeColor="text1"/>
          <w:cs/>
          <w:lang w:bidi="th-TH"/>
        </w:rPr>
        <w:t xml:space="preserve">Melt curve analysis of TiLV positive samples derived from Egypt, pTiLV standards and </w:t>
      </w:r>
      <w:proofErr w:type="gramStart"/>
      <w:r w:rsidR="00330B92" w:rsidRPr="00E3220E">
        <w:rPr>
          <w:color w:val="000000" w:themeColor="text1"/>
          <w:cs/>
          <w:lang w:bidi="th-TH"/>
        </w:rPr>
        <w:t>a</w:t>
      </w:r>
      <w:proofErr w:type="gramEnd"/>
      <w:r w:rsidR="00330B92" w:rsidRPr="00E3220E">
        <w:rPr>
          <w:color w:val="000000" w:themeColor="text1"/>
          <w:cs/>
          <w:lang w:bidi="th-TH"/>
        </w:rPr>
        <w:t xml:space="preserve"> NTC. T</w:t>
      </w:r>
      <w:r w:rsidR="003E50D7" w:rsidRPr="00E3220E">
        <w:rPr>
          <w:color w:val="000000" w:themeColor="text1"/>
          <w:cs/>
          <w:lang w:bidi="th-TH"/>
        </w:rPr>
        <w:t>he cha</w:t>
      </w:r>
      <w:r w:rsidR="00EA0DD3" w:rsidRPr="00E3220E">
        <w:rPr>
          <w:color w:val="000000" w:themeColor="text1"/>
          <w:cs/>
          <w:lang w:bidi="th-TH"/>
        </w:rPr>
        <w:t>rts in A and B both show the ch</w:t>
      </w:r>
      <w:r w:rsidR="003E50D7" w:rsidRPr="00E3220E">
        <w:rPr>
          <w:color w:val="000000" w:themeColor="text1"/>
          <w:cs/>
          <w:lang w:bidi="th-TH"/>
        </w:rPr>
        <w:t>a</w:t>
      </w:r>
      <w:r w:rsidR="00EA0DD3" w:rsidRPr="00E3220E">
        <w:rPr>
          <w:color w:val="000000" w:themeColor="text1"/>
          <w:cs/>
          <w:lang w:bidi="th-TH"/>
        </w:rPr>
        <w:t>n</w:t>
      </w:r>
      <w:r w:rsidR="003E50D7" w:rsidRPr="00E3220E">
        <w:rPr>
          <w:color w:val="000000" w:themeColor="text1"/>
          <w:cs/>
          <w:lang w:bidi="th-TH"/>
        </w:rPr>
        <w:t xml:space="preserve">ge in fluorescence </w:t>
      </w:r>
      <w:r w:rsidR="00EA0DD3" w:rsidRPr="00E3220E">
        <w:rPr>
          <w:color w:val="000000" w:themeColor="text1"/>
          <w:cs/>
          <w:lang w:bidi="th-TH"/>
        </w:rPr>
        <w:t>divided by</w:t>
      </w:r>
      <w:r w:rsidR="003E50D7" w:rsidRPr="00E3220E">
        <w:rPr>
          <w:color w:val="000000" w:themeColor="text1"/>
          <w:cs/>
          <w:lang w:bidi="th-TH"/>
        </w:rPr>
        <w:t xml:space="preserve"> the change in temperature plotted against temperature to produce a clear picture of the melting dynamics. </w:t>
      </w:r>
    </w:p>
    <w:p w14:paraId="781C14CD" w14:textId="77777777" w:rsidR="00A25507" w:rsidRPr="00E3220E" w:rsidRDefault="00A25507" w:rsidP="00E3220E">
      <w:pPr>
        <w:widowControl/>
        <w:jc w:val="left"/>
        <w:rPr>
          <w:color w:val="000000" w:themeColor="text1"/>
          <w:lang w:bidi="th-TH"/>
        </w:rPr>
      </w:pPr>
    </w:p>
    <w:p w14:paraId="267B6D67" w14:textId="71E51DCC" w:rsidR="009526BF" w:rsidRPr="00E3220E" w:rsidRDefault="00E3220E" w:rsidP="00E3220E">
      <w:pPr>
        <w:widowControl/>
        <w:jc w:val="left"/>
        <w:rPr>
          <w:color w:val="000000" w:themeColor="text1"/>
          <w:lang w:bidi="th-TH"/>
        </w:rPr>
      </w:pPr>
      <w:r w:rsidRPr="00E3220E">
        <w:rPr>
          <w:b/>
          <w:color w:val="000000" w:themeColor="text1"/>
          <w:lang w:bidi="th-TH"/>
        </w:rPr>
        <w:t>Figure 6</w:t>
      </w:r>
      <w:r w:rsidR="00EA0DD3" w:rsidRPr="00E3220E">
        <w:rPr>
          <w:color w:val="000000" w:themeColor="text1"/>
          <w:lang w:bidi="th-TH"/>
        </w:rPr>
        <w:t>. RT-qPCR standard curves.</w:t>
      </w:r>
      <w:r w:rsidR="00C7457C" w:rsidRPr="00E3220E">
        <w:rPr>
          <w:color w:val="000000" w:themeColor="text1"/>
          <w:lang w:bidi="th-TH"/>
        </w:rPr>
        <w:t xml:space="preserve"> </w:t>
      </w:r>
      <w:r w:rsidR="003E50D7" w:rsidRPr="00E3220E">
        <w:rPr>
          <w:color w:val="000000" w:themeColor="text1"/>
          <w:cs/>
          <w:lang w:bidi="th-TH"/>
        </w:rPr>
        <w:t xml:space="preserve">Real-time PCR of 10-fold serial dilutions of pTiLV, the standard used in both laboratories. </w:t>
      </w:r>
      <w:r w:rsidR="003E50D7" w:rsidRPr="00E3220E">
        <w:rPr>
          <w:b/>
          <w:color w:val="000000" w:themeColor="text1"/>
          <w:lang w:bidi="th-TH"/>
        </w:rPr>
        <w:t>A</w:t>
      </w:r>
      <w:r w:rsidR="003E50D7" w:rsidRPr="00E3220E">
        <w:rPr>
          <w:b/>
          <w:color w:val="000000" w:themeColor="text1"/>
          <w:cs/>
          <w:lang w:bidi="th-TH"/>
        </w:rPr>
        <w:t>.</w:t>
      </w:r>
      <w:r w:rsidR="003E50D7" w:rsidRPr="00E3220E">
        <w:rPr>
          <w:color w:val="000000" w:themeColor="text1"/>
          <w:cs/>
          <w:lang w:bidi="th-TH"/>
        </w:rPr>
        <w:t xml:space="preserve"> 8 serial</w:t>
      </w:r>
      <w:r w:rsidR="00EA0DD3" w:rsidRPr="00E3220E">
        <w:rPr>
          <w:color w:val="000000" w:themeColor="text1"/>
          <w:cs/>
          <w:lang w:bidi="th-TH"/>
        </w:rPr>
        <w:t>ly diluted pTiLV</w:t>
      </w:r>
      <w:r w:rsidR="003E50D7" w:rsidRPr="00E3220E">
        <w:rPr>
          <w:color w:val="000000" w:themeColor="text1"/>
          <w:cs/>
          <w:lang w:bidi="th-TH"/>
        </w:rPr>
        <w:t xml:space="preserve"> samples were tested, </w:t>
      </w:r>
      <w:proofErr w:type="gramStart"/>
      <w:r w:rsidR="003E50D7" w:rsidRPr="00E3220E">
        <w:rPr>
          <w:color w:val="000000" w:themeColor="text1"/>
          <w:cs/>
          <w:lang w:bidi="th-TH"/>
        </w:rPr>
        <w:t>all of</w:t>
      </w:r>
      <w:proofErr w:type="gramEnd"/>
      <w:r w:rsidR="003E50D7" w:rsidRPr="00E3220E">
        <w:rPr>
          <w:color w:val="000000" w:themeColor="text1"/>
          <w:cs/>
          <w:lang w:bidi="th-TH"/>
        </w:rPr>
        <w:t xml:space="preserve"> know</w:t>
      </w:r>
      <w:r w:rsidR="00EA0DD3" w:rsidRPr="00E3220E">
        <w:rPr>
          <w:color w:val="000000" w:themeColor="text1"/>
          <w:cs/>
          <w:lang w:bidi="th-TH"/>
        </w:rPr>
        <w:t>n</w:t>
      </w:r>
      <w:r w:rsidR="003E50D7" w:rsidRPr="00E3220E">
        <w:rPr>
          <w:color w:val="000000" w:themeColor="text1"/>
          <w:cs/>
          <w:lang w:bidi="th-TH"/>
        </w:rPr>
        <w:t xml:space="preserve"> concentration and </w:t>
      </w:r>
      <w:r w:rsidR="00EA0DD3" w:rsidRPr="00E3220E">
        <w:rPr>
          <w:color w:val="000000" w:themeColor="text1"/>
          <w:cs/>
          <w:lang w:bidi="th-TH"/>
        </w:rPr>
        <w:t>correlated</w:t>
      </w:r>
      <w:r w:rsidR="003E50D7" w:rsidRPr="00E3220E">
        <w:rPr>
          <w:color w:val="000000" w:themeColor="text1"/>
          <w:cs/>
          <w:lang w:bidi="th-TH"/>
        </w:rPr>
        <w:t xml:space="preserve"> to the number</w:t>
      </w:r>
      <w:r w:rsidR="00EA0DD3" w:rsidRPr="00E3220E">
        <w:rPr>
          <w:color w:val="000000" w:themeColor="text1"/>
          <w:cs/>
          <w:lang w:bidi="th-TH"/>
        </w:rPr>
        <w:t xml:space="preserve"> of TiLV copies/ reaction. The </w:t>
      </w:r>
      <w:r w:rsidR="00EA0DD3" w:rsidRPr="00E3220E">
        <w:rPr>
          <w:color w:val="000000" w:themeColor="text1"/>
          <w:lang w:bidi="th-TH"/>
        </w:rPr>
        <w:t>standard</w:t>
      </w:r>
      <w:r w:rsidR="009526BF" w:rsidRPr="00E3220E">
        <w:rPr>
          <w:color w:val="000000" w:themeColor="text1"/>
          <w:lang w:bidi="th-TH"/>
        </w:rPr>
        <w:t xml:space="preserve"> curve </w:t>
      </w:r>
      <w:r w:rsidR="003E50D7" w:rsidRPr="00E3220E">
        <w:rPr>
          <w:color w:val="000000" w:themeColor="text1"/>
          <w:lang w:bidi="th-TH"/>
        </w:rPr>
        <w:t xml:space="preserve">was generated by plotting log copy number </w:t>
      </w:r>
      <w:r w:rsidRPr="00E3220E">
        <w:rPr>
          <w:i/>
          <w:color w:val="000000" w:themeColor="text1"/>
          <w:lang w:bidi="th-TH"/>
        </w:rPr>
        <w:t>vs.</w:t>
      </w:r>
      <w:r w:rsidR="003E50D7" w:rsidRPr="00E3220E">
        <w:rPr>
          <w:color w:val="000000" w:themeColor="text1"/>
          <w:lang w:bidi="th-TH"/>
        </w:rPr>
        <w:t xml:space="preserve"> cycle</w:t>
      </w:r>
      <w:r w:rsidR="001B0FF2" w:rsidRPr="00E3220E">
        <w:rPr>
          <w:color w:val="000000" w:themeColor="text1"/>
          <w:lang w:bidi="th-TH"/>
        </w:rPr>
        <w:t xml:space="preserve"> threshold</w:t>
      </w:r>
      <w:r w:rsidR="00661A9E" w:rsidRPr="00E3220E">
        <w:rPr>
          <w:color w:val="000000" w:themeColor="text1"/>
          <w:lang w:bidi="th-TH"/>
        </w:rPr>
        <w:t xml:space="preserve"> (C</w:t>
      </w:r>
      <w:r w:rsidR="00661A9E" w:rsidRPr="00E3220E">
        <w:rPr>
          <w:color w:val="000000" w:themeColor="text1"/>
          <w:vertAlign w:val="subscript"/>
          <w:lang w:bidi="th-TH"/>
        </w:rPr>
        <w:t>t</w:t>
      </w:r>
      <w:r w:rsidR="00661A9E" w:rsidRPr="00E3220E">
        <w:rPr>
          <w:color w:val="000000" w:themeColor="text1"/>
          <w:lang w:bidi="th-TH"/>
        </w:rPr>
        <w:t>)</w:t>
      </w:r>
      <w:r w:rsidR="003E50D7" w:rsidRPr="00E3220E">
        <w:rPr>
          <w:color w:val="000000" w:themeColor="text1"/>
          <w:lang w:bidi="th-TH"/>
        </w:rPr>
        <w:t>.</w:t>
      </w:r>
      <w:r w:rsidR="00EC2475" w:rsidRPr="00E3220E">
        <w:rPr>
          <w:color w:val="000000" w:themeColor="text1"/>
          <w:lang w:bidi="th-TH"/>
        </w:rPr>
        <w:t xml:space="preserve"> </w:t>
      </w:r>
      <w:r w:rsidR="001B0FF2" w:rsidRPr="00E3220E">
        <w:rPr>
          <w:color w:val="000000" w:themeColor="text1"/>
          <w:lang w:bidi="th-TH"/>
        </w:rPr>
        <w:t>The slope = -3.462, R</w:t>
      </w:r>
      <w:r w:rsidR="001B0FF2" w:rsidRPr="00E3220E">
        <w:rPr>
          <w:color w:val="000000" w:themeColor="text1"/>
          <w:vertAlign w:val="superscript"/>
          <w:lang w:bidi="th-TH"/>
        </w:rPr>
        <w:t>2</w:t>
      </w:r>
      <w:r w:rsidR="001B0FF2" w:rsidRPr="00E3220E">
        <w:rPr>
          <w:color w:val="000000" w:themeColor="text1"/>
          <w:lang w:bidi="th-TH"/>
        </w:rPr>
        <w:t xml:space="preserve"> = 0.9992 and the efficiency is 94.47</w:t>
      </w:r>
      <w:r w:rsidR="00EA353B" w:rsidRPr="00E3220E">
        <w:rPr>
          <w:color w:val="000000" w:themeColor="text1"/>
          <w:lang w:bidi="th-TH"/>
        </w:rPr>
        <w:t>%</w:t>
      </w:r>
      <w:r w:rsidR="001B0FF2" w:rsidRPr="00E3220E">
        <w:rPr>
          <w:color w:val="000000" w:themeColor="text1"/>
          <w:lang w:bidi="th-TH"/>
        </w:rPr>
        <w:t xml:space="preserve">. </w:t>
      </w:r>
      <w:r w:rsidR="003E50D7" w:rsidRPr="00E3220E">
        <w:rPr>
          <w:b/>
          <w:color w:val="000000" w:themeColor="text1"/>
          <w:lang w:bidi="th-TH"/>
        </w:rPr>
        <w:t>B</w:t>
      </w:r>
      <w:r w:rsidR="003E50D7" w:rsidRPr="00E3220E">
        <w:rPr>
          <w:color w:val="000000" w:themeColor="text1"/>
          <w:cs/>
          <w:lang w:bidi="th-TH"/>
        </w:rPr>
        <w:t>.</w:t>
      </w:r>
      <w:r w:rsidR="003E50D7" w:rsidRPr="00E3220E">
        <w:rPr>
          <w:color w:val="000000" w:themeColor="text1"/>
          <w:lang w:bidi="th-TH"/>
        </w:rPr>
        <w:t xml:space="preserve"> </w:t>
      </w:r>
      <w:r w:rsidR="00296C3B" w:rsidRPr="00E3220E">
        <w:rPr>
          <w:color w:val="000000" w:themeColor="text1"/>
          <w:lang w:bidi="th-TH"/>
        </w:rPr>
        <w:t>As</w:t>
      </w:r>
      <w:r w:rsidR="00EA0DD3" w:rsidRPr="00E3220E">
        <w:rPr>
          <w:color w:val="000000" w:themeColor="text1"/>
          <w:lang w:bidi="th-TH"/>
        </w:rPr>
        <w:t xml:space="preserve"> in </w:t>
      </w:r>
      <w:r w:rsidR="00296C3B" w:rsidRPr="00E3220E">
        <w:rPr>
          <w:color w:val="000000" w:themeColor="text1"/>
          <w:lang w:bidi="th-TH"/>
        </w:rPr>
        <w:t>A, except 7 serial</w:t>
      </w:r>
      <w:r w:rsidR="00EA0DD3" w:rsidRPr="00E3220E">
        <w:rPr>
          <w:color w:val="000000" w:themeColor="text1"/>
          <w:lang w:bidi="th-TH"/>
        </w:rPr>
        <w:t>ly</w:t>
      </w:r>
      <w:r w:rsidR="00296C3B" w:rsidRPr="00E3220E">
        <w:rPr>
          <w:color w:val="000000" w:themeColor="text1"/>
          <w:lang w:bidi="th-TH"/>
        </w:rPr>
        <w:t xml:space="preserve"> dilut</w:t>
      </w:r>
      <w:r w:rsidR="00EA0DD3" w:rsidRPr="00E3220E">
        <w:rPr>
          <w:color w:val="000000" w:themeColor="text1"/>
          <w:lang w:bidi="th-TH"/>
        </w:rPr>
        <w:t xml:space="preserve">ed </w:t>
      </w:r>
      <w:proofErr w:type="spellStart"/>
      <w:r w:rsidR="00EA0DD3" w:rsidRPr="00E3220E">
        <w:rPr>
          <w:color w:val="000000" w:themeColor="text1"/>
          <w:lang w:bidi="th-TH"/>
        </w:rPr>
        <w:t>pTiLV</w:t>
      </w:r>
      <w:proofErr w:type="spellEnd"/>
      <w:r w:rsidR="00296C3B" w:rsidRPr="00E3220E">
        <w:rPr>
          <w:color w:val="000000" w:themeColor="text1"/>
          <w:lang w:bidi="th-TH"/>
        </w:rPr>
        <w:t xml:space="preserve"> samples</w:t>
      </w:r>
      <w:r w:rsidR="00BF4628" w:rsidRPr="00E3220E">
        <w:rPr>
          <w:color w:val="000000" w:themeColor="text1"/>
          <w:lang w:bidi="th-TH"/>
        </w:rPr>
        <w:t xml:space="preserve"> (green)</w:t>
      </w:r>
      <w:r w:rsidR="00296C3B" w:rsidRPr="00E3220E">
        <w:rPr>
          <w:color w:val="000000" w:themeColor="text1"/>
          <w:lang w:bidi="th-TH"/>
        </w:rPr>
        <w:t xml:space="preserve"> were tested and the chart displays the threshold cycle on the y-axis and the copy number o</w:t>
      </w:r>
      <w:r w:rsidR="00EA0DD3" w:rsidRPr="00E3220E">
        <w:rPr>
          <w:color w:val="000000" w:themeColor="text1"/>
          <w:lang w:bidi="th-TH"/>
        </w:rPr>
        <w:t xml:space="preserve">f </w:t>
      </w:r>
      <w:proofErr w:type="spellStart"/>
      <w:r w:rsidR="00EA0DD3" w:rsidRPr="00E3220E">
        <w:rPr>
          <w:color w:val="000000" w:themeColor="text1"/>
          <w:lang w:bidi="th-TH"/>
        </w:rPr>
        <w:t>TiLV</w:t>
      </w:r>
      <w:proofErr w:type="spellEnd"/>
      <w:r w:rsidR="00EA0DD3" w:rsidRPr="00E3220E">
        <w:rPr>
          <w:color w:val="000000" w:themeColor="text1"/>
          <w:lang w:bidi="th-TH"/>
        </w:rPr>
        <w:t xml:space="preserve"> (</w:t>
      </w:r>
      <w:r w:rsidR="001B0FF2" w:rsidRPr="00E3220E">
        <w:rPr>
          <w:color w:val="000000" w:themeColor="text1"/>
          <w:lang w:bidi="th-TH"/>
        </w:rPr>
        <w:t>Q</w:t>
      </w:r>
      <w:r w:rsidR="00EA0DD3" w:rsidRPr="00E3220E">
        <w:rPr>
          <w:color w:val="000000" w:themeColor="text1"/>
          <w:lang w:bidi="th-TH"/>
        </w:rPr>
        <w:t>uantity) on the x-axis</w:t>
      </w:r>
      <w:r w:rsidR="00296C3B" w:rsidRPr="00E3220E">
        <w:rPr>
          <w:color w:val="000000" w:themeColor="text1"/>
          <w:lang w:bidi="th-TH"/>
        </w:rPr>
        <w:t>.</w:t>
      </w:r>
      <w:r w:rsidR="00EA0DD3" w:rsidRPr="00E3220E">
        <w:rPr>
          <w:color w:val="000000" w:themeColor="text1"/>
          <w:lang w:bidi="th-TH"/>
        </w:rPr>
        <w:t xml:space="preserve"> The y-</w:t>
      </w:r>
      <w:r w:rsidR="00EC2475" w:rsidRPr="00E3220E">
        <w:rPr>
          <w:color w:val="000000" w:themeColor="text1"/>
          <w:lang w:bidi="th-TH"/>
        </w:rPr>
        <w:t>intercept</w:t>
      </w:r>
      <w:r w:rsidR="00EA0DD3" w:rsidRPr="00E3220E">
        <w:rPr>
          <w:color w:val="000000" w:themeColor="text1"/>
          <w:lang w:bidi="th-TH"/>
        </w:rPr>
        <w:t xml:space="preserve"> = 32.327, slope = -3.292,</w:t>
      </w:r>
      <w:r w:rsidR="00EC2475" w:rsidRPr="00E3220E">
        <w:rPr>
          <w:color w:val="000000" w:themeColor="text1"/>
          <w:lang w:bidi="th-TH"/>
        </w:rPr>
        <w:t xml:space="preserve"> R</w:t>
      </w:r>
      <w:r w:rsidR="00EC2475" w:rsidRPr="00E3220E">
        <w:rPr>
          <w:color w:val="000000" w:themeColor="text1"/>
          <w:vertAlign w:val="superscript"/>
          <w:lang w:bidi="th-TH"/>
        </w:rPr>
        <w:t>2</w:t>
      </w:r>
      <w:r w:rsidR="00EA0DD3" w:rsidRPr="00E3220E">
        <w:rPr>
          <w:color w:val="000000" w:themeColor="text1"/>
          <w:lang w:bidi="th-TH"/>
        </w:rPr>
        <w:t xml:space="preserve"> </w:t>
      </w:r>
      <w:r w:rsidR="00EC2475" w:rsidRPr="00E3220E">
        <w:rPr>
          <w:color w:val="000000" w:themeColor="text1"/>
          <w:lang w:bidi="th-TH"/>
        </w:rPr>
        <w:t>= 0.98 and the efficiency is 101.2</w:t>
      </w:r>
      <w:r w:rsidR="00EA353B" w:rsidRPr="00E3220E">
        <w:rPr>
          <w:color w:val="000000" w:themeColor="text1"/>
          <w:lang w:bidi="th-TH"/>
        </w:rPr>
        <w:t>%</w:t>
      </w:r>
      <w:r w:rsidR="00EC2475" w:rsidRPr="00E3220E">
        <w:rPr>
          <w:color w:val="000000" w:themeColor="text1"/>
          <w:lang w:bidi="th-TH"/>
        </w:rPr>
        <w:t xml:space="preserve">. </w:t>
      </w:r>
      <w:r w:rsidR="00296C3B" w:rsidRPr="00E3220E">
        <w:rPr>
          <w:color w:val="000000" w:themeColor="text1"/>
          <w:lang w:bidi="th-TH"/>
        </w:rPr>
        <w:t>For both standards curves in A and B, the slope, y-intercept and correlation coefficient values (R</w:t>
      </w:r>
      <w:r w:rsidR="00296C3B" w:rsidRPr="00E3220E">
        <w:rPr>
          <w:color w:val="000000" w:themeColor="text1"/>
          <w:vertAlign w:val="superscript"/>
          <w:lang w:bidi="th-TH"/>
        </w:rPr>
        <w:t>2</w:t>
      </w:r>
      <w:r w:rsidR="00EA0DD3" w:rsidRPr="00E3220E">
        <w:rPr>
          <w:color w:val="000000" w:themeColor="text1"/>
          <w:lang w:bidi="th-TH"/>
        </w:rPr>
        <w:t xml:space="preserve">) are </w:t>
      </w:r>
      <w:proofErr w:type="spellStart"/>
      <w:r w:rsidR="00EA0DD3" w:rsidRPr="00E3220E">
        <w:rPr>
          <w:color w:val="000000" w:themeColor="text1"/>
          <w:lang w:bidi="th-TH"/>
        </w:rPr>
        <w:t>util</w:t>
      </w:r>
      <w:r w:rsidR="00632E41" w:rsidRPr="00E3220E">
        <w:rPr>
          <w:color w:val="000000" w:themeColor="text1"/>
          <w:lang w:bidi="th-TH"/>
        </w:rPr>
        <w:t>ze</w:t>
      </w:r>
      <w:r w:rsidR="00296C3B" w:rsidRPr="00E3220E">
        <w:rPr>
          <w:color w:val="000000" w:themeColor="text1"/>
          <w:lang w:bidi="th-TH"/>
        </w:rPr>
        <w:t>d</w:t>
      </w:r>
      <w:proofErr w:type="spellEnd"/>
      <w:r w:rsidR="00296C3B" w:rsidRPr="00E3220E">
        <w:rPr>
          <w:color w:val="000000" w:themeColor="text1"/>
          <w:lang w:bidi="th-TH"/>
        </w:rPr>
        <w:t xml:space="preserve"> to understand the performance of the assay. Importantly, R</w:t>
      </w:r>
      <w:r w:rsidR="00296C3B" w:rsidRPr="00E3220E">
        <w:rPr>
          <w:color w:val="000000" w:themeColor="text1"/>
          <w:vertAlign w:val="superscript"/>
          <w:lang w:bidi="th-TH"/>
        </w:rPr>
        <w:t xml:space="preserve">2 </w:t>
      </w:r>
      <w:r w:rsidR="00296C3B" w:rsidRPr="00E3220E">
        <w:rPr>
          <w:color w:val="000000" w:themeColor="text1"/>
          <w:lang w:bidi="th-TH"/>
        </w:rPr>
        <w:t xml:space="preserve">value should be </w:t>
      </w:r>
      <w:r w:rsidR="00EA0DD3" w:rsidRPr="00E3220E">
        <w:rPr>
          <w:color w:val="000000" w:themeColor="text1"/>
          <w:lang w:bidi="th-TH"/>
        </w:rPr>
        <w:t>close to</w:t>
      </w:r>
      <w:r w:rsidR="00296C3B" w:rsidRPr="00E3220E">
        <w:rPr>
          <w:color w:val="000000" w:themeColor="text1"/>
          <w:lang w:bidi="th-TH"/>
        </w:rPr>
        <w:t xml:space="preserve"> </w:t>
      </w:r>
      <w:r w:rsidR="00EA0DD3" w:rsidRPr="00E3220E">
        <w:rPr>
          <w:color w:val="000000" w:themeColor="text1"/>
          <w:lang w:bidi="th-TH"/>
        </w:rPr>
        <w:t>1</w:t>
      </w:r>
      <w:r w:rsidR="00296C3B" w:rsidRPr="00E3220E">
        <w:rPr>
          <w:color w:val="000000" w:themeColor="text1"/>
          <w:lang w:bidi="th-TH"/>
        </w:rPr>
        <w:t xml:space="preserve"> since </w:t>
      </w:r>
      <w:r w:rsidR="00661A9E" w:rsidRPr="00E3220E">
        <w:rPr>
          <w:color w:val="000000" w:themeColor="text1"/>
          <w:lang w:bidi="th-TH"/>
        </w:rPr>
        <w:t xml:space="preserve">it is </w:t>
      </w:r>
      <w:r w:rsidR="00EA0DD3" w:rsidRPr="00E3220E">
        <w:rPr>
          <w:color w:val="000000" w:themeColor="text1"/>
          <w:lang w:bidi="th-TH"/>
        </w:rPr>
        <w:t>a</w:t>
      </w:r>
      <w:r w:rsidR="00296C3B" w:rsidRPr="00E3220E">
        <w:rPr>
          <w:color w:val="000000" w:themeColor="text1"/>
          <w:lang w:bidi="th-TH"/>
        </w:rPr>
        <w:t xml:space="preserve"> measure of the linearity of the standard curve. The slope is used to measure PCR efficiency wherein 100</w:t>
      </w:r>
      <w:r w:rsidR="00EA353B" w:rsidRPr="00E3220E">
        <w:rPr>
          <w:color w:val="000000" w:themeColor="text1"/>
          <w:lang w:bidi="th-TH"/>
        </w:rPr>
        <w:t>%</w:t>
      </w:r>
      <w:r w:rsidR="00296C3B" w:rsidRPr="00E3220E">
        <w:rPr>
          <w:color w:val="000000" w:themeColor="text1"/>
          <w:lang w:bidi="th-TH"/>
        </w:rPr>
        <w:t xml:space="preserve"> efficiency corresponds to a slope of -3.32, see main text for the equation and further details. A good</w:t>
      </w:r>
      <w:r w:rsidR="00BF4628" w:rsidRPr="00E3220E">
        <w:rPr>
          <w:color w:val="000000" w:themeColor="text1"/>
          <w:lang w:bidi="th-TH"/>
        </w:rPr>
        <w:t xml:space="preserve"> qPCR reaction generally has an </w:t>
      </w:r>
      <w:r w:rsidR="00296C3B" w:rsidRPr="00E3220E">
        <w:rPr>
          <w:color w:val="000000" w:themeColor="text1"/>
          <w:lang w:bidi="th-TH"/>
        </w:rPr>
        <w:t xml:space="preserve">efficiency between 90-110% correlating to a slope of between -3.58 and -3.10. </w:t>
      </w:r>
      <w:r w:rsidR="00BF4628" w:rsidRPr="00E3220E">
        <w:rPr>
          <w:color w:val="000000" w:themeColor="text1"/>
          <w:lang w:bidi="th-TH"/>
        </w:rPr>
        <w:t xml:space="preserve">The standard curve is used for absolute quantification of unknown </w:t>
      </w:r>
      <w:proofErr w:type="spellStart"/>
      <w:r w:rsidR="00BF4628" w:rsidRPr="00E3220E">
        <w:rPr>
          <w:color w:val="000000" w:themeColor="text1"/>
          <w:lang w:bidi="th-TH"/>
        </w:rPr>
        <w:t>TiLV</w:t>
      </w:r>
      <w:proofErr w:type="spellEnd"/>
      <w:r w:rsidR="00BF4628" w:rsidRPr="00E3220E">
        <w:rPr>
          <w:color w:val="000000" w:themeColor="text1"/>
          <w:lang w:bidi="th-TH"/>
        </w:rPr>
        <w:t xml:space="preserve"> positive samples and determines the exact number of </w:t>
      </w:r>
      <w:proofErr w:type="spellStart"/>
      <w:r w:rsidR="00BF4628" w:rsidRPr="00E3220E">
        <w:rPr>
          <w:color w:val="000000" w:themeColor="text1"/>
          <w:lang w:bidi="th-TH"/>
        </w:rPr>
        <w:t>TiLV</w:t>
      </w:r>
      <w:proofErr w:type="spellEnd"/>
      <w:r w:rsidR="00BF4628" w:rsidRPr="00E3220E">
        <w:rPr>
          <w:color w:val="000000" w:themeColor="text1"/>
          <w:lang w:bidi="th-TH"/>
        </w:rPr>
        <w:t xml:space="preserve"> copies / reaction, as </w:t>
      </w:r>
      <w:r w:rsidR="00661A9E" w:rsidRPr="00E3220E">
        <w:rPr>
          <w:color w:val="000000" w:themeColor="text1"/>
          <w:lang w:bidi="th-TH"/>
        </w:rPr>
        <w:t xml:space="preserve">is the case for </w:t>
      </w:r>
      <w:r w:rsidR="00EA0DD3" w:rsidRPr="00E3220E">
        <w:rPr>
          <w:color w:val="000000" w:themeColor="text1"/>
          <w:lang w:bidi="th-TH"/>
        </w:rPr>
        <w:t xml:space="preserve">the three </w:t>
      </w:r>
      <w:proofErr w:type="spellStart"/>
      <w:r w:rsidR="00EA0DD3" w:rsidRPr="00E3220E">
        <w:rPr>
          <w:color w:val="000000" w:themeColor="text1"/>
          <w:lang w:bidi="th-TH"/>
        </w:rPr>
        <w:t>TiLV</w:t>
      </w:r>
      <w:proofErr w:type="spellEnd"/>
      <w:r w:rsidR="00EA0DD3" w:rsidRPr="00E3220E">
        <w:rPr>
          <w:color w:val="000000" w:themeColor="text1"/>
          <w:lang w:bidi="th-TH"/>
        </w:rPr>
        <w:t xml:space="preserve"> positive samples</w:t>
      </w:r>
      <w:r w:rsidR="00BF4628" w:rsidRPr="00E3220E">
        <w:rPr>
          <w:color w:val="000000" w:themeColor="text1"/>
          <w:lang w:bidi="th-TH"/>
        </w:rPr>
        <w:t xml:space="preserve"> </w:t>
      </w:r>
      <w:r w:rsidR="00F32E78" w:rsidRPr="00E3220E">
        <w:rPr>
          <w:color w:val="000000" w:themeColor="text1"/>
          <w:lang w:bidi="th-TH"/>
        </w:rPr>
        <w:t>colored</w:t>
      </w:r>
      <w:r w:rsidR="00EA0DD3" w:rsidRPr="00E3220E">
        <w:rPr>
          <w:color w:val="000000" w:themeColor="text1"/>
          <w:lang w:bidi="th-TH"/>
        </w:rPr>
        <w:t xml:space="preserve"> red</w:t>
      </w:r>
      <w:r w:rsidR="00BF4628" w:rsidRPr="00E3220E">
        <w:rPr>
          <w:color w:val="000000" w:themeColor="text1"/>
          <w:lang w:bidi="th-TH"/>
        </w:rPr>
        <w:t xml:space="preserve"> in B. </w:t>
      </w:r>
    </w:p>
    <w:p w14:paraId="75182EC3" w14:textId="31B1522D" w:rsidR="00B32616" w:rsidRPr="00E3220E" w:rsidRDefault="00B32616" w:rsidP="00E3220E">
      <w:pPr>
        <w:widowControl/>
        <w:jc w:val="left"/>
        <w:rPr>
          <w:color w:val="000000" w:themeColor="text1"/>
          <w:lang w:bidi="th-TH"/>
        </w:rPr>
      </w:pPr>
    </w:p>
    <w:p w14:paraId="7336C1DF" w14:textId="4EC6E531" w:rsidR="008F7876" w:rsidRPr="00E3220E" w:rsidRDefault="006305D7" w:rsidP="00E3220E">
      <w:pPr>
        <w:widowControl/>
        <w:autoSpaceDE/>
        <w:autoSpaceDN/>
        <w:adjustRightInd/>
        <w:jc w:val="left"/>
        <w:rPr>
          <w:b/>
        </w:rPr>
      </w:pPr>
      <w:r w:rsidRPr="00E3220E">
        <w:rPr>
          <w:b/>
        </w:rPr>
        <w:t>DISCUSSION</w:t>
      </w:r>
      <w:r w:rsidR="00F32E78">
        <w:rPr>
          <w:b/>
        </w:rPr>
        <w:t>:</w:t>
      </w:r>
    </w:p>
    <w:p w14:paraId="35623057" w14:textId="3A262289" w:rsidR="008F7876" w:rsidRPr="00E3220E" w:rsidRDefault="00DB2016" w:rsidP="00E3220E">
      <w:pPr>
        <w:widowControl/>
        <w:jc w:val="left"/>
        <w:rPr>
          <w:bCs/>
        </w:rPr>
      </w:pPr>
      <w:proofErr w:type="spellStart"/>
      <w:r w:rsidRPr="00E3220E">
        <w:rPr>
          <w:bCs/>
        </w:rPr>
        <w:t>TiLV</w:t>
      </w:r>
      <w:proofErr w:type="spellEnd"/>
      <w:r w:rsidRPr="00E3220E">
        <w:rPr>
          <w:bCs/>
        </w:rPr>
        <w:t xml:space="preserve"> was first reported in 2014 </w:t>
      </w:r>
      <w:r w:rsidR="00265523" w:rsidRPr="00E3220E">
        <w:rPr>
          <w:bCs/>
        </w:rPr>
        <w:t>in Israel</w:t>
      </w:r>
      <w:r w:rsidR="00192D31" w:rsidRPr="00E3220E">
        <w:rPr>
          <w:bCs/>
        </w:rPr>
        <w:fldChar w:fldCharType="begin">
          <w:fldData xml:space="preserve">PEVuZE5vdGU+PENpdGU+PEF1dGhvcj5FeW5nb3I8L0F1dGhvcj48WWVhcj4yMDE0PC9ZZWFyPjxS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</w:fldData>
        </w:fldChar>
      </w:r>
      <w:r w:rsidR="00BC277A" w:rsidRPr="00E3220E">
        <w:rPr>
          <w:bCs/>
        </w:rPr>
        <w:instrText xml:space="preserve"> ADDIN EN.CITE </w:instrText>
      </w:r>
      <w:r w:rsidR="00BC277A" w:rsidRPr="00E3220E">
        <w:rPr>
          <w:bCs/>
        </w:rPr>
        <w:fldChar w:fldCharType="begin">
          <w:fldData xml:space="preserve">PEVuZE5vdGU+PENpdGU+PEF1dGhvcj5FeW5nb3I8L0F1dGhvcj48WWVhcj4yMDE0PC9ZZWFyPjxS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</w:fldData>
        </w:fldChar>
      </w:r>
      <w:r w:rsidR="00BC277A" w:rsidRPr="00E3220E">
        <w:rPr>
          <w:bCs/>
        </w:rPr>
        <w:instrText xml:space="preserve"> ADDIN EN.CITE.DATA </w:instrText>
      </w:r>
      <w:r w:rsidR="00BC277A" w:rsidRPr="00E3220E">
        <w:rPr>
          <w:bCs/>
        </w:rPr>
      </w:r>
      <w:r w:rsidR="00BC277A" w:rsidRPr="00E3220E">
        <w:rPr>
          <w:bCs/>
        </w:rPr>
        <w:fldChar w:fldCharType="end"/>
      </w:r>
      <w:r w:rsidR="00192D31" w:rsidRPr="00E3220E">
        <w:rPr>
          <w:bCs/>
        </w:rPr>
      </w:r>
      <w:r w:rsidR="00192D31" w:rsidRPr="00E3220E">
        <w:rPr>
          <w:bCs/>
        </w:rPr>
        <w:fldChar w:fldCharType="separate"/>
      </w:r>
      <w:r w:rsidR="00192D31" w:rsidRPr="00E3220E">
        <w:rPr>
          <w:bCs/>
          <w:vertAlign w:val="superscript"/>
        </w:rPr>
        <w:t>14</w:t>
      </w:r>
      <w:r w:rsidR="00192D31" w:rsidRPr="00E3220E">
        <w:rPr>
          <w:bCs/>
        </w:rPr>
        <w:fldChar w:fldCharType="end"/>
      </w:r>
      <w:r w:rsidRPr="00E3220E">
        <w:rPr>
          <w:bCs/>
        </w:rPr>
        <w:t xml:space="preserve"> and since then it has been identified</w:t>
      </w:r>
      <w:r w:rsidR="00265523" w:rsidRPr="00E3220E">
        <w:rPr>
          <w:bCs/>
        </w:rPr>
        <w:t xml:space="preserve"> in multiple countries including Egypt, Colombia, India</w:t>
      </w:r>
      <w:r w:rsidR="00E14E69" w:rsidRPr="00E3220E">
        <w:rPr>
          <w:bCs/>
        </w:rPr>
        <w:t>, Malaysia, Uganda, Tanzania</w:t>
      </w:r>
      <w:r w:rsidR="00265523" w:rsidRPr="00E3220E">
        <w:rPr>
          <w:bCs/>
        </w:rPr>
        <w:t xml:space="preserve"> and Thailand</w:t>
      </w:r>
      <w:r w:rsidR="00214646" w:rsidRPr="00E3220E">
        <w:rPr>
          <w:bCs/>
        </w:rPr>
        <w:fldChar w:fldCharType="begin">
          <w:fldData xml:space="preserve">PEVuZE5vdGU+PENpdGU+PEF1dGhvcj5OaWNob2xzb248L0F1dGhvcj48WWVhcj4yMDE3PC9ZZWFy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</w:fldData>
        </w:fldChar>
      </w:r>
      <w:r w:rsidR="0003670A" w:rsidRPr="00E3220E">
        <w:rPr>
          <w:bCs/>
        </w:rPr>
        <w:instrText xml:space="preserve"> ADDIN EN.CITE </w:instrText>
      </w:r>
      <w:r w:rsidR="0003670A" w:rsidRPr="00E3220E">
        <w:rPr>
          <w:bCs/>
        </w:rPr>
        <w:fldChar w:fldCharType="begin">
          <w:fldData xml:space="preserve">PEVuZE5vdGU+PENpdGU+PEF1dGhvcj5OaWNob2xzb248L0F1dGhvcj48WWVhcj4yMDE3PC9ZZWFy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</w:fldData>
        </w:fldChar>
      </w:r>
      <w:r w:rsidR="0003670A" w:rsidRPr="00E3220E">
        <w:rPr>
          <w:bCs/>
        </w:rPr>
        <w:instrText xml:space="preserve"> ADDIN EN.CITE.DATA </w:instrText>
      </w:r>
      <w:r w:rsidR="0003670A" w:rsidRPr="00E3220E">
        <w:rPr>
          <w:bCs/>
        </w:rPr>
      </w:r>
      <w:r w:rsidR="0003670A" w:rsidRPr="00E3220E">
        <w:rPr>
          <w:bCs/>
        </w:rPr>
        <w:fldChar w:fldCharType="end"/>
      </w:r>
      <w:r w:rsidR="00214646" w:rsidRPr="00E3220E">
        <w:rPr>
          <w:bCs/>
        </w:rPr>
      </w:r>
      <w:r w:rsidR="00214646" w:rsidRPr="00E3220E">
        <w:rPr>
          <w:bCs/>
        </w:rPr>
        <w:fldChar w:fldCharType="separate"/>
      </w:r>
      <w:r w:rsidR="0003670A" w:rsidRPr="00E3220E">
        <w:rPr>
          <w:bCs/>
          <w:vertAlign w:val="superscript"/>
        </w:rPr>
        <w:t>15,16,18,35,48</w:t>
      </w:r>
      <w:r w:rsidR="00214646" w:rsidRPr="00E3220E">
        <w:rPr>
          <w:bCs/>
        </w:rPr>
        <w:fldChar w:fldCharType="end"/>
      </w:r>
      <w:r w:rsidR="00265523" w:rsidRPr="00E3220E">
        <w:rPr>
          <w:bCs/>
        </w:rPr>
        <w:t xml:space="preserve">. </w:t>
      </w:r>
      <w:r w:rsidR="00F35A08" w:rsidRPr="00E3220E">
        <w:rPr>
          <w:bCs/>
        </w:rPr>
        <w:t>G</w:t>
      </w:r>
      <w:r w:rsidR="00265523" w:rsidRPr="00E3220E">
        <w:rPr>
          <w:bCs/>
        </w:rPr>
        <w:t>lobal awareness</w:t>
      </w:r>
      <w:r w:rsidRPr="00E3220E">
        <w:rPr>
          <w:bCs/>
        </w:rPr>
        <w:t>,</w:t>
      </w:r>
      <w:r w:rsidR="00265523" w:rsidRPr="00E3220E">
        <w:rPr>
          <w:bCs/>
        </w:rPr>
        <w:t xml:space="preserve"> particularly</w:t>
      </w:r>
      <w:r w:rsidRPr="00E3220E">
        <w:rPr>
          <w:bCs/>
        </w:rPr>
        <w:t>,</w:t>
      </w:r>
      <w:r w:rsidR="00265523" w:rsidRPr="00E3220E">
        <w:rPr>
          <w:bCs/>
        </w:rPr>
        <w:t xml:space="preserve"> in tilapia producing countries has placed more attention on the </w:t>
      </w:r>
      <w:r w:rsidR="003611DB" w:rsidRPr="00E3220E">
        <w:rPr>
          <w:bCs/>
        </w:rPr>
        <w:t>virus</w:t>
      </w:r>
      <w:r w:rsidR="00F35A08" w:rsidRPr="00E3220E">
        <w:rPr>
          <w:bCs/>
        </w:rPr>
        <w:t xml:space="preserve"> </w:t>
      </w:r>
      <w:r w:rsidR="003611DB" w:rsidRPr="00E3220E">
        <w:rPr>
          <w:bCs/>
        </w:rPr>
        <w:t>and various</w:t>
      </w:r>
      <w:r w:rsidR="00F35A08" w:rsidRPr="00E3220E">
        <w:rPr>
          <w:bCs/>
        </w:rPr>
        <w:t xml:space="preserve"> </w:t>
      </w:r>
      <w:r w:rsidR="00DA70C5" w:rsidRPr="00E3220E">
        <w:rPr>
          <w:bCs/>
        </w:rPr>
        <w:t>restrictions and control measures</w:t>
      </w:r>
      <w:r w:rsidR="00F35A08" w:rsidRPr="00E3220E">
        <w:rPr>
          <w:bCs/>
        </w:rPr>
        <w:t xml:space="preserve"> from government </w:t>
      </w:r>
      <w:r w:rsidR="00A616BD" w:rsidRPr="00E3220E">
        <w:rPr>
          <w:bCs/>
        </w:rPr>
        <w:t>authorities</w:t>
      </w:r>
      <w:r w:rsidR="003611DB" w:rsidRPr="00E3220E">
        <w:rPr>
          <w:bCs/>
        </w:rPr>
        <w:t xml:space="preserve"> have been implemented </w:t>
      </w:r>
      <w:r w:rsidR="00505992" w:rsidRPr="00E3220E">
        <w:rPr>
          <w:bCs/>
        </w:rPr>
        <w:t>attempting</w:t>
      </w:r>
      <w:r w:rsidR="00A616BD" w:rsidRPr="00E3220E">
        <w:rPr>
          <w:bCs/>
        </w:rPr>
        <w:t xml:space="preserve"> </w:t>
      </w:r>
      <w:r w:rsidR="00F35A08" w:rsidRPr="00E3220E">
        <w:rPr>
          <w:bCs/>
        </w:rPr>
        <w:t xml:space="preserve">to </w:t>
      </w:r>
      <w:r w:rsidR="00DA70C5" w:rsidRPr="00E3220E">
        <w:rPr>
          <w:bCs/>
        </w:rPr>
        <w:t xml:space="preserve">prevent the </w:t>
      </w:r>
      <w:r w:rsidR="003611DB" w:rsidRPr="00E3220E">
        <w:rPr>
          <w:bCs/>
        </w:rPr>
        <w:t xml:space="preserve">spread of </w:t>
      </w:r>
      <w:proofErr w:type="spellStart"/>
      <w:r w:rsidR="003611DB" w:rsidRPr="00E3220E">
        <w:rPr>
          <w:bCs/>
        </w:rPr>
        <w:t>TiLV</w:t>
      </w:r>
      <w:proofErr w:type="spellEnd"/>
      <w:r w:rsidR="00F35A08" w:rsidRPr="00E3220E">
        <w:rPr>
          <w:bCs/>
        </w:rPr>
        <w:t xml:space="preserve">. Here, a </w:t>
      </w:r>
      <w:r w:rsidR="003611DB" w:rsidRPr="00E3220E">
        <w:rPr>
          <w:bCs/>
        </w:rPr>
        <w:t xml:space="preserve">detailed </w:t>
      </w:r>
      <w:r w:rsidR="00265523" w:rsidRPr="00E3220E">
        <w:rPr>
          <w:bCs/>
        </w:rPr>
        <w:t xml:space="preserve">protocol for </w:t>
      </w:r>
      <w:proofErr w:type="spellStart"/>
      <w:r w:rsidR="00265523" w:rsidRPr="00E3220E">
        <w:rPr>
          <w:bCs/>
        </w:rPr>
        <w:t>TiLV</w:t>
      </w:r>
      <w:proofErr w:type="spellEnd"/>
      <w:r w:rsidR="00265523" w:rsidRPr="00E3220E">
        <w:rPr>
          <w:bCs/>
        </w:rPr>
        <w:t xml:space="preserve"> detection in</w:t>
      </w:r>
      <w:r w:rsidR="00505992" w:rsidRPr="00E3220E">
        <w:rPr>
          <w:bCs/>
        </w:rPr>
        <w:t xml:space="preserve"> tilapia</w:t>
      </w:r>
      <w:r w:rsidR="00265523" w:rsidRPr="00E3220E">
        <w:rPr>
          <w:bCs/>
        </w:rPr>
        <w:t xml:space="preserve"> tissue</w:t>
      </w:r>
      <w:r w:rsidR="00A616BD" w:rsidRPr="00E3220E">
        <w:rPr>
          <w:bCs/>
        </w:rPr>
        <w:t xml:space="preserve">, </w:t>
      </w:r>
      <w:r w:rsidR="00505992" w:rsidRPr="00E3220E">
        <w:rPr>
          <w:bCs/>
        </w:rPr>
        <w:t>covering</w:t>
      </w:r>
      <w:r w:rsidR="00265523" w:rsidRPr="00E3220E">
        <w:rPr>
          <w:bCs/>
        </w:rPr>
        <w:t xml:space="preserve"> </w:t>
      </w:r>
      <w:r w:rsidR="0099134E" w:rsidRPr="00E3220E">
        <w:rPr>
          <w:bCs/>
        </w:rPr>
        <w:t>sample collection,</w:t>
      </w:r>
      <w:r w:rsidR="00E951CF" w:rsidRPr="00E3220E">
        <w:rPr>
          <w:bCs/>
        </w:rPr>
        <w:t xml:space="preserve"> RNA isolation, cDNA synthesis,</w:t>
      </w:r>
      <w:r w:rsidR="00214646" w:rsidRPr="00E3220E">
        <w:rPr>
          <w:bCs/>
        </w:rPr>
        <w:t xml:space="preserve"> </w:t>
      </w:r>
      <w:r w:rsidR="0099134E" w:rsidRPr="00E3220E">
        <w:rPr>
          <w:bCs/>
        </w:rPr>
        <w:t xml:space="preserve">PCR and qPCR </w:t>
      </w:r>
      <w:r w:rsidR="008B0FE7" w:rsidRPr="00E3220E">
        <w:rPr>
          <w:bCs/>
        </w:rPr>
        <w:t>assay</w:t>
      </w:r>
      <w:r w:rsidR="0099134E" w:rsidRPr="00E3220E">
        <w:rPr>
          <w:bCs/>
        </w:rPr>
        <w:t xml:space="preserve">s </w:t>
      </w:r>
      <w:r w:rsidR="00505992" w:rsidRPr="00E3220E">
        <w:rPr>
          <w:bCs/>
        </w:rPr>
        <w:t>has been explained</w:t>
      </w:r>
      <w:r w:rsidR="0099134E" w:rsidRPr="00E3220E">
        <w:rPr>
          <w:bCs/>
        </w:rPr>
        <w:t>.</w:t>
      </w:r>
      <w:r w:rsidR="003C564E" w:rsidRPr="00E3220E">
        <w:rPr>
          <w:bCs/>
        </w:rPr>
        <w:t xml:space="preserve"> There are various aspects to these methods that warrant specific discussion.</w:t>
      </w:r>
      <w:r w:rsidR="0099134E" w:rsidRPr="00E3220E">
        <w:rPr>
          <w:bCs/>
        </w:rPr>
        <w:t xml:space="preserve"> </w:t>
      </w:r>
      <w:proofErr w:type="spellStart"/>
      <w:r w:rsidR="00A16B99" w:rsidRPr="00E3220E">
        <w:t>TiLV</w:t>
      </w:r>
      <w:proofErr w:type="spellEnd"/>
      <w:r w:rsidR="00A16B99" w:rsidRPr="00E3220E">
        <w:t xml:space="preserve"> has been identified in fish spanning a variety sizes</w:t>
      </w:r>
      <w:r w:rsidR="00A16B99" w:rsidRPr="00E3220E">
        <w:fldChar w:fldCharType="begin">
          <w:fldData xml:space="preserve">PEVuZE5vdGU+PENpdGU+PEF1dGhvcj5OaWNob2xzb248L0F1dGhvcj48WWVhcj4yMDE3PC9ZZWFy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</w:fldData>
        </w:fldChar>
      </w:r>
      <w:r w:rsidR="00A16B99" w:rsidRPr="00E3220E">
        <w:instrText xml:space="preserve"> ADDIN EN.CITE </w:instrText>
      </w:r>
      <w:r w:rsidR="00A16B99" w:rsidRPr="00E3220E">
        <w:fldChar w:fldCharType="begin">
          <w:fldData xml:space="preserve">PEVuZE5vdGU+PENpdGU+PEF1dGhvcj5OaWNob2xzb248L0F1dGhvcj48WWVhcj4yMDE3PC9ZZWFy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</w:fldData>
        </w:fldChar>
      </w:r>
      <w:r w:rsidR="00A16B99" w:rsidRPr="00E3220E">
        <w:instrText xml:space="preserve"> ADDIN EN.CITE.DATA </w:instrText>
      </w:r>
      <w:r w:rsidR="00A16B99" w:rsidRPr="00E3220E">
        <w:fldChar w:fldCharType="end"/>
      </w:r>
      <w:r w:rsidR="00A16B99" w:rsidRPr="00E3220E">
        <w:fldChar w:fldCharType="separate"/>
      </w:r>
      <w:r w:rsidR="00A16B99" w:rsidRPr="00E3220E">
        <w:rPr>
          <w:vertAlign w:val="superscript"/>
        </w:rPr>
        <w:t>9,12,14,15,49</w:t>
      </w:r>
      <w:r w:rsidR="00A16B99" w:rsidRPr="00E3220E">
        <w:fldChar w:fldCharType="end"/>
      </w:r>
      <w:r w:rsidR="00A16B99" w:rsidRPr="00E3220E">
        <w:t xml:space="preserve"> and species of tilapia so far, including farmed hybrid tilapia (</w:t>
      </w:r>
      <w:r w:rsidR="00A16B99" w:rsidRPr="00E3220E">
        <w:rPr>
          <w:i/>
        </w:rPr>
        <w:t xml:space="preserve">O. </w:t>
      </w:r>
      <w:proofErr w:type="spellStart"/>
      <w:r w:rsidR="00A16B99" w:rsidRPr="00E3220E">
        <w:rPr>
          <w:i/>
        </w:rPr>
        <w:t>niloticus</w:t>
      </w:r>
      <w:proofErr w:type="spellEnd"/>
      <w:r w:rsidR="00A16B99" w:rsidRPr="00E3220E">
        <w:rPr>
          <w:i/>
        </w:rPr>
        <w:t xml:space="preserve"> x O. aureus</w:t>
      </w:r>
      <w:r w:rsidR="00A16B99" w:rsidRPr="00E3220E">
        <w:t>)</w:t>
      </w:r>
      <w:r w:rsidR="00A16B99" w:rsidRPr="00E3220E">
        <w:fldChar w:fldCharType="begin">
          <w:fldData xml:space="preserve">PEVuZE5vdGU+PENpdGU+PEF1dGhvcj5FeW5nb3I8L0F1dGhvcj48WWVhcj4yMDE0PC9ZZWFyPjxS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</w:fldData>
        </w:fldChar>
      </w:r>
      <w:r w:rsidR="00A16B99" w:rsidRPr="00E3220E">
        <w:instrText xml:space="preserve"> ADDIN EN.CITE </w:instrText>
      </w:r>
      <w:r w:rsidR="00A16B99" w:rsidRPr="00E3220E">
        <w:fldChar w:fldCharType="begin">
          <w:fldData xml:space="preserve">PEVuZE5vdGU+PENpdGU+PEF1dGhvcj5FeW5nb3I8L0F1dGhvcj48WWVhcj4yMDE0PC9ZZWFyPjxS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</w:fldData>
        </w:fldChar>
      </w:r>
      <w:r w:rsidR="00A16B99" w:rsidRPr="00E3220E">
        <w:instrText xml:space="preserve"> ADDIN EN.CITE.DATA </w:instrText>
      </w:r>
      <w:r w:rsidR="00A16B99" w:rsidRPr="00E3220E">
        <w:fldChar w:fldCharType="end"/>
      </w:r>
      <w:r w:rsidR="00A16B99" w:rsidRPr="00E3220E">
        <w:fldChar w:fldCharType="separate"/>
      </w:r>
      <w:r w:rsidR="00A16B99" w:rsidRPr="00E3220E">
        <w:rPr>
          <w:vertAlign w:val="superscript"/>
        </w:rPr>
        <w:t>11,14</w:t>
      </w:r>
      <w:r w:rsidR="00A16B99" w:rsidRPr="00E3220E">
        <w:fldChar w:fldCharType="end"/>
      </w:r>
      <w:r w:rsidR="00A16B99" w:rsidRPr="00E3220E">
        <w:t>, Nile tilapia (</w:t>
      </w:r>
      <w:r w:rsidR="00A16B99" w:rsidRPr="00E3220E">
        <w:rPr>
          <w:i/>
        </w:rPr>
        <w:t xml:space="preserve">O. </w:t>
      </w:r>
      <w:proofErr w:type="spellStart"/>
      <w:r w:rsidR="00A16B99" w:rsidRPr="00E3220E">
        <w:rPr>
          <w:i/>
        </w:rPr>
        <w:lastRenderedPageBreak/>
        <w:t>niloticus</w:t>
      </w:r>
      <w:proofErr w:type="spellEnd"/>
      <w:r w:rsidR="00A16B99" w:rsidRPr="00E3220E">
        <w:t>)</w:t>
      </w:r>
      <w:r w:rsidR="00A16B99" w:rsidRPr="00E3220E">
        <w:fldChar w:fldCharType="begin">
          <w:fldData xml:space="preserve">PEVuZE5vdGU+PENpdGU+PEF1dGhvcj5CZWhlcmE8L0F1dGhvcj48WWVhcj4yMDE4PC9ZZWFyPjxS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==
</w:fldData>
        </w:fldChar>
      </w:r>
      <w:r w:rsidR="00A16B99" w:rsidRPr="00E3220E">
        <w:instrText xml:space="preserve"> ADDIN EN.CITE </w:instrText>
      </w:r>
      <w:r w:rsidR="00A16B99" w:rsidRPr="00E3220E">
        <w:fldChar w:fldCharType="begin">
          <w:fldData xml:space="preserve">PEVuZE5vdGU+PENpdGU+PEF1dGhvcj5CZWhlcmE8L0F1dGhvcj48WWVhcj4yMDE4PC9ZZWFyPjxS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==
</w:fldData>
        </w:fldChar>
      </w:r>
      <w:r w:rsidR="00A16B99" w:rsidRPr="00E3220E">
        <w:instrText xml:space="preserve"> ADDIN EN.CITE.DATA </w:instrText>
      </w:r>
      <w:r w:rsidR="00A16B99" w:rsidRPr="00E3220E">
        <w:fldChar w:fldCharType="end"/>
      </w:r>
      <w:r w:rsidR="00A16B99" w:rsidRPr="00E3220E">
        <w:fldChar w:fldCharType="separate"/>
      </w:r>
      <w:r w:rsidR="00A16B99" w:rsidRPr="00E3220E">
        <w:rPr>
          <w:vertAlign w:val="superscript"/>
        </w:rPr>
        <w:t>9,10,14-16,33,35,36,49,50</w:t>
      </w:r>
      <w:r w:rsidR="00A16B99" w:rsidRPr="00E3220E">
        <w:fldChar w:fldCharType="end"/>
      </w:r>
      <w:r w:rsidR="00A16B99" w:rsidRPr="00E3220E">
        <w:t xml:space="preserve"> and red tilapia (</w:t>
      </w:r>
      <w:r w:rsidR="00A16B99" w:rsidRPr="00E3220E">
        <w:rPr>
          <w:i/>
        </w:rPr>
        <w:t>Oreochromis sp.)</w:t>
      </w:r>
      <w:r w:rsidR="00A16B99" w:rsidRPr="00E3220E">
        <w:fldChar w:fldCharType="begin">
          <w:fldData xml:space="preserve">PEVuZE5vdGU+PENpdGU+PEF1dGhvcj5Eb25nPC9BdXRob3I+PFllYXI+MjAxNzwvWWVhcj48UmVj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</w:fldData>
        </w:fldChar>
      </w:r>
      <w:r w:rsidR="00A16B99" w:rsidRPr="00E3220E">
        <w:instrText xml:space="preserve"> ADDIN EN.CITE </w:instrText>
      </w:r>
      <w:r w:rsidR="00A16B99" w:rsidRPr="00E3220E">
        <w:fldChar w:fldCharType="begin">
          <w:fldData xml:space="preserve">PEVuZE5vdGU+PENpdGU+PEF1dGhvcj5Eb25nPC9BdXRob3I+PFllYXI+MjAxNzwvWWVhcj48UmVj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</w:fldData>
        </w:fldChar>
      </w:r>
      <w:r w:rsidR="00A16B99" w:rsidRPr="00E3220E">
        <w:instrText xml:space="preserve"> ADDIN EN.CITE.DATA </w:instrText>
      </w:r>
      <w:r w:rsidR="00A16B99" w:rsidRPr="00E3220E">
        <w:fldChar w:fldCharType="end"/>
      </w:r>
      <w:r w:rsidR="00A16B99" w:rsidRPr="00E3220E">
        <w:fldChar w:fldCharType="separate"/>
      </w:r>
      <w:r w:rsidR="00A16B99" w:rsidRPr="00E3220E">
        <w:rPr>
          <w:vertAlign w:val="superscript"/>
        </w:rPr>
        <w:t>16,33,48,51</w:t>
      </w:r>
      <w:r w:rsidR="00A16B99" w:rsidRPr="00E3220E">
        <w:fldChar w:fldCharType="end"/>
      </w:r>
      <w:r w:rsidR="00A16B99" w:rsidRPr="00E3220E">
        <w:t>, as well as in wild Nile tilapia</w:t>
      </w:r>
      <w:r w:rsidR="00A16B99" w:rsidRPr="00E3220E">
        <w:fldChar w:fldCharType="begin">
          <w:fldData xml:space="preserve">PEVuZE5vdGU+PENpdGU+PEF1dGhvcj5NdWdpbWJhPC9BdXRob3I+PFllYXI+MjAxODwvWWVhcj48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=
</w:fldData>
        </w:fldChar>
      </w:r>
      <w:r w:rsidR="00A16B99" w:rsidRPr="00E3220E">
        <w:instrText xml:space="preserve"> ADDIN EN.CITE </w:instrText>
      </w:r>
      <w:r w:rsidR="00A16B99" w:rsidRPr="00E3220E">
        <w:fldChar w:fldCharType="begin">
          <w:fldData xml:space="preserve">PEVuZE5vdGU+PENpdGU+PEF1dGhvcj5NdWdpbWJhPC9BdXRob3I+PFllYXI+MjAxODwvWWVhcj48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=
</w:fldData>
        </w:fldChar>
      </w:r>
      <w:r w:rsidR="00A16B99" w:rsidRPr="00E3220E">
        <w:instrText xml:space="preserve"> ADDIN EN.CITE.DATA </w:instrText>
      </w:r>
      <w:r w:rsidR="00A16B99" w:rsidRPr="00E3220E">
        <w:fldChar w:fldCharType="end"/>
      </w:r>
      <w:r w:rsidR="00A16B99" w:rsidRPr="00E3220E">
        <w:fldChar w:fldCharType="separate"/>
      </w:r>
      <w:r w:rsidR="00A16B99" w:rsidRPr="00E3220E">
        <w:rPr>
          <w:vertAlign w:val="superscript"/>
        </w:rPr>
        <w:t>9,12</w:t>
      </w:r>
      <w:r w:rsidR="00A16B99" w:rsidRPr="00E3220E">
        <w:fldChar w:fldCharType="end"/>
      </w:r>
      <w:r w:rsidR="00A16B99" w:rsidRPr="00E3220E">
        <w:t>, black tilapia</w:t>
      </w:r>
      <w:r w:rsidR="00A16B99" w:rsidRPr="00E3220E">
        <w:fldChar w:fldCharType="begin"/>
      </w:r>
      <w:r w:rsidR="00A16B99" w:rsidRPr="00E3220E">
        <w:instrText xml:space="preserve"> ADDIN EN.CITE &lt;EndNote&gt;&lt;Cite&gt;&lt;Author&gt;OIE&lt;/Author&gt;&lt;Year&gt;2017&lt;/Year&gt;&lt;RecNum&gt;207&lt;/RecNum&gt;&lt;DisplayText&gt;&lt;style face="superscript"&gt;51&lt;/style&gt;&lt;/DisplayText&gt;&lt;record&gt;&lt;rec-number&gt;207&lt;/rec-number&gt;&lt;foreign-keys&gt;&lt;key app="EN" db-id="25df52sah2t0thetfrjpetrqrpr22xtwd2tz" timestamp="1525130729"&gt;207&lt;/key&gt;&lt;/foreign-keys&gt;&lt;ref-type name="Web Page"&gt;12&lt;/ref-type&gt;&lt;contributors&gt;&lt;authors&gt;&lt;author&gt;OIE&lt;/author&gt;&lt;/authors&gt;&lt;/contributors&gt;&lt;titles&gt;&lt;title&gt;Tilapia lake virus disease (TiLV), Malaysia. Immediate Notiﬁcation.&lt;/title&gt;&lt;/titles&gt;&lt;dates&gt;&lt;year&gt;2017&lt;/year&gt;&lt;/dates&gt;&lt;pub-location&gt;https://www.oie.int/wahis_2/public/wahid.php/Reviewreport/Review?page_refer=MapFullEventReport&amp;amp;reportid=24809&lt;/pub-location&gt;&lt;publisher&gt;OIE&lt;/publisher&gt;&lt;urls&gt;&lt;related-urls&gt;&lt;url&gt;[https://www.oie.int/wahis_2/public/wahid.php/Reviewreport/Review?page_refer=MapFullEventReport&amp;amp;reportid=24809].&lt;/url&gt;&lt;/related-urls&gt;&lt;/urls&gt;&lt;/record&gt;&lt;/Cite&gt;&lt;/EndNote&gt;</w:instrText>
      </w:r>
      <w:r w:rsidR="00A16B99" w:rsidRPr="00E3220E">
        <w:fldChar w:fldCharType="separate"/>
      </w:r>
      <w:r w:rsidR="00A16B99" w:rsidRPr="00E3220E">
        <w:rPr>
          <w:vertAlign w:val="superscript"/>
        </w:rPr>
        <w:t>51</w:t>
      </w:r>
      <w:r w:rsidR="00A16B99" w:rsidRPr="00E3220E">
        <w:fldChar w:fldCharType="end"/>
      </w:r>
      <w:r w:rsidR="00A16B99" w:rsidRPr="00E3220E">
        <w:t xml:space="preserve">, </w:t>
      </w:r>
      <w:r w:rsidR="00A16B99" w:rsidRPr="00E3220E">
        <w:rPr>
          <w:i/>
        </w:rPr>
        <w:t>T. zilli</w:t>
      </w:r>
      <w:r w:rsidR="00A16B99" w:rsidRPr="00E3220E">
        <w:fldChar w:fldCharType="begin">
          <w:fldData xml:space="preserve">PEVuZE5vdGU+PENpdGU+PEF1dGhvcj5OaWNob2xzb248L0F1dGhvcj48WWVhcj4yMDE3PC9ZZWFy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</w:fldData>
        </w:fldChar>
      </w:r>
      <w:r w:rsidR="00A16B99" w:rsidRPr="00E3220E">
        <w:instrText xml:space="preserve"> ADDIN EN.CITE </w:instrText>
      </w:r>
      <w:r w:rsidR="00A16B99" w:rsidRPr="00E3220E">
        <w:fldChar w:fldCharType="begin">
          <w:fldData xml:space="preserve">PEVuZE5vdGU+PENpdGU+PEF1dGhvcj5OaWNob2xzb248L0F1dGhvcj48WWVhcj4yMDE3PC9ZZWFy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</w:fldData>
        </w:fldChar>
      </w:r>
      <w:r w:rsidR="00A16B99" w:rsidRPr="00E3220E">
        <w:instrText xml:space="preserve"> ADDIN EN.CITE.DATA </w:instrText>
      </w:r>
      <w:r w:rsidR="00A16B99" w:rsidRPr="00E3220E">
        <w:fldChar w:fldCharType="end"/>
      </w:r>
      <w:r w:rsidR="00A16B99" w:rsidRPr="00E3220E">
        <w:fldChar w:fldCharType="separate"/>
      </w:r>
      <w:r w:rsidR="00A16B99" w:rsidRPr="00E3220E">
        <w:rPr>
          <w:vertAlign w:val="superscript"/>
        </w:rPr>
        <w:t>14,15</w:t>
      </w:r>
      <w:r w:rsidR="00A16B99" w:rsidRPr="00E3220E">
        <w:fldChar w:fldCharType="end"/>
      </w:r>
      <w:r w:rsidR="00A16B99" w:rsidRPr="00E3220E">
        <w:t xml:space="preserve">, </w:t>
      </w:r>
      <w:r w:rsidR="00A16B99" w:rsidRPr="00E3220E">
        <w:rPr>
          <w:i/>
        </w:rPr>
        <w:t xml:space="preserve">S. </w:t>
      </w:r>
      <w:proofErr w:type="spellStart"/>
      <w:r w:rsidR="00A16B99" w:rsidRPr="00E3220E">
        <w:rPr>
          <w:i/>
        </w:rPr>
        <w:t>galilaeus</w:t>
      </w:r>
      <w:proofErr w:type="spellEnd"/>
      <w:r w:rsidR="00A16B99" w:rsidRPr="00E3220E">
        <w:t xml:space="preserve">, </w:t>
      </w:r>
      <w:r w:rsidR="00A16B99" w:rsidRPr="00E3220E">
        <w:rPr>
          <w:i/>
        </w:rPr>
        <w:t xml:space="preserve">O. aureus </w:t>
      </w:r>
      <w:r w:rsidR="00A16B99" w:rsidRPr="00E3220E">
        <w:t>and</w:t>
      </w:r>
      <w:r w:rsidR="00A16B99" w:rsidRPr="00E3220E">
        <w:rPr>
          <w:i/>
        </w:rPr>
        <w:t xml:space="preserve"> T. </w:t>
      </w:r>
      <w:proofErr w:type="spellStart"/>
      <w:r w:rsidR="00A16B99" w:rsidRPr="00E3220E">
        <w:rPr>
          <w:i/>
        </w:rPr>
        <w:t>simonis</w:t>
      </w:r>
      <w:proofErr w:type="spellEnd"/>
      <w:r w:rsidR="00A16B99" w:rsidRPr="00E3220E">
        <w:rPr>
          <w:i/>
        </w:rPr>
        <w:t xml:space="preserve"> intermedia</w:t>
      </w:r>
      <w:r w:rsidR="00A16B99" w:rsidRPr="00E3220E">
        <w:fldChar w:fldCharType="begin">
          <w:fldData xml:space="preserve">PEVuZE5vdGU+PENpdGU+PEF1dGhvcj5FeW5nb3I8L0F1dGhvcj48WWVhcj4yMDE0PC9ZZWFyPjxS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</w:fldData>
        </w:fldChar>
      </w:r>
      <w:r w:rsidR="00A16B99" w:rsidRPr="00E3220E">
        <w:instrText xml:space="preserve"> ADDIN EN.CITE </w:instrText>
      </w:r>
      <w:r w:rsidR="00A16B99" w:rsidRPr="00E3220E">
        <w:fldChar w:fldCharType="begin">
          <w:fldData xml:space="preserve">PEVuZE5vdGU+PENpdGU+PEF1dGhvcj5FeW5nb3I8L0F1dGhvcj48WWVhcj4yMDE0PC9ZZWFyPjxS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</w:fldData>
        </w:fldChar>
      </w:r>
      <w:r w:rsidR="00A16B99" w:rsidRPr="00E3220E">
        <w:instrText xml:space="preserve"> ADDIN EN.CITE.DATA </w:instrText>
      </w:r>
      <w:r w:rsidR="00A16B99" w:rsidRPr="00E3220E">
        <w:fldChar w:fldCharType="end"/>
      </w:r>
      <w:r w:rsidR="00A16B99" w:rsidRPr="00E3220E">
        <w:fldChar w:fldCharType="separate"/>
      </w:r>
      <w:r w:rsidR="00A16B99" w:rsidRPr="00E3220E">
        <w:rPr>
          <w:vertAlign w:val="superscript"/>
        </w:rPr>
        <w:t>14</w:t>
      </w:r>
      <w:r w:rsidR="00A16B99" w:rsidRPr="00E3220E">
        <w:fldChar w:fldCharType="end"/>
      </w:r>
      <w:r w:rsidR="00804C4E" w:rsidRPr="00E3220E">
        <w:t xml:space="preserve"> and very recently </w:t>
      </w:r>
      <w:proofErr w:type="spellStart"/>
      <w:r w:rsidR="00804C4E" w:rsidRPr="00E3220E">
        <w:t>TiLV</w:t>
      </w:r>
      <w:proofErr w:type="spellEnd"/>
      <w:r w:rsidR="00804C4E" w:rsidRPr="00E3220E">
        <w:t xml:space="preserve"> was identified in wild carp (</w:t>
      </w:r>
      <w:proofErr w:type="spellStart"/>
      <w:r w:rsidR="00804C4E" w:rsidRPr="00E3220E">
        <w:rPr>
          <w:i/>
        </w:rPr>
        <w:t>Barbonymus</w:t>
      </w:r>
      <w:proofErr w:type="spellEnd"/>
      <w:r w:rsidR="00804C4E" w:rsidRPr="00E3220E">
        <w:rPr>
          <w:i/>
        </w:rPr>
        <w:t xml:space="preserve"> </w:t>
      </w:r>
      <w:proofErr w:type="spellStart"/>
      <w:r w:rsidR="00804C4E" w:rsidRPr="00E3220E">
        <w:rPr>
          <w:i/>
        </w:rPr>
        <w:t>schwanenfeldii</w:t>
      </w:r>
      <w:proofErr w:type="spellEnd"/>
      <w:r w:rsidR="00804C4E" w:rsidRPr="00E3220E">
        <w:t>)</w:t>
      </w:r>
      <w:r w:rsidR="00804C4E" w:rsidRPr="00E3220E">
        <w:fldChar w:fldCharType="begin"/>
      </w:r>
      <w:r w:rsidR="00804C4E" w:rsidRPr="00E3220E">
        <w:instrText xml:space="preserve"> ADDIN EN.CITE &lt;EndNote&gt;&lt;Cite&gt;&lt;Author&gt;Abdullah&lt;/Author&gt;&lt;Year&gt;2018&lt;/Year&gt;&lt;RecNum&gt;526&lt;/RecNum&gt;&lt;DisplayText&gt;&lt;style face="superscript"&gt;52&lt;/style&gt;&lt;/DisplayText&gt;&lt;record&gt;&lt;rec-number&gt;526&lt;/rec-number&gt;&lt;foreign-keys&gt;&lt;key app="EN" db-id="25df52sah2t0thetfrjpetrqrpr22xtwd2tz" timestamp="1537911023"&gt;526&lt;/key&gt;&lt;/foreign-keys&gt;&lt;ref-type name="Journal Article"&gt;17&lt;/ref-type&gt;&lt;contributors&gt;&lt;authors&gt;&lt;author&gt;Abdullah, Azila&lt;/author&gt;&lt;author&gt;Ramly, Rimatulhana&lt;/author&gt;&lt;author&gt;Mohammad Ridzwan, Mohammad Syafiq&lt;/author&gt;&lt;author&gt;Sudirwan, Fahmi&lt;/author&gt;&lt;author&gt;Abas, Adnan&lt;/author&gt;&lt;author&gt;Ahmad, Kamisa&lt;/author&gt;&lt;author&gt;Murni, Munira&lt;/author&gt;&lt;author&gt;Kua, Beng Chu&lt;/author&gt;&lt;/authors&gt;&lt;/contributors&gt;&lt;titles&gt;&lt;title&gt;First detection of tilapia lake virus (TiLV) in wild river carp (Barbonymus schwanenfeldii) at Timah Tasoh Lake, Malaysia&lt;/title&gt;&lt;secondary-title&gt;Journal of Fish Diseases&lt;/secondary-title&gt;&lt;/titles&gt;&lt;periodical&gt;&lt;full-title&gt;Journal of Fish Diseases&lt;/full-title&gt;&lt;abbr-1&gt;J. Fish Dis.&lt;/abbr-1&gt;&lt;abbr-2&gt;J Fish Dis&lt;/abbr-2&gt;&lt;/periodical&gt;&lt;pages&gt;1459-1462&lt;/pages&gt;&lt;volume&gt;41&lt;/volume&gt;&lt;number&gt;9&lt;/number&gt;&lt;dates&gt;&lt;year&gt;2018&lt;/year&gt;&lt;/dates&gt;&lt;urls&gt;&lt;related-urls&gt;&lt;url&gt;https://onlinelibrary.wiley.com/doi/abs/10.1111/jfd.12843&lt;/url&gt;&lt;/related-urls&gt;&lt;/urls&gt;&lt;electronic-resource-num&gt;doi:10.1111/jfd.12843&lt;/electronic-resource-num&gt;&lt;/record&gt;&lt;/Cite&gt;&lt;/EndNote&gt;</w:instrText>
      </w:r>
      <w:r w:rsidR="00804C4E" w:rsidRPr="00E3220E">
        <w:fldChar w:fldCharType="separate"/>
      </w:r>
      <w:r w:rsidR="00804C4E" w:rsidRPr="00E3220E">
        <w:rPr>
          <w:vertAlign w:val="superscript"/>
        </w:rPr>
        <w:t>52</w:t>
      </w:r>
      <w:r w:rsidR="00804C4E" w:rsidRPr="00E3220E">
        <w:fldChar w:fldCharType="end"/>
      </w:r>
      <w:r w:rsidR="00A16B99" w:rsidRPr="00E3220E">
        <w:t xml:space="preserve">. </w:t>
      </w:r>
      <w:r w:rsidR="00A616BD" w:rsidRPr="00E3220E">
        <w:t>Tissue</w:t>
      </w:r>
      <w:r w:rsidR="00A16B99" w:rsidRPr="00E3220E">
        <w:t xml:space="preserve"> </w:t>
      </w:r>
      <w:r w:rsidR="00A616BD" w:rsidRPr="00E3220E">
        <w:t xml:space="preserve">samples </w:t>
      </w:r>
      <w:r w:rsidR="00A16B99" w:rsidRPr="00E3220E">
        <w:t xml:space="preserve">from </w:t>
      </w:r>
      <w:r w:rsidR="00A616BD" w:rsidRPr="00E3220E">
        <w:t>internal organs</w:t>
      </w:r>
      <w:r w:rsidR="00583A73" w:rsidRPr="00E3220E">
        <w:t xml:space="preserve"> (gill, spleen, liver, heart, head kidney)</w:t>
      </w:r>
      <w:r w:rsidR="00A616BD" w:rsidRPr="00E3220E">
        <w:t xml:space="preserve"> or mucus</w:t>
      </w:r>
      <w:r w:rsidR="00C05EDF" w:rsidRPr="00E3220E">
        <w:fldChar w:fldCharType="begin"/>
      </w:r>
      <w:r w:rsidR="00C05EDF" w:rsidRPr="00E3220E">
        <w:instrText xml:space="preserve"> ADDIN EN.CITE &lt;EndNote&gt;&lt;Cite&gt;&lt;Author&gt;Liamnimitr&lt;/Author&gt;&lt;Year&gt;2018&lt;/Year&gt;&lt;RecNum&gt;66&lt;/RecNum&gt;&lt;DisplayText&gt;&lt;style face="superscript"&gt;37&lt;/style&gt;&lt;/DisplayText&gt;&lt;record&gt;&lt;rec-number&gt;66&lt;/rec-number&gt;&lt;foreign-keys&gt;&lt;key app="EN" db-id="25df52sah2t0thetfrjpetrqrpr22xtwd2tz" timestamp="1523006326"&gt;66&lt;/key&gt;&lt;/foreign-keys&gt;&lt;ref-type name="Journal Article"&gt;17&lt;/ref-type&gt;&lt;contributors&gt;&lt;authors&gt;&lt;author&gt;Liamnimitr, Pavarit&lt;/author&gt;&lt;author&gt;Thammatorn, Worrayanee&lt;/author&gt;&lt;author&gt;U-thoomporn, Sonicha&lt;/author&gt;&lt;author&gt;Tattiyapong, Puntanat&lt;/author&gt;&lt;author&gt;Surachetpong, Win&lt;/author&gt;&lt;/authors&gt;&lt;/contributors&gt;&lt;titles&gt;&lt;title&gt;Non-lethal sampling for Tilapia Lake Virus detection by RT-qPCR and cell culture&lt;/title&gt;&lt;secondary-title&gt;Aquaculture&lt;/secondary-title&gt;&lt;/titles&gt;&lt;periodical&gt;&lt;full-title&gt;Aquaculture (Amsterdam, Netherlands)&lt;/full-title&gt;&lt;abbr-1&gt;Aquaculture&lt;/abbr-1&gt;&lt;abbr-2&gt;Aquaculture&lt;/abbr-2&gt;&lt;/periodical&gt;&lt;pages&gt;75-80&lt;/pages&gt;&lt;volume&gt;486&lt;/volume&gt;&lt;keywords&gt;&lt;keyword&gt;Mucus&lt;/keyword&gt;&lt;keyword&gt;Tilapia&lt;/keyword&gt;&lt;keyword&gt;Tilapia Lake Virus&lt;/keyword&gt;&lt;keyword&gt;Horizontal transmission&lt;/keyword&gt;&lt;keyword&gt;Detection&lt;/keyword&gt;&lt;/keywords&gt;&lt;dates&gt;&lt;year&gt;2018&lt;/year&gt;&lt;pub-dates&gt;&lt;date&gt;2/3/&lt;/date&gt;&lt;/pub-dates&gt;&lt;/dates&gt;&lt;isbn&gt;0044-8486&lt;/isbn&gt;&lt;urls&gt;&lt;related-urls&gt;&lt;url&gt;https://www.sciencedirect.com/science/article/pii/S0044848617320112&lt;/url&gt;&lt;/related-urls&gt;&lt;/urls&gt;&lt;electronic-resource-num&gt;https://doi.org/10.1016/j.aquaculture.2017.12.015&lt;/electronic-resource-num&gt;&lt;/record&gt;&lt;/Cite&gt;&lt;/EndNote&gt;</w:instrText>
      </w:r>
      <w:r w:rsidR="00C05EDF" w:rsidRPr="00E3220E">
        <w:fldChar w:fldCharType="separate"/>
      </w:r>
      <w:r w:rsidR="00C05EDF" w:rsidRPr="00E3220E">
        <w:rPr>
          <w:vertAlign w:val="superscript"/>
        </w:rPr>
        <w:t>37</w:t>
      </w:r>
      <w:r w:rsidR="00C05EDF" w:rsidRPr="00E3220E">
        <w:fldChar w:fldCharType="end"/>
      </w:r>
      <w:r w:rsidR="00A616BD" w:rsidRPr="00E3220E">
        <w:t xml:space="preserve"> c</w:t>
      </w:r>
      <w:r w:rsidR="003611DB" w:rsidRPr="00E3220E">
        <w:t>an</w:t>
      </w:r>
      <w:r w:rsidR="00A616BD" w:rsidRPr="00E3220E">
        <w:t xml:space="preserve"> be collected from </w:t>
      </w:r>
      <w:r w:rsidR="00583A73" w:rsidRPr="00E3220E">
        <w:t>healthy</w:t>
      </w:r>
      <w:r w:rsidR="00A616BD" w:rsidRPr="00E3220E">
        <w:t xml:space="preserve"> </w:t>
      </w:r>
      <w:r w:rsidR="00583A73" w:rsidRPr="00E3220E">
        <w:t>as well as</w:t>
      </w:r>
      <w:r w:rsidR="00A616BD" w:rsidRPr="00E3220E">
        <w:t xml:space="preserve"> moribund </w:t>
      </w:r>
      <w:r w:rsidR="00A16B99" w:rsidRPr="00E3220E">
        <w:t xml:space="preserve">tilapia regardless of age, size or species </w:t>
      </w:r>
      <w:r w:rsidR="00A616BD" w:rsidRPr="00E3220E">
        <w:t>and processed for RNA isolation.</w:t>
      </w:r>
      <w:r w:rsidR="00661A9E" w:rsidRPr="00E3220E">
        <w:t xml:space="preserve"> </w:t>
      </w:r>
      <w:r w:rsidR="00505992" w:rsidRPr="00E3220E">
        <w:t>The t</w:t>
      </w:r>
      <w:r w:rsidR="00A616BD" w:rsidRPr="00E3220E">
        <w:t>otal RNA extraction</w:t>
      </w:r>
      <w:r w:rsidR="008F7876" w:rsidRPr="00E3220E">
        <w:t xml:space="preserve"> </w:t>
      </w:r>
      <w:r w:rsidR="00505992" w:rsidRPr="00E3220E">
        <w:t xml:space="preserve">protocol </w:t>
      </w:r>
      <w:r w:rsidR="00CF4CFD" w:rsidRPr="00E3220E">
        <w:t xml:space="preserve">outlined here </w:t>
      </w:r>
      <w:r w:rsidR="00247E6E" w:rsidRPr="00E3220E">
        <w:t xml:space="preserve">uses a monophasic solution of </w:t>
      </w:r>
      <w:r w:rsidR="008F7876" w:rsidRPr="00E3220E">
        <w:t xml:space="preserve">phenol </w:t>
      </w:r>
      <w:r w:rsidR="00247E6E" w:rsidRPr="00E3220E">
        <w:t>and</w:t>
      </w:r>
      <w:r w:rsidR="00C05EDF" w:rsidRPr="00E3220E">
        <w:t xml:space="preserve"> </w:t>
      </w:r>
      <w:r w:rsidR="008F7876" w:rsidRPr="00E3220E">
        <w:t>guanidinium thiocyanate</w:t>
      </w:r>
      <w:r w:rsidR="00F32E78">
        <w:t>,</w:t>
      </w:r>
      <w:r w:rsidR="008F7876" w:rsidRPr="00E3220E">
        <w:t xml:space="preserve"> </w:t>
      </w:r>
      <w:r w:rsidR="00247E6E" w:rsidRPr="00E3220E">
        <w:t xml:space="preserve">which is a chaotropic denaturing agent. The tissues are directly homogenized in this solution followed by the addition of chloroform and centrifugation to achieve phase separation wherein a clear RNA containing </w:t>
      </w:r>
      <w:r w:rsidR="008F7876" w:rsidRPr="00E3220E">
        <w:t>upper aqueous phase</w:t>
      </w:r>
      <w:r w:rsidR="00247E6E" w:rsidRPr="00E3220E">
        <w:t>, an interphase</w:t>
      </w:r>
      <w:r w:rsidR="008F7876" w:rsidRPr="00E3220E">
        <w:t xml:space="preserve"> and a lower organic phase </w:t>
      </w:r>
      <w:r w:rsidR="00247E6E" w:rsidRPr="00E3220E">
        <w:t xml:space="preserve">is generated. The RNA is isolated from the </w:t>
      </w:r>
      <w:r w:rsidR="00CF4CFD" w:rsidRPr="00E3220E">
        <w:t>aqueous</w:t>
      </w:r>
      <w:r w:rsidR="00247E6E" w:rsidRPr="00E3220E">
        <w:t xml:space="preserve"> phase by isopropanol precipitation, followed by washing of the recovered RNA to get rid of </w:t>
      </w:r>
      <w:r w:rsidR="00CF4CFD" w:rsidRPr="00E3220E">
        <w:t>contaminants</w:t>
      </w:r>
      <w:r w:rsidR="00247E6E" w:rsidRPr="00E3220E">
        <w:t>. Isolation of RNA by this methodology was pioneered</w:t>
      </w:r>
      <w:r w:rsidR="00FA3C9D" w:rsidRPr="00E3220E">
        <w:t xml:space="preserve"> </w:t>
      </w:r>
      <w:r w:rsidR="008F7876" w:rsidRPr="00E3220E">
        <w:t xml:space="preserve">by Piotr </w:t>
      </w:r>
      <w:proofErr w:type="spellStart"/>
      <w:r w:rsidR="008F7876" w:rsidRPr="00E3220E">
        <w:t>Chomczynski</w:t>
      </w:r>
      <w:proofErr w:type="spellEnd"/>
      <w:r w:rsidR="008F7876" w:rsidRPr="00E3220E">
        <w:t xml:space="preserve"> and Nicoletta </w:t>
      </w:r>
      <w:proofErr w:type="spellStart"/>
      <w:r w:rsidR="008F7876" w:rsidRPr="00E3220E">
        <w:t>Sacchi</w:t>
      </w:r>
      <w:proofErr w:type="spellEnd"/>
      <w:r w:rsidR="008F7876" w:rsidRPr="00E3220E">
        <w:t xml:space="preserve"> and </w:t>
      </w:r>
      <w:r w:rsidR="00CF4CFD" w:rsidRPr="00E3220E">
        <w:t>was</w:t>
      </w:r>
      <w:r w:rsidR="00405A05">
        <w:t xml:space="preserve"> </w:t>
      </w:r>
      <w:r w:rsidR="008F7876" w:rsidRPr="00E3220E">
        <w:t xml:space="preserve">referred to as </w:t>
      </w:r>
      <w:r w:rsidR="00405A05" w:rsidRPr="00405A05">
        <w:t>guanidinium thiocyanate</w:t>
      </w:r>
      <w:r w:rsidR="008F7876" w:rsidRPr="00405A05">
        <w:rPr>
          <w:iCs/>
          <w:cs/>
          <w:lang w:bidi="th-TH"/>
        </w:rPr>
        <w:t>-</w:t>
      </w:r>
      <w:r w:rsidR="00405A05" w:rsidRPr="00405A05">
        <w:t>phenol</w:t>
      </w:r>
      <w:r w:rsidR="008F7876" w:rsidRPr="00405A05">
        <w:rPr>
          <w:iCs/>
          <w:cs/>
          <w:lang w:bidi="th-TH"/>
        </w:rPr>
        <w:t>-</w:t>
      </w:r>
      <w:r w:rsidR="00405A05" w:rsidRPr="00405A05">
        <w:t>chloroform extraction</w:t>
      </w:r>
      <w:r w:rsidR="008F7876" w:rsidRPr="00E3220E">
        <w:fldChar w:fldCharType="begin">
          <w:fldData xml:space="preserve">PEVuZE5vdGU+PENpdGU+PEF1dGhvcj5DaG9tY3p5bnNraTwvQXV0aG9yPjxZZWFyPjE5ODc8L1ll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</w:fldData>
        </w:fldChar>
      </w:r>
      <w:r w:rsidR="00804C4E" w:rsidRPr="00E3220E">
        <w:instrText xml:space="preserve"> ADDIN EN.CITE </w:instrText>
      </w:r>
      <w:r w:rsidR="00804C4E" w:rsidRPr="00E3220E">
        <w:fldChar w:fldCharType="begin">
          <w:fldData xml:space="preserve">PEVuZE5vdGU+PENpdGU+PEF1dGhvcj5DaG9tY3p5bnNraTwvQXV0aG9yPjxZZWFyPjE5ODc8L1ll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</w:fldData>
        </w:fldChar>
      </w:r>
      <w:r w:rsidR="00804C4E" w:rsidRPr="00E3220E">
        <w:instrText xml:space="preserve"> ADDIN EN.CITE.DATA </w:instrText>
      </w:r>
      <w:r w:rsidR="00804C4E" w:rsidRPr="00E3220E">
        <w:fldChar w:fldCharType="end"/>
      </w:r>
      <w:r w:rsidR="008F7876" w:rsidRPr="00E3220E">
        <w:fldChar w:fldCharType="separate"/>
      </w:r>
      <w:r w:rsidR="00804C4E" w:rsidRPr="00E3220E">
        <w:rPr>
          <w:vertAlign w:val="superscript"/>
        </w:rPr>
        <w:t>53,54</w:t>
      </w:r>
      <w:r w:rsidR="008F7876" w:rsidRPr="00E3220E">
        <w:fldChar w:fldCharType="end"/>
      </w:r>
      <w:r w:rsidR="008F7876" w:rsidRPr="00E3220E">
        <w:rPr>
          <w:cs/>
          <w:lang w:bidi="th-TH"/>
        </w:rPr>
        <w:t xml:space="preserve">. </w:t>
      </w:r>
      <w:r w:rsidR="008F7876" w:rsidRPr="00E3220E">
        <w:t xml:space="preserve">This type of reagent used for RNA extraction can be </w:t>
      </w:r>
      <w:r w:rsidR="005E07CA" w:rsidRPr="00E3220E">
        <w:t xml:space="preserve">commercially purchased or made in the laboratory </w:t>
      </w:r>
      <w:r w:rsidR="005E07CA" w:rsidRPr="00E3220E">
        <w:rPr>
          <w:cs/>
          <w:lang w:bidi="th-TH"/>
        </w:rPr>
        <w:t>(</w:t>
      </w:r>
      <w:r w:rsidR="005E07CA" w:rsidRPr="00E3220E">
        <w:t xml:space="preserve">see the </w:t>
      </w:r>
      <w:r w:rsidR="00E3220E" w:rsidRPr="00E3220E">
        <w:rPr>
          <w:b/>
        </w:rPr>
        <w:t>Table of Materials</w:t>
      </w:r>
      <w:r w:rsidR="005E07CA" w:rsidRPr="00E3220E">
        <w:t xml:space="preserve"> for further information</w:t>
      </w:r>
      <w:r w:rsidR="005E07CA" w:rsidRPr="00E3220E">
        <w:rPr>
          <w:cs/>
          <w:lang w:bidi="th-TH"/>
        </w:rPr>
        <w:t xml:space="preserve">). </w:t>
      </w:r>
      <w:r w:rsidR="005E07CA" w:rsidRPr="00E3220E">
        <w:t>This</w:t>
      </w:r>
      <w:r w:rsidR="008F7876" w:rsidRPr="00E3220E">
        <w:t xml:space="preserve"> protocol takes slightly longer than column</w:t>
      </w:r>
      <w:r w:rsidR="008F7876" w:rsidRPr="00E3220E">
        <w:rPr>
          <w:cs/>
          <w:lang w:bidi="th-TH"/>
        </w:rPr>
        <w:t>-</w:t>
      </w:r>
      <w:r w:rsidR="008F7876" w:rsidRPr="00E3220E">
        <w:t>based methods such as the silica</w:t>
      </w:r>
      <w:r w:rsidR="008F7876" w:rsidRPr="00E3220E">
        <w:rPr>
          <w:cs/>
          <w:lang w:bidi="th-TH"/>
        </w:rPr>
        <w:t>-</w:t>
      </w:r>
      <w:r w:rsidR="008F7876" w:rsidRPr="00E3220E">
        <w:t xml:space="preserve">based purification, but </w:t>
      </w:r>
      <w:r w:rsidR="00781859" w:rsidRPr="00E3220E">
        <w:t xml:space="preserve">in general, </w:t>
      </w:r>
      <w:r w:rsidR="008F7876" w:rsidRPr="00E3220E">
        <w:t xml:space="preserve">it </w:t>
      </w:r>
      <w:r w:rsidR="003C564E" w:rsidRPr="00E3220E">
        <w:t xml:space="preserve">is more cost effective and </w:t>
      </w:r>
      <w:r w:rsidR="008F7876" w:rsidRPr="00E3220E">
        <w:t>yield</w:t>
      </w:r>
      <w:r w:rsidR="00505992" w:rsidRPr="00E3220E">
        <w:t>s</w:t>
      </w:r>
      <w:r w:rsidR="008F7876" w:rsidRPr="00E3220E">
        <w:t xml:space="preserve"> more RNA</w:t>
      </w:r>
      <w:r w:rsidR="008F7876" w:rsidRPr="00E3220E">
        <w:rPr>
          <w:cs/>
          <w:lang w:bidi="th-TH"/>
        </w:rPr>
        <w:t xml:space="preserve">. </w:t>
      </w:r>
    </w:p>
    <w:p w14:paraId="7456CE04" w14:textId="77777777" w:rsidR="008066C4" w:rsidRPr="00E3220E" w:rsidRDefault="008066C4" w:rsidP="00E3220E">
      <w:pPr>
        <w:widowControl/>
        <w:jc w:val="left"/>
      </w:pPr>
    </w:p>
    <w:p w14:paraId="2E84422A" w14:textId="2EB27F82" w:rsidR="008F7876" w:rsidRPr="00E3220E" w:rsidRDefault="00FF2446" w:rsidP="00E3220E">
      <w:pPr>
        <w:widowControl/>
        <w:jc w:val="left"/>
      </w:pPr>
      <w:r w:rsidRPr="00E3220E">
        <w:t>In this protocol</w:t>
      </w:r>
      <w:r w:rsidR="003234A0" w:rsidRPr="00E3220E">
        <w:t xml:space="preserve">, </w:t>
      </w:r>
      <w:r w:rsidRPr="00E3220E">
        <w:t xml:space="preserve">quantifying RNA using A260 values was outlined whereby spectrophotometry values can indicate RNA quality </w:t>
      </w:r>
      <w:r w:rsidRPr="00E3220E">
        <w:rPr>
          <w:cs/>
          <w:lang w:bidi="th-TH"/>
        </w:rPr>
        <w:t>(</w:t>
      </w:r>
      <w:r w:rsidRPr="00E3220E">
        <w:t>A260</w:t>
      </w:r>
      <w:r w:rsidRPr="00E3220E">
        <w:rPr>
          <w:cs/>
          <w:lang w:bidi="th-TH"/>
        </w:rPr>
        <w:t>/</w:t>
      </w:r>
      <w:r w:rsidRPr="00E3220E">
        <w:t xml:space="preserve">A280 </w:t>
      </w:r>
      <w:r w:rsidRPr="00E3220E">
        <w:rPr>
          <w:cs/>
          <w:lang w:bidi="th-TH"/>
        </w:rPr>
        <w:t xml:space="preserve">= </w:t>
      </w:r>
      <w:r w:rsidRPr="00E3220E">
        <w:t>1</w:t>
      </w:r>
      <w:r w:rsidRPr="00E3220E">
        <w:rPr>
          <w:cs/>
          <w:lang w:bidi="th-TH"/>
        </w:rPr>
        <w:t>.</w:t>
      </w:r>
      <w:r w:rsidRPr="00E3220E">
        <w:t xml:space="preserve">9 </w:t>
      </w:r>
      <w:r w:rsidRPr="00E3220E">
        <w:rPr>
          <w:cs/>
          <w:lang w:bidi="th-TH"/>
        </w:rPr>
        <w:t xml:space="preserve">- </w:t>
      </w:r>
      <w:r w:rsidRPr="00E3220E">
        <w:t>2</w:t>
      </w:r>
      <w:r w:rsidRPr="00E3220E">
        <w:rPr>
          <w:cs/>
          <w:lang w:bidi="th-TH"/>
        </w:rPr>
        <w:t>.</w:t>
      </w:r>
      <w:r w:rsidRPr="00E3220E">
        <w:t>1</w:t>
      </w:r>
      <w:r w:rsidRPr="00E3220E">
        <w:rPr>
          <w:cs/>
          <w:lang w:bidi="th-TH"/>
        </w:rPr>
        <w:t xml:space="preserve">). </w:t>
      </w:r>
      <w:r w:rsidR="00DB2016" w:rsidRPr="00E3220E">
        <w:t>While</w:t>
      </w:r>
      <w:r w:rsidR="00781859" w:rsidRPr="00E3220E">
        <w:t xml:space="preserve"> this method will </w:t>
      </w:r>
      <w:r w:rsidR="00DB2016" w:rsidRPr="00E3220E">
        <w:t>give a good indication of sample purity, it can</w:t>
      </w:r>
      <w:r w:rsidR="00781859" w:rsidRPr="00E3220E">
        <w:t xml:space="preserve">not </w:t>
      </w:r>
      <w:r w:rsidR="004574CD" w:rsidRPr="00E3220E">
        <w:t xml:space="preserve">absolutely </w:t>
      </w:r>
      <w:r w:rsidR="00781859" w:rsidRPr="00E3220E">
        <w:t>inform about the quality of the extracted RNA</w:t>
      </w:r>
      <w:r w:rsidR="00781859" w:rsidRPr="00E3220E">
        <w:rPr>
          <w:cs/>
          <w:lang w:bidi="th-TH"/>
        </w:rPr>
        <w:t xml:space="preserve">. </w:t>
      </w:r>
      <w:r w:rsidR="00781859" w:rsidRPr="00E3220E">
        <w:rPr>
          <w:iCs/>
          <w:color w:val="000000" w:themeColor="text1"/>
          <w:lang w:bidi="th-TH"/>
        </w:rPr>
        <w:t xml:space="preserve">To properly determine whether the RNA is intact or partially degraded, samples can be </w:t>
      </w:r>
      <w:r w:rsidR="00781859" w:rsidRPr="00E3220E">
        <w:t>separation by agarose gel electrophoresis</w:t>
      </w:r>
      <w:r w:rsidR="00583A73" w:rsidRPr="00E3220E">
        <w:rPr>
          <w:cs/>
          <w:lang w:bidi="th-TH"/>
        </w:rPr>
        <w:t xml:space="preserve"> wherein </w:t>
      </w:r>
      <w:r w:rsidR="00583A73" w:rsidRPr="00E3220E">
        <w:t>s</w:t>
      </w:r>
      <w:r w:rsidR="00781859" w:rsidRPr="00E3220E">
        <w:t xml:space="preserve">mearing of the EtBr stained 18S and 28S </w:t>
      </w:r>
      <w:r w:rsidR="00856F21" w:rsidRPr="00E3220E">
        <w:t>rRNA bands indicate</w:t>
      </w:r>
      <w:r w:rsidR="00781859" w:rsidRPr="00E3220E">
        <w:t xml:space="preserve"> RNA degradation</w:t>
      </w:r>
      <w:r w:rsidR="00781859" w:rsidRPr="00E3220E">
        <w:rPr>
          <w:cs/>
          <w:lang w:bidi="th-TH"/>
        </w:rPr>
        <w:t xml:space="preserve">. </w:t>
      </w:r>
      <w:r w:rsidRPr="00E3220E">
        <w:t xml:space="preserve">Further </w:t>
      </w:r>
      <w:r w:rsidR="00505992" w:rsidRPr="00E3220E">
        <w:t>verification of RNA quality</w:t>
      </w:r>
      <w:r w:rsidRPr="00E3220E">
        <w:t xml:space="preserve"> may include using a lab</w:t>
      </w:r>
      <w:r w:rsidRPr="00E3220E">
        <w:rPr>
          <w:cs/>
          <w:lang w:bidi="th-TH"/>
        </w:rPr>
        <w:t>-</w:t>
      </w:r>
      <w:r w:rsidRPr="00E3220E">
        <w:t>on</w:t>
      </w:r>
      <w:r w:rsidRPr="00E3220E">
        <w:rPr>
          <w:cs/>
          <w:lang w:bidi="th-TH"/>
        </w:rPr>
        <w:t>-</w:t>
      </w:r>
      <w:r w:rsidRPr="00E3220E">
        <w:t>a</w:t>
      </w:r>
      <w:r w:rsidRPr="00E3220E">
        <w:rPr>
          <w:cs/>
          <w:lang w:bidi="th-TH"/>
        </w:rPr>
        <w:t>-</w:t>
      </w:r>
      <w:r w:rsidRPr="00E3220E">
        <w:t>chip instrument</w:t>
      </w:r>
      <w:r w:rsidR="00781859" w:rsidRPr="00E3220E">
        <w:rPr>
          <w:cs/>
          <w:lang w:bidi="th-TH"/>
        </w:rPr>
        <w:t>.</w:t>
      </w:r>
      <w:r w:rsidRPr="00E3220E">
        <w:rPr>
          <w:cs/>
          <w:lang w:bidi="th-TH"/>
        </w:rPr>
        <w:t xml:space="preserve"> </w:t>
      </w:r>
      <w:r w:rsidR="00781859" w:rsidRPr="00E3220E">
        <w:t>Furthermore, i</w:t>
      </w:r>
      <w:r w:rsidRPr="00E3220E">
        <w:t xml:space="preserve">t is also important to digest the purified RNA with DNase I to remove contaminating </w:t>
      </w:r>
      <w:r w:rsidR="00781859" w:rsidRPr="00E3220E">
        <w:t xml:space="preserve">host </w:t>
      </w:r>
      <w:r w:rsidRPr="00E3220E">
        <w:t xml:space="preserve">genomic DNA, which depending on the </w:t>
      </w:r>
      <w:r w:rsidR="00781859" w:rsidRPr="00E3220E">
        <w:t>downstream applications may lead to</w:t>
      </w:r>
      <w:r w:rsidRPr="00E3220E">
        <w:rPr>
          <w:cs/>
          <w:lang w:bidi="th-TH"/>
        </w:rPr>
        <w:t xml:space="preserve"> </w:t>
      </w:r>
      <w:r w:rsidR="008066C4" w:rsidRPr="00E3220E">
        <w:t>false</w:t>
      </w:r>
      <w:r w:rsidRPr="00E3220E">
        <w:t xml:space="preserve"> results</w:t>
      </w:r>
      <w:r w:rsidRPr="00E3220E">
        <w:rPr>
          <w:cs/>
          <w:lang w:bidi="th-TH"/>
        </w:rPr>
        <w:t xml:space="preserve">. </w:t>
      </w:r>
      <w:r w:rsidR="003234A0" w:rsidRPr="00E3220E">
        <w:t xml:space="preserve">If host gDNA is still contaminating the RNA sample to a large extent, an additional </w:t>
      </w:r>
      <w:proofErr w:type="spellStart"/>
      <w:r w:rsidR="003234A0" w:rsidRPr="00E3220E">
        <w:t>DNaseI</w:t>
      </w:r>
      <w:proofErr w:type="spellEnd"/>
      <w:r w:rsidR="003234A0" w:rsidRPr="00E3220E">
        <w:t xml:space="preserve"> treatment can also be performed at the end of the RNA extraction procedure </w:t>
      </w:r>
      <w:r w:rsidR="008713F4" w:rsidRPr="00E3220E">
        <w:rPr>
          <w:cs/>
          <w:lang w:bidi="th-TH"/>
        </w:rPr>
        <w:t>(</w:t>
      </w:r>
      <w:r w:rsidR="008713F4" w:rsidRPr="00E3220E">
        <w:t xml:space="preserve">see </w:t>
      </w:r>
      <w:r w:rsidR="00405A05" w:rsidRPr="00405A05">
        <w:rPr>
          <w:b/>
        </w:rPr>
        <w:t>Table of Materials</w:t>
      </w:r>
      <w:r w:rsidR="008713F4" w:rsidRPr="00E3220E">
        <w:rPr>
          <w:cs/>
          <w:lang w:bidi="th-TH"/>
        </w:rPr>
        <w:t>).</w:t>
      </w:r>
    </w:p>
    <w:p w14:paraId="5F353C0B" w14:textId="77777777" w:rsidR="008F7876" w:rsidRPr="00E3220E" w:rsidRDefault="008F7876" w:rsidP="00E3220E">
      <w:pPr>
        <w:widowControl/>
        <w:jc w:val="left"/>
      </w:pPr>
    </w:p>
    <w:p w14:paraId="223F5CC3" w14:textId="0A5D0C62" w:rsidR="00FF2446" w:rsidRPr="00E3220E" w:rsidRDefault="00FF2446" w:rsidP="00E3220E">
      <w:pPr>
        <w:widowControl/>
        <w:jc w:val="left"/>
        <w:rPr>
          <w:color w:val="FF0000"/>
        </w:rPr>
      </w:pPr>
      <w:r w:rsidRPr="00E3220E">
        <w:t xml:space="preserve">Complementary DNA synthesis can greatly affect the overall qPCR results and </w:t>
      </w:r>
      <w:r w:rsidR="003C564E" w:rsidRPr="00E3220E">
        <w:t>is an aspect of the method that can</w:t>
      </w:r>
      <w:r w:rsidRPr="00E3220E">
        <w:t xml:space="preserve"> </w:t>
      </w:r>
      <w:r w:rsidR="003C564E" w:rsidRPr="00E3220E">
        <w:t>introduce</w:t>
      </w:r>
      <w:r w:rsidRPr="00E3220E">
        <w:t xml:space="preserve"> variation</w:t>
      </w:r>
      <w:r w:rsidRPr="00E3220E">
        <w:rPr>
          <w:cs/>
          <w:lang w:bidi="th-TH"/>
        </w:rPr>
        <w:t xml:space="preserve">. </w:t>
      </w:r>
      <w:r w:rsidR="00781859" w:rsidRPr="00E3220E">
        <w:t>The cDNA protocol advocated here comprises of a commercially bought master</w:t>
      </w:r>
      <w:r w:rsidR="00781859" w:rsidRPr="00E3220E">
        <w:rPr>
          <w:cs/>
          <w:lang w:bidi="th-TH"/>
        </w:rPr>
        <w:t>-</w:t>
      </w:r>
      <w:r w:rsidR="00781859" w:rsidRPr="00E3220E">
        <w:t>mix containing all components required for the reverse transcription reaction and is very</w:t>
      </w:r>
      <w:r w:rsidR="006907E6" w:rsidRPr="00E3220E">
        <w:t xml:space="preserve"> fast and</w:t>
      </w:r>
      <w:r w:rsidR="00781859" w:rsidRPr="00E3220E">
        <w:t xml:space="preserve"> simple without the usual multi</w:t>
      </w:r>
      <w:r w:rsidR="00781859" w:rsidRPr="00E3220E">
        <w:rPr>
          <w:cs/>
          <w:lang w:bidi="th-TH"/>
        </w:rPr>
        <w:t>-</w:t>
      </w:r>
      <w:r w:rsidR="00781859" w:rsidRPr="00E3220E">
        <w:t>step</w:t>
      </w:r>
      <w:r w:rsidR="006907E6" w:rsidRPr="00E3220E">
        <w:t>, pipetting</w:t>
      </w:r>
      <w:r w:rsidR="00781859" w:rsidRPr="00E3220E">
        <w:t xml:space="preserve"> and </w:t>
      </w:r>
      <w:r w:rsidR="003234A0" w:rsidRPr="00E3220E">
        <w:t>multi</w:t>
      </w:r>
      <w:r w:rsidR="003234A0" w:rsidRPr="00E3220E">
        <w:rPr>
          <w:cs/>
          <w:lang w:bidi="th-TH"/>
        </w:rPr>
        <w:t>-</w:t>
      </w:r>
      <w:r w:rsidR="00781859" w:rsidRPr="00E3220E">
        <w:t>temperature protocol</w:t>
      </w:r>
      <w:r w:rsidR="00781859" w:rsidRPr="00E3220E">
        <w:rPr>
          <w:cs/>
          <w:lang w:bidi="th-TH"/>
        </w:rPr>
        <w:t xml:space="preserve">. </w:t>
      </w:r>
      <w:r w:rsidR="00781859" w:rsidRPr="00E3220E">
        <w:t xml:space="preserve">This is advantageous because it </w:t>
      </w:r>
      <w:r w:rsidR="00405A05" w:rsidRPr="00E3220E">
        <w:t>minimizes</w:t>
      </w:r>
      <w:r w:rsidR="00781859" w:rsidRPr="00E3220E">
        <w:t xml:space="preserve"> handling and promotes uniformity across all samples</w:t>
      </w:r>
      <w:r w:rsidR="00781859" w:rsidRPr="00E3220E">
        <w:rPr>
          <w:cs/>
          <w:lang w:bidi="th-TH"/>
        </w:rPr>
        <w:t xml:space="preserve">. </w:t>
      </w:r>
      <w:r w:rsidR="00781859" w:rsidRPr="00E3220E">
        <w:t xml:space="preserve">The protocol </w:t>
      </w:r>
      <w:r w:rsidR="008066C4" w:rsidRPr="00E3220E">
        <w:t>use</w:t>
      </w:r>
      <w:r w:rsidR="006907E6" w:rsidRPr="00E3220E">
        <w:t>s</w:t>
      </w:r>
      <w:r w:rsidR="008066C4" w:rsidRPr="00E3220E">
        <w:rPr>
          <w:rtl/>
          <w:cs/>
        </w:rPr>
        <w:t xml:space="preserve"> </w:t>
      </w:r>
      <w:r w:rsidR="00DB2016" w:rsidRPr="00E3220E">
        <w:t>both</w:t>
      </w:r>
      <w:r w:rsidR="00DB2016" w:rsidRPr="00E3220E">
        <w:rPr>
          <w:rtl/>
          <w:cs/>
        </w:rPr>
        <w:t xml:space="preserve"> </w:t>
      </w:r>
      <w:r w:rsidR="006907E6" w:rsidRPr="00E3220E">
        <w:t>oligo</w:t>
      </w:r>
      <w:r w:rsidR="006907E6" w:rsidRPr="00E3220E">
        <w:rPr>
          <w:cs/>
          <w:lang w:bidi="th-TH"/>
        </w:rPr>
        <w:t>(</w:t>
      </w:r>
      <w:r w:rsidR="006907E6" w:rsidRPr="00E3220E">
        <w:t>dT</w:t>
      </w:r>
      <w:r w:rsidR="006907E6" w:rsidRPr="00E3220E">
        <w:rPr>
          <w:cs/>
          <w:lang w:bidi="th-TH"/>
        </w:rPr>
        <w:t>)</w:t>
      </w:r>
      <w:r w:rsidR="00DB2016" w:rsidRPr="00E3220E">
        <w:rPr>
          <w:vertAlign w:val="subscript"/>
          <w:lang w:bidi="th-TH"/>
        </w:rPr>
        <w:t xml:space="preserve"> </w:t>
      </w:r>
      <w:r w:rsidR="006907E6" w:rsidRPr="00E3220E">
        <w:t xml:space="preserve">and </w:t>
      </w:r>
      <w:r w:rsidR="008F7876" w:rsidRPr="00E3220E">
        <w:t xml:space="preserve">random </w:t>
      </w:r>
      <w:r w:rsidR="00910AE3" w:rsidRPr="00E3220E">
        <w:t>primers</w:t>
      </w:r>
      <w:r w:rsidR="008066C4" w:rsidRPr="00E3220E">
        <w:rPr>
          <w:cs/>
          <w:lang w:bidi="th-TH"/>
        </w:rPr>
        <w:t xml:space="preserve"> </w:t>
      </w:r>
      <w:r w:rsidR="006907E6" w:rsidRPr="00E3220E">
        <w:t xml:space="preserve">making it applicable to different RNA templates and </w:t>
      </w:r>
      <w:r w:rsidR="008066C4" w:rsidRPr="00E3220E">
        <w:t>generating</w:t>
      </w:r>
      <w:r w:rsidR="008F7876" w:rsidRPr="00E3220E">
        <w:t xml:space="preserve"> representative cDNA copies of sequences from the entire length of the </w:t>
      </w:r>
      <w:r w:rsidR="00781859" w:rsidRPr="00E3220E">
        <w:t>RNAs</w:t>
      </w:r>
      <w:r w:rsidR="008F7876" w:rsidRPr="00E3220E">
        <w:t xml:space="preserve"> in a population</w:t>
      </w:r>
      <w:r w:rsidR="00781859" w:rsidRPr="00E3220E">
        <w:rPr>
          <w:cs/>
          <w:lang w:bidi="th-TH"/>
        </w:rPr>
        <w:t xml:space="preserve"> (</w:t>
      </w:r>
      <w:r w:rsidR="00781859" w:rsidRPr="00E3220E">
        <w:t>viral and tilapia host</w:t>
      </w:r>
      <w:r w:rsidR="006907E6" w:rsidRPr="00E3220E">
        <w:t xml:space="preserve"> mRNA</w:t>
      </w:r>
      <w:r w:rsidR="00781859" w:rsidRPr="00E3220E">
        <w:rPr>
          <w:cs/>
          <w:lang w:bidi="th-TH"/>
        </w:rPr>
        <w:t>)</w:t>
      </w:r>
      <w:r w:rsidR="008066C4" w:rsidRPr="00E3220E">
        <w:t xml:space="preserve"> and in theory, every desired RNA species can then be measured by </w:t>
      </w:r>
      <w:r w:rsidR="003234A0" w:rsidRPr="00E3220E">
        <w:t xml:space="preserve">conventional PCR or </w:t>
      </w:r>
      <w:r w:rsidR="008066C4" w:rsidRPr="00E3220E">
        <w:t>qPCR from such a sample</w:t>
      </w:r>
      <w:r w:rsidR="008066C4" w:rsidRPr="00E3220E">
        <w:rPr>
          <w:cs/>
          <w:lang w:bidi="th-TH"/>
        </w:rPr>
        <w:t>.</w:t>
      </w:r>
      <w:r w:rsidR="003234A0" w:rsidRPr="00E3220E">
        <w:t xml:space="preserve"> This versatility is the main advantage of a 2</w:t>
      </w:r>
      <w:r w:rsidR="003234A0" w:rsidRPr="00E3220E">
        <w:rPr>
          <w:cs/>
          <w:lang w:bidi="th-TH"/>
        </w:rPr>
        <w:t>-</w:t>
      </w:r>
      <w:r w:rsidR="003234A0" w:rsidRPr="00E3220E">
        <w:t>step RT</w:t>
      </w:r>
      <w:r w:rsidR="003234A0" w:rsidRPr="00E3220E">
        <w:rPr>
          <w:cs/>
          <w:lang w:bidi="th-TH"/>
        </w:rPr>
        <w:t>-</w:t>
      </w:r>
      <w:r w:rsidR="003234A0" w:rsidRPr="00E3220E">
        <w:t>PCR approach</w:t>
      </w:r>
      <w:r w:rsidR="00583A73" w:rsidRPr="00E3220E">
        <w:t>; it provides a long-term pool that can be used for many different experiments</w:t>
      </w:r>
      <w:r w:rsidR="003234A0" w:rsidRPr="00E3220E">
        <w:rPr>
          <w:cs/>
          <w:lang w:bidi="th-TH"/>
        </w:rPr>
        <w:t>.</w:t>
      </w:r>
      <w:r w:rsidR="008066C4" w:rsidRPr="00E3220E">
        <w:rPr>
          <w:cs/>
          <w:lang w:bidi="th-TH"/>
        </w:rPr>
        <w:t xml:space="preserve"> </w:t>
      </w:r>
      <w:r w:rsidR="003234A0" w:rsidRPr="00E3220E">
        <w:t>In the results, a one</w:t>
      </w:r>
      <w:r w:rsidR="003234A0" w:rsidRPr="00E3220E">
        <w:rPr>
          <w:cs/>
          <w:lang w:bidi="th-TH"/>
        </w:rPr>
        <w:t>-</w:t>
      </w:r>
      <w:r w:rsidR="003234A0" w:rsidRPr="00E3220E">
        <w:t>step RT</w:t>
      </w:r>
      <w:r w:rsidR="003234A0" w:rsidRPr="00E3220E">
        <w:rPr>
          <w:cs/>
          <w:lang w:bidi="th-TH"/>
        </w:rPr>
        <w:t>-</w:t>
      </w:r>
      <w:r w:rsidR="003234A0" w:rsidRPr="00E3220E">
        <w:t>PCR approach has been represented wherein s</w:t>
      </w:r>
      <w:r w:rsidR="004C4530" w:rsidRPr="00E3220E">
        <w:t>equence</w:t>
      </w:r>
      <w:r w:rsidRPr="00E3220E">
        <w:t xml:space="preserve"> specific primers</w:t>
      </w:r>
      <w:r w:rsidR="003234A0" w:rsidRPr="00E3220E">
        <w:rPr>
          <w:cs/>
          <w:lang w:bidi="th-TH"/>
        </w:rPr>
        <w:t xml:space="preserve"> (</w:t>
      </w:r>
      <w:r w:rsidR="00E3220E" w:rsidRPr="00E3220E">
        <w:rPr>
          <w:b/>
        </w:rPr>
        <w:t>Table 1</w:t>
      </w:r>
      <w:r w:rsidR="003234A0" w:rsidRPr="00E3220E">
        <w:rPr>
          <w:cs/>
          <w:lang w:bidi="th-TH"/>
        </w:rPr>
        <w:t xml:space="preserve">) </w:t>
      </w:r>
      <w:r w:rsidR="003234A0" w:rsidRPr="00E3220E">
        <w:t>were used and the RT and PCR were performed in one tube</w:t>
      </w:r>
      <w:r w:rsidR="008713F4" w:rsidRPr="00E3220E">
        <w:rPr>
          <w:cs/>
          <w:lang w:bidi="th-TH"/>
        </w:rPr>
        <w:t xml:space="preserve"> (</w:t>
      </w:r>
      <w:r w:rsidR="008713F4" w:rsidRPr="00E3220E">
        <w:t>see material list</w:t>
      </w:r>
      <w:r w:rsidR="008713F4" w:rsidRPr="00E3220E">
        <w:rPr>
          <w:cs/>
          <w:lang w:bidi="th-TH"/>
        </w:rPr>
        <w:t>)</w:t>
      </w:r>
      <w:r w:rsidR="003234A0" w:rsidRPr="00E3220E">
        <w:rPr>
          <w:cs/>
          <w:lang w:bidi="th-TH"/>
        </w:rPr>
        <w:t xml:space="preserve">. </w:t>
      </w:r>
      <w:r w:rsidR="00871332" w:rsidRPr="00E3220E">
        <w:t xml:space="preserve">In general, </w:t>
      </w:r>
      <w:r w:rsidR="003234A0" w:rsidRPr="00E3220E">
        <w:t>sequence specific primers</w:t>
      </w:r>
      <w:r w:rsidRPr="00E3220E">
        <w:t xml:space="preserve"> allow for a higher RT efficiency of the specific target RNA than using random priming, </w:t>
      </w:r>
      <w:r w:rsidRPr="00E3220E">
        <w:lastRenderedPageBreak/>
        <w:t>but the specific target RNA is the only one that can be quantified in such a cDNA sample</w:t>
      </w:r>
      <w:r w:rsidR="003234A0" w:rsidRPr="00E3220E">
        <w:t xml:space="preserve"> which may be the only aim of certain laboratories</w:t>
      </w:r>
      <w:r w:rsidRPr="00E3220E">
        <w:rPr>
          <w:cs/>
          <w:lang w:bidi="th-TH"/>
        </w:rPr>
        <w:t xml:space="preserve">. </w:t>
      </w:r>
    </w:p>
    <w:p w14:paraId="1B370F28" w14:textId="77777777" w:rsidR="004C4530" w:rsidRPr="00E3220E" w:rsidRDefault="004C4530" w:rsidP="00E3220E">
      <w:pPr>
        <w:widowControl/>
        <w:jc w:val="left"/>
        <w:rPr>
          <w:b/>
        </w:rPr>
      </w:pPr>
    </w:p>
    <w:p w14:paraId="5AEC4B2E" w14:textId="28101A47" w:rsidR="00110663" w:rsidRPr="00E3220E" w:rsidRDefault="00110663" w:rsidP="00E3220E">
      <w:pPr>
        <w:widowControl/>
        <w:jc w:val="left"/>
      </w:pPr>
      <w:r w:rsidRPr="00E3220E">
        <w:t xml:space="preserve">While </w:t>
      </w:r>
      <w:r w:rsidR="00DE59AF" w:rsidRPr="00E3220E">
        <w:t xml:space="preserve">conventional </w:t>
      </w:r>
      <w:r w:rsidRPr="00E3220E">
        <w:t>RT</w:t>
      </w:r>
      <w:r w:rsidRPr="00E3220E">
        <w:rPr>
          <w:cs/>
          <w:lang w:bidi="th-TH"/>
        </w:rPr>
        <w:t>-</w:t>
      </w:r>
      <w:r w:rsidRPr="00E3220E">
        <w:t xml:space="preserve">PCR appears to be </w:t>
      </w:r>
      <w:r w:rsidR="00DE59AF" w:rsidRPr="00E3220E">
        <w:t>commonly used</w:t>
      </w:r>
      <w:r w:rsidR="008066C4" w:rsidRPr="00E3220E">
        <w:t xml:space="preserve"> so far in the </w:t>
      </w:r>
      <w:proofErr w:type="spellStart"/>
      <w:r w:rsidR="008066C4" w:rsidRPr="00E3220E">
        <w:t>TiLV</w:t>
      </w:r>
      <w:proofErr w:type="spellEnd"/>
      <w:r w:rsidR="008066C4" w:rsidRPr="00E3220E">
        <w:t xml:space="preserve"> </w:t>
      </w:r>
      <w:r w:rsidR="00E951CF" w:rsidRPr="00E3220E">
        <w:t>diagnosis</w:t>
      </w:r>
      <w:r w:rsidR="003C1901" w:rsidRPr="00E3220E">
        <w:rPr>
          <w:cs/>
          <w:lang w:bidi="th-TH"/>
        </w:rPr>
        <w:fldChar w:fldCharType="begin">
          <w:fldData xml:space="preserve">PEVuZE5vdGU+PENpdGU+PEF1dGhvcj5BbWFsPC9BdXRob3I+PFllYXI+MjAxODwvWWVhcj48UmVj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=
</w:fldData>
        </w:fldChar>
      </w:r>
      <w:r w:rsidR="00804C4E" w:rsidRPr="00E3220E">
        <w:rPr>
          <w:lang w:bidi="th-TH"/>
        </w:rPr>
        <w:instrText xml:space="preserve"> ADDIN EN.CITE </w:instrText>
      </w:r>
      <w:r w:rsidR="00804C4E" w:rsidRPr="00E3220E">
        <w:rPr>
          <w:lang w:bidi="th-TH"/>
        </w:rPr>
        <w:fldChar w:fldCharType="begin">
          <w:fldData xml:space="preserve">PEVuZE5vdGU+PENpdGU+PEF1dGhvcj5BbWFsPC9BdXRob3I+PFllYXI+MjAxODwvWWVhcj48UmVj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=
</w:fldData>
        </w:fldChar>
      </w:r>
      <w:r w:rsidR="00804C4E" w:rsidRPr="00E3220E">
        <w:rPr>
          <w:lang w:bidi="th-TH"/>
        </w:rPr>
        <w:instrText xml:space="preserve"> ADDIN EN.CITE.DATA </w:instrText>
      </w:r>
      <w:r w:rsidR="00804C4E" w:rsidRPr="00E3220E">
        <w:rPr>
          <w:lang w:bidi="th-TH"/>
        </w:rPr>
      </w:r>
      <w:r w:rsidR="00804C4E" w:rsidRPr="00E3220E">
        <w:rPr>
          <w:lang w:bidi="th-TH"/>
        </w:rPr>
        <w:fldChar w:fldCharType="end"/>
      </w:r>
      <w:r w:rsidR="003C1901" w:rsidRPr="00E3220E">
        <w:rPr>
          <w:cs/>
          <w:lang w:bidi="th-TH"/>
        </w:rPr>
      </w:r>
      <w:r w:rsidR="003C1901" w:rsidRPr="00E3220E">
        <w:rPr>
          <w:cs/>
          <w:lang w:bidi="th-TH"/>
        </w:rPr>
        <w:fldChar w:fldCharType="separate"/>
      </w:r>
      <w:r w:rsidR="00804C4E" w:rsidRPr="00E3220E">
        <w:rPr>
          <w:vertAlign w:val="superscript"/>
          <w:cs/>
          <w:lang w:bidi="th-TH"/>
        </w:rPr>
        <w:t>9</w:t>
      </w:r>
      <w:r w:rsidR="00804C4E" w:rsidRPr="00E3220E">
        <w:rPr>
          <w:vertAlign w:val="superscript"/>
          <w:lang w:bidi="th-TH"/>
        </w:rPr>
        <w:t>,</w:t>
      </w:r>
      <w:r w:rsidR="00804C4E" w:rsidRPr="00E3220E">
        <w:rPr>
          <w:vertAlign w:val="superscript"/>
          <w:cs/>
          <w:lang w:bidi="th-TH"/>
        </w:rPr>
        <w:t>13-18</w:t>
      </w:r>
      <w:r w:rsidR="00804C4E" w:rsidRPr="00E3220E">
        <w:rPr>
          <w:vertAlign w:val="superscript"/>
          <w:lang w:bidi="th-TH"/>
        </w:rPr>
        <w:t>,</w:t>
      </w:r>
      <w:r w:rsidR="00804C4E" w:rsidRPr="00E3220E">
        <w:rPr>
          <w:vertAlign w:val="superscript"/>
          <w:cs/>
          <w:lang w:bidi="th-TH"/>
        </w:rPr>
        <w:t>33</w:t>
      </w:r>
      <w:r w:rsidR="00804C4E" w:rsidRPr="00E3220E">
        <w:rPr>
          <w:vertAlign w:val="superscript"/>
          <w:lang w:bidi="th-TH"/>
        </w:rPr>
        <w:t>,</w:t>
      </w:r>
      <w:r w:rsidR="00804C4E" w:rsidRPr="00E3220E">
        <w:rPr>
          <w:vertAlign w:val="superscript"/>
          <w:cs/>
          <w:lang w:bidi="th-TH"/>
        </w:rPr>
        <w:t>35</w:t>
      </w:r>
      <w:r w:rsidR="00804C4E" w:rsidRPr="00E3220E">
        <w:rPr>
          <w:vertAlign w:val="superscript"/>
          <w:lang w:bidi="th-TH"/>
        </w:rPr>
        <w:t>,</w:t>
      </w:r>
      <w:r w:rsidR="00804C4E" w:rsidRPr="00E3220E">
        <w:rPr>
          <w:vertAlign w:val="superscript"/>
          <w:cs/>
          <w:lang w:bidi="th-TH"/>
        </w:rPr>
        <w:t>48</w:t>
      </w:r>
      <w:r w:rsidR="00804C4E" w:rsidRPr="00E3220E">
        <w:rPr>
          <w:vertAlign w:val="superscript"/>
          <w:lang w:bidi="th-TH"/>
        </w:rPr>
        <w:t>,</w:t>
      </w:r>
      <w:r w:rsidR="00804C4E" w:rsidRPr="00E3220E">
        <w:rPr>
          <w:vertAlign w:val="superscript"/>
          <w:cs/>
          <w:lang w:bidi="th-TH"/>
        </w:rPr>
        <w:t>55</w:t>
      </w:r>
      <w:r w:rsidR="003C1901" w:rsidRPr="00E3220E">
        <w:rPr>
          <w:cs/>
          <w:lang w:bidi="th-TH"/>
        </w:rPr>
        <w:fldChar w:fldCharType="end"/>
      </w:r>
      <w:r w:rsidR="003C1901" w:rsidRPr="00E3220E">
        <w:rPr>
          <w:cs/>
          <w:lang w:bidi="th-TH"/>
        </w:rPr>
        <w:t xml:space="preserve">. </w:t>
      </w:r>
      <w:r w:rsidRPr="00E3220E">
        <w:t>RT</w:t>
      </w:r>
      <w:r w:rsidRPr="00E3220E">
        <w:rPr>
          <w:cs/>
          <w:lang w:bidi="th-TH"/>
        </w:rPr>
        <w:t>-</w:t>
      </w:r>
      <w:r w:rsidRPr="00E3220E">
        <w:t>qPCR</w:t>
      </w:r>
      <w:r w:rsidR="008713F4" w:rsidRPr="00E3220E">
        <w:t xml:space="preserve"> has been shown to be</w:t>
      </w:r>
      <w:r w:rsidRPr="00E3220E">
        <w:t xml:space="preserve"> a more powerful tool for the detection and quantification of small amounts of </w:t>
      </w:r>
      <w:proofErr w:type="spellStart"/>
      <w:r w:rsidR="008713F4" w:rsidRPr="00E3220E">
        <w:t>TiLV</w:t>
      </w:r>
      <w:proofErr w:type="spellEnd"/>
      <w:r w:rsidRPr="00E3220E">
        <w:t xml:space="preserve"> </w:t>
      </w:r>
      <w:r w:rsidR="00DE59AF" w:rsidRPr="00E3220E">
        <w:t>in fish tissues</w:t>
      </w:r>
      <w:r w:rsidR="003C1901" w:rsidRPr="00E3220E">
        <w:t xml:space="preserve"> or mucus</w:t>
      </w:r>
      <w:r w:rsidR="003C1901" w:rsidRPr="00E3220E">
        <w:rPr>
          <w:cs/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sMzc8L3N0eWxlPjwvRGlzcGxheVRleHQ+PHJlY29yZD48cmVjLW51bWJlcj45PC9yZWMt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</w:fldData>
        </w:fldChar>
      </w:r>
      <w:r w:rsidR="0003670A" w:rsidRPr="00E3220E">
        <w:rPr>
          <w:lang w:bidi="th-TH"/>
        </w:rPr>
        <w:instrText xml:space="preserve"> ADDIN EN.CITE </w:instrText>
      </w:r>
      <w:r w:rsidR="0003670A" w:rsidRPr="00E3220E">
        <w:rPr>
          <w:lang w:bidi="th-TH"/>
        </w:rPr>
        <w:fldChar w:fldCharType="begin">
          <w:fldData xml:space="preserve">PEVuZE5vdGU+PENpdGU+PEF1dGhvcj5UYXR0aXlhcG9uZzwvQXV0aG9yPjxZZWFyPjIwMTg8L1ll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</w:fldData>
        </w:fldChar>
      </w:r>
      <w:r w:rsidR="0003670A" w:rsidRPr="00E3220E">
        <w:rPr>
          <w:lang w:bidi="th-TH"/>
        </w:rPr>
        <w:instrText xml:space="preserve"> ADDIN EN.CITE.DATA </w:instrText>
      </w:r>
      <w:r w:rsidR="0003670A" w:rsidRPr="00E3220E">
        <w:rPr>
          <w:lang w:bidi="th-TH"/>
        </w:rPr>
      </w:r>
      <w:r w:rsidR="0003670A" w:rsidRPr="00E3220E">
        <w:rPr>
          <w:lang w:bidi="th-TH"/>
        </w:rPr>
        <w:fldChar w:fldCharType="end"/>
      </w:r>
      <w:r w:rsidR="003C1901" w:rsidRPr="00E3220E">
        <w:rPr>
          <w:cs/>
          <w:lang w:bidi="th-TH"/>
        </w:rPr>
      </w:r>
      <w:r w:rsidR="003C1901" w:rsidRPr="00E3220E">
        <w:rPr>
          <w:cs/>
          <w:lang w:bidi="th-TH"/>
        </w:rPr>
        <w:fldChar w:fldCharType="separate"/>
      </w:r>
      <w:r w:rsidR="0003670A" w:rsidRPr="00E3220E">
        <w:rPr>
          <w:vertAlign w:val="superscript"/>
          <w:cs/>
          <w:lang w:bidi="th-TH"/>
        </w:rPr>
        <w:t>32</w:t>
      </w:r>
      <w:r w:rsidR="0003670A" w:rsidRPr="00E3220E">
        <w:rPr>
          <w:vertAlign w:val="superscript"/>
          <w:lang w:bidi="th-TH"/>
        </w:rPr>
        <w:t>,</w:t>
      </w:r>
      <w:r w:rsidR="0003670A" w:rsidRPr="00E3220E">
        <w:rPr>
          <w:vertAlign w:val="superscript"/>
          <w:cs/>
          <w:lang w:bidi="th-TH"/>
        </w:rPr>
        <w:t>37</w:t>
      </w:r>
      <w:r w:rsidR="003C1901" w:rsidRPr="00E3220E">
        <w:rPr>
          <w:cs/>
          <w:lang w:bidi="th-TH"/>
        </w:rPr>
        <w:fldChar w:fldCharType="end"/>
      </w:r>
      <w:r w:rsidRPr="00E3220E">
        <w:rPr>
          <w:cs/>
          <w:lang w:bidi="th-TH"/>
        </w:rPr>
        <w:t xml:space="preserve">. </w:t>
      </w:r>
      <w:r w:rsidR="00AE0000" w:rsidRPr="00E3220E">
        <w:t>In general, q</w:t>
      </w:r>
      <w:r w:rsidR="008713F4" w:rsidRPr="00E3220E">
        <w:t xml:space="preserve">PCR </w:t>
      </w:r>
      <w:r w:rsidRPr="00E3220E">
        <w:t>is widely used in clinical virology diagnostic labs</w:t>
      </w:r>
      <w:r w:rsidR="008066C4" w:rsidRPr="00E3220E">
        <w:t xml:space="preserve"> due to</w:t>
      </w:r>
      <w:r w:rsidRPr="00E3220E">
        <w:t xml:space="preserve"> its high sensitivity, specificity, good reproducibility, wide dynamic range and spee</w:t>
      </w:r>
      <w:r w:rsidR="00437196" w:rsidRPr="00E3220E">
        <w:t>d</w:t>
      </w:r>
      <w:r w:rsidR="00192D31" w:rsidRPr="00E3220E">
        <w:fldChar w:fldCharType="begin"/>
      </w:r>
      <w:r w:rsidR="00BC277A" w:rsidRPr="00E3220E">
        <w:instrText xml:space="preserve"> ADDIN EN.CITE &lt;EndNote&gt;&lt;Cite&gt;&lt;Author&gt;Josko&lt;/Author&gt;&lt;Year&gt;2010&lt;/Year&gt;&lt;RecNum&gt;519&lt;/RecNum&gt;&lt;DisplayText&gt;&lt;style face="superscript"&gt;21&lt;/style&gt;&lt;/DisplayText&gt;&lt;record&gt;&lt;rec-number&gt;519&lt;/rec-number&gt;&lt;foreign-keys&gt;&lt;key app="EN" db-id="25df52sah2t0thetfrjpetrqrpr22xtwd2tz" timestamp="1528408141"&gt;519&lt;/key&gt;&lt;/foreign-keys&gt;&lt;ref-type name="Journal Article"&gt;17&lt;/ref-type&gt;&lt;contributors&gt;&lt;authors&gt;&lt;author&gt;Josko, D.&lt;/author&gt;&lt;/authors&gt;&lt;/contributors&gt;&lt;auth-address&gt;Department of Clinical Laboratory Sciences, Medical Laboratory Science Program, University of Medicine and Dentistry of New Jersey, 1776 Raritan Road, Scotch Plains, NJ 07076, USA. joskotda@umdnj.edu&lt;/auth-address&gt;&lt;titles&gt;&lt;title&gt;Molecular virology in the clinical laboratory&lt;/title&gt;&lt;secondary-title&gt;Clin Lab Sci&lt;/secondary-title&gt;&lt;alt-title&gt;Clinical laboratory science : journal of the American Society for Medical Technology&lt;/alt-title&gt;&lt;/titles&gt;&lt;periodical&gt;&lt;full-title&gt;Clinical Laboratory Science&lt;/full-title&gt;&lt;abbr-1&gt;Clin. Lab. Sci.&lt;/abbr-1&gt;&lt;abbr-2&gt;Clin Lab Sci&lt;/abbr-2&gt;&lt;/periodical&gt;&lt;pages&gt;231-6&lt;/pages&gt;&lt;volume&gt;23&lt;/volume&gt;&lt;number&gt;4&lt;/number&gt;&lt;edition&gt;2010/12/15&lt;/edition&gt;&lt;keywords&gt;&lt;keyword&gt;DNA Probes&lt;/keyword&gt;&lt;keyword&gt;DNA, Viral/*analysis&lt;/keyword&gt;&lt;keyword&gt;Humans&lt;/keyword&gt;&lt;keyword&gt;Molecular Biology&lt;/keyword&gt;&lt;keyword&gt;Molecular Diagnostic Techniques&lt;/keyword&gt;&lt;keyword&gt;Polymerase Chain Reaction&lt;/keyword&gt;&lt;keyword&gt;RNA, Viral/*analysis&lt;/keyword&gt;&lt;keyword&gt;Virology/*methods&lt;/keyword&gt;&lt;keyword&gt;Virus Diseases/*diagnosis/virology&lt;/keyword&gt;&lt;keyword&gt;Viruses/genetics/*isolation &amp;amp; purification&lt;/keyword&gt;&lt;/keywords&gt;&lt;dates&gt;&lt;year&gt;2010&lt;/year&gt;&lt;pub-dates&gt;&lt;date&gt;Fall&lt;/date&gt;&lt;/pub-dates&gt;&lt;/dates&gt;&lt;isbn&gt;0894-959X (Print)&amp;#xD;0894-959x&lt;/isbn&gt;&lt;accession-num&gt;21140798&lt;/accession-num&gt;&lt;urls&gt;&lt;/urls&gt;&lt;remote-database-provider&gt;NLM&lt;/remote-database-provider&gt;&lt;language&gt;eng&lt;/language&gt;&lt;/record&gt;&lt;/Cite&gt;&lt;/EndNote&gt;</w:instrText>
      </w:r>
      <w:r w:rsidR="00192D31" w:rsidRPr="00E3220E">
        <w:fldChar w:fldCharType="separate"/>
      </w:r>
      <w:r w:rsidR="00192D31" w:rsidRPr="00E3220E">
        <w:rPr>
          <w:vertAlign w:val="superscript"/>
        </w:rPr>
        <w:t>21</w:t>
      </w:r>
      <w:r w:rsidR="00192D31" w:rsidRPr="00E3220E">
        <w:fldChar w:fldCharType="end"/>
      </w:r>
      <w:r w:rsidRPr="00E3220E">
        <w:rPr>
          <w:cs/>
          <w:lang w:bidi="th-TH"/>
        </w:rPr>
        <w:t xml:space="preserve">. </w:t>
      </w:r>
      <w:r w:rsidR="00CF4CFD" w:rsidRPr="00E3220E">
        <w:rPr>
          <w:lang w:bidi="th-TH"/>
        </w:rPr>
        <w:t>While qPCR may be initially more expensive to implement than conventional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RT-PCR,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it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does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offer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many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important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advantages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over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conventional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PCR</w:t>
      </w:r>
      <w:r w:rsidR="004F2B87" w:rsidRPr="00E3220E">
        <w:rPr>
          <w:cs/>
          <w:lang w:bidi="th-TH"/>
        </w:rPr>
        <w:t>;</w:t>
      </w:r>
      <w:r w:rsidR="00CF4CFD" w:rsidRPr="00E3220E">
        <w:rPr>
          <w:cs/>
          <w:lang w:bidi="th-TH"/>
        </w:rPr>
        <w:t xml:space="preserve"> </w:t>
      </w:r>
      <w:r w:rsidR="004F2B87" w:rsidRPr="00E3220E">
        <w:rPr>
          <w:cs/>
          <w:lang w:bidi="th-TH"/>
        </w:rPr>
        <w:t>i</w:t>
      </w:r>
      <w:r w:rsidR="00CF4CFD" w:rsidRPr="00E3220E">
        <w:rPr>
          <w:lang w:bidi="th-TH"/>
        </w:rPr>
        <w:t>t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has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a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faster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turn</w:t>
      </w:r>
      <w:r w:rsidR="00C05EDF" w:rsidRPr="00E3220E">
        <w:rPr>
          <w:cs/>
          <w:lang w:bidi="th-TH"/>
        </w:rPr>
        <w:t>-</w:t>
      </w:r>
      <w:r w:rsidR="00CF4CFD" w:rsidRPr="00E3220E">
        <w:rPr>
          <w:lang w:bidi="th-TH"/>
        </w:rPr>
        <w:t>around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time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from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sample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to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results</w:t>
      </w:r>
      <w:r w:rsidR="004F2B87" w:rsidRPr="00E3220E">
        <w:rPr>
          <w:lang w:bidi="th-TH"/>
        </w:rPr>
        <w:t xml:space="preserve"> and </w:t>
      </w:r>
      <w:r w:rsidR="00CF4CFD" w:rsidRPr="00E3220E">
        <w:rPr>
          <w:lang w:bidi="th-TH"/>
        </w:rPr>
        <w:t>it does not require any post-PCR steps. This latter point means that there is minimal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risk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for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laboratory</w:t>
      </w:r>
      <w:r w:rsidR="00CF4CFD" w:rsidRPr="00E3220E">
        <w:rPr>
          <w:cs/>
          <w:lang w:bidi="th-TH"/>
        </w:rPr>
        <w:t xml:space="preserve"> </w:t>
      </w:r>
      <w:r w:rsidR="00CF4CFD" w:rsidRPr="00E3220E">
        <w:rPr>
          <w:lang w:bidi="th-TH"/>
        </w:rPr>
        <w:t>contamination</w:t>
      </w:r>
      <w:r w:rsidR="004F2B87" w:rsidRPr="00E3220E">
        <w:rPr>
          <w:lang w:bidi="th-TH"/>
        </w:rPr>
        <w:t xml:space="preserve"> and it can be more easily adapted to high-throughput situations such as in the event of outbreaks. Furthermore, </w:t>
      </w:r>
      <w:r w:rsidR="004F2B87" w:rsidRPr="00E3220E">
        <w:rPr>
          <w:cs/>
          <w:lang w:bidi="th-TH"/>
        </w:rPr>
        <w:t>i</w:t>
      </w:r>
      <w:r w:rsidR="004F2B87" w:rsidRPr="00E3220E">
        <w:rPr>
          <w:lang w:bidi="th-TH"/>
        </w:rPr>
        <w:t>t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is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inherently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more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sensitive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than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conventional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RT-PCR</w:t>
      </w:r>
      <w:r w:rsidR="00AE1C3C">
        <w:rPr>
          <w:lang w:bidi="th-TH"/>
        </w:rPr>
        <w:t>,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which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is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of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vital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importance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to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detect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low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viral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loads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in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sub-clinical</w:t>
      </w:r>
      <w:r w:rsidR="004F2B87" w:rsidRPr="00E3220E">
        <w:rPr>
          <w:cs/>
          <w:lang w:bidi="th-TH"/>
        </w:rPr>
        <w:t xml:space="preserve"> </w:t>
      </w:r>
      <w:r w:rsidR="004F2B87" w:rsidRPr="00E3220E">
        <w:rPr>
          <w:lang w:bidi="th-TH"/>
        </w:rPr>
        <w:t>infections</w:t>
      </w:r>
      <w:r w:rsidR="00192D31" w:rsidRPr="00E3220E">
        <w:fldChar w:fldCharType="begin"/>
      </w:r>
      <w:r w:rsidR="00BC277A" w:rsidRPr="00E3220E">
        <w:instrText xml:space="preserve"> ADDIN EN.CITE &lt;EndNote&gt;&lt;Cite&gt;&lt;Author&gt;Josko&lt;/Author&gt;&lt;Year&gt;2010&lt;/Year&gt;&lt;RecNum&gt;519&lt;/RecNum&gt;&lt;DisplayText&gt;&lt;style face="superscript"&gt;21&lt;/style&gt;&lt;/DisplayText&gt;&lt;record&gt;&lt;rec-number&gt;519&lt;/rec-number&gt;&lt;foreign-keys&gt;&lt;key app="EN" db-id="25df52sah2t0thetfrjpetrqrpr22xtwd2tz" timestamp="1528408141"&gt;519&lt;/key&gt;&lt;/foreign-keys&gt;&lt;ref-type name="Journal Article"&gt;17&lt;/ref-type&gt;&lt;contributors&gt;&lt;authors&gt;&lt;author&gt;Josko, D.&lt;/author&gt;&lt;/authors&gt;&lt;/contributors&gt;&lt;auth-address&gt;Department of Clinical Laboratory Sciences, Medical Laboratory Science Program, University of Medicine and Dentistry of New Jersey, 1776 Raritan Road, Scotch Plains, NJ 07076, USA. joskotda@umdnj.edu&lt;/auth-address&gt;&lt;titles&gt;&lt;title&gt;Molecular virology in the clinical laboratory&lt;/title&gt;&lt;secondary-title&gt;Clin Lab Sci&lt;/secondary-title&gt;&lt;alt-title&gt;Clinical laboratory science : journal of the American Society for Medical Technology&lt;/alt-title&gt;&lt;/titles&gt;&lt;periodical&gt;&lt;full-title&gt;Clinical Laboratory Science&lt;/full-title&gt;&lt;abbr-1&gt;Clin. Lab. Sci.&lt;/abbr-1&gt;&lt;abbr-2&gt;Clin Lab Sci&lt;/abbr-2&gt;&lt;/periodical&gt;&lt;pages&gt;231-6&lt;/pages&gt;&lt;volume&gt;23&lt;/volume&gt;&lt;number&gt;4&lt;/number&gt;&lt;edition&gt;2010/12/15&lt;/edition&gt;&lt;keywords&gt;&lt;keyword&gt;DNA Probes&lt;/keyword&gt;&lt;keyword&gt;DNA, Viral/*analysis&lt;/keyword&gt;&lt;keyword&gt;Humans&lt;/keyword&gt;&lt;keyword&gt;Molecular Biology&lt;/keyword&gt;&lt;keyword&gt;Molecular Diagnostic Techniques&lt;/keyword&gt;&lt;keyword&gt;Polymerase Chain Reaction&lt;/keyword&gt;&lt;keyword&gt;RNA, Viral/*analysis&lt;/keyword&gt;&lt;keyword&gt;Virology/*methods&lt;/keyword&gt;&lt;keyword&gt;Virus Diseases/*diagnosis/virology&lt;/keyword&gt;&lt;keyword&gt;Viruses/genetics/*isolation &amp;amp; purification&lt;/keyword&gt;&lt;/keywords&gt;&lt;dates&gt;&lt;year&gt;2010&lt;/year&gt;&lt;pub-dates&gt;&lt;date&gt;Fall&lt;/date&gt;&lt;/pub-dates&gt;&lt;/dates&gt;&lt;isbn&gt;0894-959X (Print)&amp;#xD;0894-959x&lt;/isbn&gt;&lt;accession-num&gt;21140798&lt;/accession-num&gt;&lt;urls&gt;&lt;/urls&gt;&lt;remote-database-provider&gt;NLM&lt;/remote-database-provider&gt;&lt;language&gt;eng&lt;/language&gt;&lt;/record&gt;&lt;/Cite&gt;&lt;/EndNote&gt;</w:instrText>
      </w:r>
      <w:r w:rsidR="00192D31" w:rsidRPr="00E3220E">
        <w:fldChar w:fldCharType="separate"/>
      </w:r>
      <w:r w:rsidR="00192D31" w:rsidRPr="00E3220E">
        <w:rPr>
          <w:vertAlign w:val="superscript"/>
        </w:rPr>
        <w:t>21</w:t>
      </w:r>
      <w:r w:rsidR="00192D31" w:rsidRPr="00E3220E">
        <w:fldChar w:fldCharType="end"/>
      </w:r>
      <w:r w:rsidRPr="00E3220E">
        <w:rPr>
          <w:cs/>
          <w:lang w:bidi="th-TH"/>
        </w:rPr>
        <w:t xml:space="preserve">. </w:t>
      </w:r>
      <w:r w:rsidR="004F2B87" w:rsidRPr="00E3220E">
        <w:rPr>
          <w:lang w:bidi="th-TH"/>
        </w:rPr>
        <w:t xml:space="preserve">This would require a nested PCR approach </w:t>
      </w:r>
      <w:r w:rsidR="001B0FF2" w:rsidRPr="00E3220E">
        <w:rPr>
          <w:lang w:bidi="th-TH"/>
        </w:rPr>
        <w:t>requiring</w:t>
      </w:r>
      <w:r w:rsidR="004F2B87" w:rsidRPr="00E3220E">
        <w:rPr>
          <w:lang w:bidi="th-TH"/>
        </w:rPr>
        <w:t xml:space="preserve"> reverse transcription, two further PCR reactions and then </w:t>
      </w:r>
      <w:r w:rsidR="001B0FF2" w:rsidRPr="00E3220E">
        <w:rPr>
          <w:lang w:bidi="th-TH"/>
        </w:rPr>
        <w:t>analysis</w:t>
      </w:r>
      <w:r w:rsidR="004F2B87" w:rsidRPr="00E3220E">
        <w:rPr>
          <w:lang w:bidi="th-TH"/>
        </w:rPr>
        <w:t xml:space="preserve"> by agarose gel </w:t>
      </w:r>
      <w:r w:rsidR="001B0FF2" w:rsidRPr="00E3220E">
        <w:rPr>
          <w:lang w:bidi="th-TH"/>
        </w:rPr>
        <w:t>electrophoresis</w:t>
      </w:r>
      <w:r w:rsidR="004F2B87" w:rsidRPr="00E3220E">
        <w:rPr>
          <w:lang w:bidi="th-TH"/>
        </w:rPr>
        <w:t xml:space="preserve">. </w:t>
      </w:r>
      <w:r w:rsidR="00AE1C3C" w:rsidRPr="00E3220E">
        <w:rPr>
          <w:lang w:bidi="th-TH"/>
        </w:rPr>
        <w:t>These many steps</w:t>
      </w:r>
      <w:r w:rsidR="001B0FF2" w:rsidRPr="00E3220E">
        <w:rPr>
          <w:lang w:bidi="th-TH"/>
        </w:rPr>
        <w:t xml:space="preserve"> take a lot of time and increase</w:t>
      </w:r>
      <w:r w:rsidR="004F2B87" w:rsidRPr="00E3220E">
        <w:rPr>
          <w:lang w:bidi="th-TH"/>
        </w:rPr>
        <w:t xml:space="preserve"> the chances of errors or contamination. </w:t>
      </w:r>
      <w:r w:rsidR="001B0FF2" w:rsidRPr="00E3220E">
        <w:t>Nonetheless</w:t>
      </w:r>
      <w:r w:rsidRPr="00E3220E">
        <w:t xml:space="preserve">, due to its high sensitivity, </w:t>
      </w:r>
      <w:r w:rsidR="004F2B87" w:rsidRPr="00E3220E">
        <w:t xml:space="preserve">RT-qPCR </w:t>
      </w:r>
      <w:r w:rsidRPr="00E3220E">
        <w:t xml:space="preserve">demands </w:t>
      </w:r>
      <w:r w:rsidR="003C1901" w:rsidRPr="00E3220E">
        <w:t>meticulous</w:t>
      </w:r>
      <w:r w:rsidRPr="00E3220E">
        <w:t xml:space="preserve"> experimental design and a </w:t>
      </w:r>
      <w:r w:rsidR="003C1901" w:rsidRPr="00E3220E">
        <w:t>thorough</w:t>
      </w:r>
      <w:r w:rsidRPr="00E3220E">
        <w:t xml:space="preserve"> understanding of quantification techniques for </w:t>
      </w:r>
      <w:r w:rsidR="003C1901" w:rsidRPr="00E3220E">
        <w:t>generating precise</w:t>
      </w:r>
      <w:r w:rsidRPr="00E3220E">
        <w:t xml:space="preserve"> results</w:t>
      </w:r>
      <w:r w:rsidR="003C1901" w:rsidRPr="00E3220E">
        <w:fldChar w:fldCharType="begin">
          <w:fldData xml:space="preserve">PEVuZE5vdGU+PENpdGU+PEF1dGhvcj5CdXN0aW48L0F1dGhvcj48WWVhcj4yMDA5PC9ZZWFyPjxS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==
</w:fldData>
        </w:fldChar>
      </w:r>
      <w:r w:rsidR="00804C4E" w:rsidRPr="00E3220E">
        <w:instrText xml:space="preserve"> ADDIN EN.CITE </w:instrText>
      </w:r>
      <w:r w:rsidR="00804C4E" w:rsidRPr="00E3220E">
        <w:fldChar w:fldCharType="begin">
          <w:fldData xml:space="preserve">PEVuZE5vdGU+PENpdGU+PEF1dGhvcj5CdXN0aW48L0F1dGhvcj48WWVhcj4yMDA5PC9ZZWFyPjxS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==
</w:fldData>
        </w:fldChar>
      </w:r>
      <w:r w:rsidR="00804C4E" w:rsidRPr="00E3220E">
        <w:instrText xml:space="preserve"> ADDIN EN.CITE.DATA </w:instrText>
      </w:r>
      <w:r w:rsidR="00804C4E" w:rsidRPr="00E3220E">
        <w:fldChar w:fldCharType="end"/>
      </w:r>
      <w:r w:rsidR="003C1901" w:rsidRPr="00E3220E">
        <w:fldChar w:fldCharType="separate"/>
      </w:r>
      <w:r w:rsidR="00804C4E" w:rsidRPr="00E3220E">
        <w:rPr>
          <w:vertAlign w:val="superscript"/>
        </w:rPr>
        <w:t>56,57</w:t>
      </w:r>
      <w:r w:rsidR="003C1901" w:rsidRPr="00E3220E">
        <w:fldChar w:fldCharType="end"/>
      </w:r>
      <w:r w:rsidRPr="00E3220E">
        <w:rPr>
          <w:cs/>
          <w:lang w:bidi="th-TH"/>
        </w:rPr>
        <w:t>.</w:t>
      </w:r>
    </w:p>
    <w:p w14:paraId="544B79E4" w14:textId="77777777" w:rsidR="00110663" w:rsidRPr="00E3220E" w:rsidRDefault="00110663" w:rsidP="00E3220E">
      <w:pPr>
        <w:widowControl/>
        <w:jc w:val="left"/>
        <w:rPr>
          <w:b/>
        </w:rPr>
      </w:pPr>
    </w:p>
    <w:p w14:paraId="026C94FD" w14:textId="58318246" w:rsidR="00FF2446" w:rsidRPr="00E3220E" w:rsidRDefault="008E0D0E" w:rsidP="00E3220E">
      <w:pPr>
        <w:widowControl/>
        <w:jc w:val="left"/>
        <w:rPr>
          <w:b/>
        </w:rPr>
      </w:pPr>
      <w:r w:rsidRPr="00E3220E">
        <w:t>T</w:t>
      </w:r>
      <w:r w:rsidR="004C4530" w:rsidRPr="00E3220E">
        <w:t>he DNA binding fluorophore,</w:t>
      </w:r>
      <w:r w:rsidR="00FF2446" w:rsidRPr="00E3220E">
        <w:t xml:space="preserve"> SYBR Green</w:t>
      </w:r>
      <w:r w:rsidR="004C4530" w:rsidRPr="00E3220E">
        <w:t xml:space="preserve"> I </w:t>
      </w:r>
      <w:proofErr w:type="gramStart"/>
      <w:r w:rsidR="004C4530" w:rsidRPr="00E3220E">
        <w:t>has</w:t>
      </w:r>
      <w:proofErr w:type="gramEnd"/>
      <w:r w:rsidR="004C4530" w:rsidRPr="00E3220E">
        <w:t xml:space="preserve"> been </w:t>
      </w:r>
      <w:r w:rsidRPr="00E3220E">
        <w:t>demonstrated</w:t>
      </w:r>
      <w:r w:rsidR="004C4530" w:rsidRPr="00E3220E">
        <w:t xml:space="preserve"> </w:t>
      </w:r>
      <w:r w:rsidR="003C564E" w:rsidRPr="00E3220E">
        <w:t>in this protocol. I</w:t>
      </w:r>
      <w:r w:rsidRPr="00E3220E">
        <w:t xml:space="preserve">t is a dsDNA unspecific DNA binding dye and thus </w:t>
      </w:r>
      <w:r w:rsidR="00FF2446" w:rsidRPr="00E3220E">
        <w:t>the specificity</w:t>
      </w:r>
      <w:r w:rsidRPr="00E3220E">
        <w:t xml:space="preserve"> of the assay</w:t>
      </w:r>
      <w:r w:rsidR="00FF2446" w:rsidRPr="00E3220E">
        <w:t xml:space="preserve"> lies entirely in the set of primers, </w:t>
      </w:r>
      <w:r w:rsidR="004C4530" w:rsidRPr="00E3220E">
        <w:t>which may generate</w:t>
      </w:r>
      <w:r w:rsidR="00FF2446" w:rsidRPr="00E3220E">
        <w:t xml:space="preserve"> false positives</w:t>
      </w:r>
      <w:r w:rsidR="00192D31" w:rsidRPr="00E3220E">
        <w:fldChar w:fldCharType="begin">
          <w:fldData xml:space="preserve">PEVuZE5vdGU+PENpdGU+PEF1dGhvcj5TaW1wc29uPC9BdXRob3I+PFllYXI+MjAwMDwvWWVhcj48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</w:fldData>
        </w:fldChar>
      </w:r>
      <w:r w:rsidR="00804C4E" w:rsidRPr="00E3220E">
        <w:instrText xml:space="preserve"> ADDIN EN.CITE </w:instrText>
      </w:r>
      <w:r w:rsidR="00804C4E" w:rsidRPr="00E3220E">
        <w:fldChar w:fldCharType="begin">
          <w:fldData xml:space="preserve">PEVuZE5vdGU+PENpdGU+PEF1dGhvcj5TaW1wc29uPC9BdXRob3I+PFllYXI+MjAwMDwvWWVhcj48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</w:fldData>
        </w:fldChar>
      </w:r>
      <w:r w:rsidR="00804C4E" w:rsidRPr="00E3220E">
        <w:instrText xml:space="preserve"> ADDIN EN.CITE.DATA </w:instrText>
      </w:r>
      <w:r w:rsidR="00804C4E" w:rsidRPr="00E3220E">
        <w:fldChar w:fldCharType="end"/>
      </w:r>
      <w:r w:rsidR="00192D31" w:rsidRPr="00E3220E">
        <w:fldChar w:fldCharType="separate"/>
      </w:r>
      <w:r w:rsidR="00804C4E" w:rsidRPr="00E3220E">
        <w:rPr>
          <w:vertAlign w:val="superscript"/>
        </w:rPr>
        <w:t>58</w:t>
      </w:r>
      <w:r w:rsidR="00192D31" w:rsidRPr="00E3220E">
        <w:fldChar w:fldCharType="end"/>
      </w:r>
      <w:r w:rsidRPr="00E3220E">
        <w:rPr>
          <w:cs/>
          <w:lang w:bidi="th-TH"/>
        </w:rPr>
        <w:t xml:space="preserve">. </w:t>
      </w:r>
      <w:r w:rsidR="004C4530" w:rsidRPr="00E3220E">
        <w:t>Therefore,</w:t>
      </w:r>
      <w:r w:rsidR="004F2B87" w:rsidRPr="00E3220E">
        <w:t xml:space="preserve"> while the</w:t>
      </w:r>
      <w:r w:rsidR="00C05EDF" w:rsidRPr="00E3220E">
        <w:t xml:space="preserve"> </w:t>
      </w:r>
      <w:r w:rsidR="00FF2446" w:rsidRPr="00E3220E">
        <w:t>dsDNA melting curve analysis</w:t>
      </w:r>
      <w:r w:rsidR="004F2B87" w:rsidRPr="00E3220E">
        <w:t xml:space="preserve"> performed</w:t>
      </w:r>
      <w:r w:rsidR="00FF2446" w:rsidRPr="00E3220E">
        <w:t xml:space="preserve"> at the end of each PCR</w:t>
      </w:r>
      <w:r w:rsidR="004F2B87" w:rsidRPr="00E3220E">
        <w:t xml:space="preserve"> is an especially important</w:t>
      </w:r>
      <w:r w:rsidR="00FA3C9D" w:rsidRPr="00E3220E">
        <w:t xml:space="preserve"> </w:t>
      </w:r>
      <w:r w:rsidR="004F2B87" w:rsidRPr="00E3220E">
        <w:t>part of the</w:t>
      </w:r>
      <w:r w:rsidR="00FA3C9D" w:rsidRPr="00E3220E">
        <w:t xml:space="preserve"> </w:t>
      </w:r>
      <w:r w:rsidR="004F2B87" w:rsidRPr="00E3220E">
        <w:t>PCR reaction because it confirms</w:t>
      </w:r>
      <w:r w:rsidR="00FF2446" w:rsidRPr="00E3220E">
        <w:t xml:space="preserve"> that only </w:t>
      </w:r>
      <w:r w:rsidR="004F2B87" w:rsidRPr="00E3220E">
        <w:t>one</w:t>
      </w:r>
      <w:r w:rsidR="00FF2446" w:rsidRPr="00E3220E">
        <w:t xml:space="preserve"> PCR amplicon of the </w:t>
      </w:r>
      <w:proofErr w:type="spellStart"/>
      <w:r w:rsidR="00FF2446" w:rsidRPr="00E3220E">
        <w:t>e</w:t>
      </w:r>
      <w:r w:rsidR="004F2B87" w:rsidRPr="00E3220E">
        <w:t>correct</w:t>
      </w:r>
      <w:proofErr w:type="spellEnd"/>
      <w:r w:rsidR="00AE1C3C">
        <w:t xml:space="preserve"> </w:t>
      </w:r>
      <w:r w:rsidR="00FF2446" w:rsidRPr="00E3220E">
        <w:t>T</w:t>
      </w:r>
      <w:r w:rsidR="00FF2446" w:rsidRPr="00AE1C3C">
        <w:rPr>
          <w:vertAlign w:val="subscript"/>
        </w:rPr>
        <w:t>m</w:t>
      </w:r>
      <w:r w:rsidR="00FF2446" w:rsidRPr="00E3220E">
        <w:t xml:space="preserve"> is produced </w:t>
      </w:r>
      <w:r w:rsidR="00FF2446" w:rsidRPr="00E3220E">
        <w:rPr>
          <w:cs/>
          <w:lang w:bidi="th-TH"/>
        </w:rPr>
        <w:t>(</w:t>
      </w:r>
      <w:r w:rsidR="00FF2446" w:rsidRPr="00E3220E">
        <w:t xml:space="preserve">this </w:t>
      </w:r>
      <w:r w:rsidR="00EC04C0" w:rsidRPr="00E3220E">
        <w:t xml:space="preserve">should </w:t>
      </w:r>
      <w:r w:rsidR="00FF2446" w:rsidRPr="00E3220E">
        <w:t xml:space="preserve">also be achieved </w:t>
      </w:r>
      <w:r w:rsidR="00EC04C0" w:rsidRPr="00E3220E">
        <w:t xml:space="preserve">by </w:t>
      </w:r>
      <w:r w:rsidR="00FF2446" w:rsidRPr="00E3220E">
        <w:t>gel electrophoresis</w:t>
      </w:r>
      <w:r w:rsidR="00EC04C0" w:rsidRPr="00E3220E">
        <w:t xml:space="preserve"> when new assays are being implemented</w:t>
      </w:r>
      <w:r w:rsidR="00FF2446" w:rsidRPr="00E3220E">
        <w:rPr>
          <w:cs/>
          <w:lang w:bidi="th-TH"/>
        </w:rPr>
        <w:t xml:space="preserve">). </w:t>
      </w:r>
      <w:r w:rsidR="00FF2446" w:rsidRPr="00E3220E">
        <w:t>The T</w:t>
      </w:r>
      <w:r w:rsidR="00FF2446" w:rsidRPr="00E3220E">
        <w:rPr>
          <w:vertAlign w:val="subscript"/>
        </w:rPr>
        <w:t>m</w:t>
      </w:r>
      <w:r w:rsidR="00FF2446" w:rsidRPr="00E3220E">
        <w:t xml:space="preserve"> of a DNA fragment is dependent on</w:t>
      </w:r>
      <w:r w:rsidRPr="00E3220E">
        <w:t xml:space="preserve"> a variety of features such as</w:t>
      </w:r>
      <w:r w:rsidR="00FF2446" w:rsidRPr="00E3220E">
        <w:t xml:space="preserve"> its length, GC composition, sequence, strand complementarity, concentration a</w:t>
      </w:r>
      <w:r w:rsidRPr="00E3220E">
        <w:t>s well as</w:t>
      </w:r>
      <w:r w:rsidR="00FF2446" w:rsidRPr="00E3220E">
        <w:t xml:space="preserve"> on buffer components and PCR enhancers</w:t>
      </w:r>
      <w:r w:rsidR="00FF2446" w:rsidRPr="00E3220E">
        <w:rPr>
          <w:cs/>
          <w:lang w:bidi="th-TH"/>
        </w:rPr>
        <w:t>.</w:t>
      </w:r>
      <w:r w:rsidR="00DB565D" w:rsidRPr="00E3220E">
        <w:t xml:space="preserve"> The melting curve analyse</w:t>
      </w:r>
      <w:r w:rsidR="00FF2446" w:rsidRPr="00E3220E">
        <w:t xml:space="preserve">s </w:t>
      </w:r>
      <w:r w:rsidR="00DB565D" w:rsidRPr="00E3220E">
        <w:t xml:space="preserve">in the representative results shown </w:t>
      </w:r>
      <w:r w:rsidR="003C564E" w:rsidRPr="00E3220E">
        <w:t>from two laboratories</w:t>
      </w:r>
      <w:r w:rsidR="00DB565D" w:rsidRPr="00E3220E">
        <w:t xml:space="preserve"> did not reveal</w:t>
      </w:r>
      <w:r w:rsidR="00FF2446" w:rsidRPr="00E3220E">
        <w:t xml:space="preserve"> the presence of primer</w:t>
      </w:r>
      <w:r w:rsidR="00FF2446" w:rsidRPr="00E3220E">
        <w:rPr>
          <w:cs/>
          <w:lang w:bidi="th-TH"/>
        </w:rPr>
        <w:t>-</w:t>
      </w:r>
      <w:r w:rsidR="00FF2446" w:rsidRPr="00E3220E">
        <w:t>dimers</w:t>
      </w:r>
      <w:r w:rsidR="00DB565D" w:rsidRPr="00E3220E">
        <w:t xml:space="preserve"> or other unwanted PCR products but if this is observed with other samples and</w:t>
      </w:r>
      <w:r w:rsidRPr="00E3220E">
        <w:t>/or</w:t>
      </w:r>
      <w:r w:rsidR="00DB565D" w:rsidRPr="00E3220E">
        <w:t xml:space="preserve"> experimental set</w:t>
      </w:r>
      <w:r w:rsidR="00DB565D" w:rsidRPr="00E3220E">
        <w:rPr>
          <w:cs/>
          <w:lang w:bidi="th-TH"/>
        </w:rPr>
        <w:t>-</w:t>
      </w:r>
      <w:r w:rsidR="00DB565D" w:rsidRPr="00E3220E">
        <w:t xml:space="preserve">ups, </w:t>
      </w:r>
      <w:r w:rsidR="00FF2446" w:rsidRPr="00E3220E">
        <w:t xml:space="preserve">then </w:t>
      </w:r>
      <w:r w:rsidR="00856F21" w:rsidRPr="00E3220E">
        <w:t>the assay should be re-optimiz</w:t>
      </w:r>
      <w:r w:rsidRPr="00E3220E">
        <w:t>ed</w:t>
      </w:r>
      <w:r w:rsidRPr="00E3220E">
        <w:rPr>
          <w:cs/>
          <w:lang w:bidi="th-TH"/>
        </w:rPr>
        <w:t>.</w:t>
      </w:r>
      <w:r w:rsidR="00EC04C0" w:rsidRPr="00E3220E">
        <w:rPr>
          <w:cs/>
          <w:lang w:bidi="th-TH"/>
        </w:rPr>
        <w:t xml:space="preserve"> </w:t>
      </w:r>
      <w:r w:rsidR="00EC04C0" w:rsidRPr="00E3220E">
        <w:rPr>
          <w:lang w:bidi="th-TH"/>
        </w:rPr>
        <w:t>More</w:t>
      </w:r>
      <w:r w:rsidR="00EC04C0" w:rsidRPr="00E3220E">
        <w:rPr>
          <w:cs/>
          <w:lang w:bidi="th-TH"/>
        </w:rPr>
        <w:t xml:space="preserve"> </w:t>
      </w:r>
      <w:r w:rsidR="00B745AC" w:rsidRPr="00E3220E">
        <w:rPr>
          <w:lang w:bidi="th-TH"/>
        </w:rPr>
        <w:t>advanced</w:t>
      </w:r>
      <w:r w:rsidR="00EC04C0" w:rsidRPr="00E3220E">
        <w:rPr>
          <w:cs/>
          <w:lang w:bidi="th-TH"/>
        </w:rPr>
        <w:t xml:space="preserve"> </w:t>
      </w:r>
      <w:r w:rsidR="00EC04C0" w:rsidRPr="00E3220E">
        <w:rPr>
          <w:lang w:bidi="th-TH"/>
        </w:rPr>
        <w:t xml:space="preserve">qPCR technologies do not require such a melting curve step and indeed, since this methods paper was written, a TaqMan based </w:t>
      </w:r>
      <w:proofErr w:type="spellStart"/>
      <w:r w:rsidR="00EC04C0" w:rsidRPr="00E3220E">
        <w:rPr>
          <w:lang w:bidi="th-TH"/>
        </w:rPr>
        <w:t>TiLV</w:t>
      </w:r>
      <w:proofErr w:type="spellEnd"/>
      <w:r w:rsidR="00EC04C0" w:rsidRPr="00E3220E">
        <w:rPr>
          <w:lang w:bidi="th-TH"/>
        </w:rPr>
        <w:t xml:space="preserve"> RT-qPCR has been developed </w:t>
      </w:r>
      <w:r w:rsidR="00AE1C3C" w:rsidRPr="00E3220E">
        <w:rPr>
          <w:lang w:bidi="th-TH"/>
        </w:rPr>
        <w:t>utilizing</w:t>
      </w:r>
      <w:r w:rsidR="00EC04C0" w:rsidRPr="00E3220E">
        <w:rPr>
          <w:lang w:bidi="th-TH"/>
        </w:rPr>
        <w:t xml:space="preserve"> two primers and a probe making it highly </w:t>
      </w:r>
      <w:proofErr w:type="spellStart"/>
      <w:r w:rsidR="00EC04C0" w:rsidRPr="00E3220E">
        <w:rPr>
          <w:lang w:bidi="th-TH"/>
        </w:rPr>
        <w:t>TiLV</w:t>
      </w:r>
      <w:proofErr w:type="spellEnd"/>
      <w:r w:rsidR="00EC04C0" w:rsidRPr="00E3220E">
        <w:rPr>
          <w:lang w:bidi="th-TH"/>
        </w:rPr>
        <w:t xml:space="preserve"> specific</w:t>
      </w:r>
      <w:r w:rsidR="00EC04C0" w:rsidRPr="00E3220E">
        <w:rPr>
          <w:cs/>
          <w:lang w:bidi="th-TH"/>
        </w:rPr>
        <w:fldChar w:fldCharType="begin"/>
      </w:r>
      <w:r w:rsidR="00EC04C0" w:rsidRPr="00E3220E">
        <w:rPr>
          <w:lang w:bidi="th-TH"/>
        </w:rPr>
        <w:instrText xml:space="preserve"> ADDIN EN.CITE &lt;EndNote&gt;&lt;Cite&gt;&lt;Author&gt;Waiyamitra&lt;/Author&gt;&lt;Year&gt;</w:instrText>
      </w:r>
      <w:r w:rsidR="00EC04C0" w:rsidRPr="00E3220E">
        <w:rPr>
          <w:cs/>
          <w:lang w:bidi="th-TH"/>
        </w:rPr>
        <w:instrText>2018</w:instrText>
      </w:r>
      <w:r w:rsidR="00EC04C0" w:rsidRPr="00E3220E">
        <w:rPr>
          <w:lang w:bidi="th-TH"/>
        </w:rPr>
        <w:instrText>&lt;/Year&gt;&lt;RecNum&gt;</w:instrText>
      </w:r>
      <w:r w:rsidR="00EC04C0" w:rsidRPr="00E3220E">
        <w:rPr>
          <w:cs/>
          <w:lang w:bidi="th-TH"/>
        </w:rPr>
        <w:instrText>525</w:instrText>
      </w:r>
      <w:r w:rsidR="00EC04C0" w:rsidRPr="00E3220E">
        <w:rPr>
          <w:lang w:bidi="th-TH"/>
        </w:rPr>
        <w:instrText>&lt;/RecNum&gt;&lt;DisplayText&gt;&lt;style face="superscript"&gt;</w:instrText>
      </w:r>
      <w:r w:rsidR="00EC04C0" w:rsidRPr="00E3220E">
        <w:rPr>
          <w:cs/>
          <w:lang w:bidi="th-TH"/>
        </w:rPr>
        <w:instrText>34</w:instrText>
      </w:r>
      <w:r w:rsidR="00EC04C0" w:rsidRPr="00E3220E">
        <w:rPr>
          <w:lang w:bidi="th-TH"/>
        </w:rPr>
        <w:instrText>&lt;/style&gt;&lt;/DisplayText&gt;&lt;record&gt;&lt;rec-number&gt;</w:instrText>
      </w:r>
      <w:r w:rsidR="00EC04C0" w:rsidRPr="00E3220E">
        <w:rPr>
          <w:cs/>
          <w:lang w:bidi="th-TH"/>
        </w:rPr>
        <w:instrText>525</w:instrText>
      </w:r>
      <w:r w:rsidR="00EC04C0" w:rsidRPr="00E3220E">
        <w:rPr>
          <w:lang w:bidi="th-TH"/>
        </w:rPr>
        <w:instrText>&lt;/rec-number&gt;&lt;foreign-keys&gt;&lt;key app="EN" db-id="</w:instrText>
      </w:r>
      <w:r w:rsidR="00EC04C0" w:rsidRPr="00E3220E">
        <w:rPr>
          <w:cs/>
          <w:lang w:bidi="th-TH"/>
        </w:rPr>
        <w:instrText>25</w:instrText>
      </w:r>
      <w:r w:rsidR="00EC04C0" w:rsidRPr="00E3220E">
        <w:rPr>
          <w:lang w:bidi="th-TH"/>
        </w:rPr>
        <w:instrText>df</w:instrText>
      </w:r>
      <w:r w:rsidR="00EC04C0" w:rsidRPr="00E3220E">
        <w:rPr>
          <w:cs/>
          <w:lang w:bidi="th-TH"/>
        </w:rPr>
        <w:instrText>52</w:instrText>
      </w:r>
      <w:r w:rsidR="00EC04C0" w:rsidRPr="00E3220E">
        <w:rPr>
          <w:lang w:bidi="th-TH"/>
        </w:rPr>
        <w:instrText>sah</w:instrText>
      </w:r>
      <w:r w:rsidR="00EC04C0" w:rsidRPr="00E3220E">
        <w:rPr>
          <w:cs/>
          <w:lang w:bidi="th-TH"/>
        </w:rPr>
        <w:instrText>2</w:instrText>
      </w:r>
      <w:r w:rsidR="00EC04C0" w:rsidRPr="00E3220E">
        <w:rPr>
          <w:lang w:bidi="th-TH"/>
        </w:rPr>
        <w:instrText>t</w:instrText>
      </w:r>
      <w:r w:rsidR="00EC04C0" w:rsidRPr="00E3220E">
        <w:rPr>
          <w:cs/>
          <w:lang w:bidi="th-TH"/>
        </w:rPr>
        <w:instrText>0</w:instrText>
      </w:r>
      <w:r w:rsidR="00EC04C0" w:rsidRPr="00E3220E">
        <w:rPr>
          <w:lang w:bidi="th-TH"/>
        </w:rPr>
        <w:instrText>thetfrjpetrqrpr</w:instrText>
      </w:r>
      <w:r w:rsidR="00EC04C0" w:rsidRPr="00E3220E">
        <w:rPr>
          <w:cs/>
          <w:lang w:bidi="th-TH"/>
        </w:rPr>
        <w:instrText>22</w:instrText>
      </w:r>
      <w:r w:rsidR="00EC04C0" w:rsidRPr="00E3220E">
        <w:rPr>
          <w:lang w:bidi="th-TH"/>
        </w:rPr>
        <w:instrText>xtwd</w:instrText>
      </w:r>
      <w:r w:rsidR="00EC04C0" w:rsidRPr="00E3220E">
        <w:rPr>
          <w:cs/>
          <w:lang w:bidi="th-TH"/>
        </w:rPr>
        <w:instrText>2</w:instrText>
      </w:r>
      <w:r w:rsidR="00EC04C0" w:rsidRPr="00E3220E">
        <w:rPr>
          <w:lang w:bidi="th-TH"/>
        </w:rPr>
        <w:instrText>tz" timestamp="</w:instrText>
      </w:r>
      <w:r w:rsidR="00EC04C0" w:rsidRPr="00E3220E">
        <w:rPr>
          <w:cs/>
          <w:lang w:bidi="th-TH"/>
        </w:rPr>
        <w:instrText>1537819740"</w:instrText>
      </w:r>
      <w:r w:rsidR="00EC04C0" w:rsidRPr="00E3220E">
        <w:rPr>
          <w:lang w:bidi="th-TH"/>
        </w:rPr>
        <w:instrText>&gt;</w:instrText>
      </w:r>
      <w:r w:rsidR="00EC04C0" w:rsidRPr="00E3220E">
        <w:rPr>
          <w:cs/>
          <w:lang w:bidi="th-TH"/>
        </w:rPr>
        <w:instrText>525</w:instrText>
      </w:r>
      <w:r w:rsidR="00EC04C0" w:rsidRPr="00E3220E">
        <w:rPr>
          <w:lang w:bidi="th-TH"/>
        </w:rPr>
        <w:instrText>&lt;/key&gt;&lt;/foreign-keys&gt;&lt;ref-type name="Journal Article"&gt;</w:instrText>
      </w:r>
      <w:r w:rsidR="00EC04C0" w:rsidRPr="00E3220E">
        <w:rPr>
          <w:cs/>
          <w:lang w:bidi="th-TH"/>
        </w:rPr>
        <w:instrText>17</w:instrText>
      </w:r>
      <w:r w:rsidR="00EC04C0" w:rsidRPr="00E3220E">
        <w:rPr>
          <w:lang w:bidi="th-TH"/>
        </w:rPr>
        <w:instrText>&lt;/ref-type&gt;&lt;contributors&gt;&lt;authors&gt;&lt;author&gt;Waiyamitra, Pitchaporn&lt;/author&gt;&lt;author&gt;Tattiyapong, Puntanat&lt;/author&gt;&lt;author&gt;Sirikanchana, Kwanrawee&lt;/author&gt;&lt;author&gt;Mongkolsuk, Skorn&lt;/author&gt;&lt;author&gt;Nicholson, Pamela&lt;/author&gt;&lt;author&gt;Surachetpong, Win&lt;/author&gt;&lt;/authors&gt;&lt;/contributors&gt;&lt;titles&gt;&lt;title&gt;A TaqMan RT-qPCR assay for tilapia lake virus (TiLV) detection in tilapia&lt;/title&gt;&lt;secondary-title&gt;Aquaculture&lt;/secondary-title&gt;&lt;/titles&gt;&lt;periodical&gt;&lt;full-title&gt;Aquaculture (Amsterdam, Netherlands)&lt;/full-title&gt;&lt;abbr-</w:instrText>
      </w:r>
      <w:r w:rsidR="00EC04C0" w:rsidRPr="00E3220E">
        <w:rPr>
          <w:cs/>
          <w:lang w:bidi="th-TH"/>
        </w:rPr>
        <w:instrText>1</w:instrText>
      </w:r>
      <w:r w:rsidR="00EC04C0" w:rsidRPr="00E3220E">
        <w:rPr>
          <w:lang w:bidi="th-TH"/>
        </w:rPr>
        <w:instrText>&gt;Aquaculture&lt;/abbr-</w:instrText>
      </w:r>
      <w:r w:rsidR="00EC04C0" w:rsidRPr="00E3220E">
        <w:rPr>
          <w:cs/>
          <w:lang w:bidi="th-TH"/>
        </w:rPr>
        <w:instrText>1</w:instrText>
      </w:r>
      <w:r w:rsidR="00EC04C0" w:rsidRPr="00E3220E">
        <w:rPr>
          <w:lang w:bidi="th-TH"/>
        </w:rPr>
        <w:instrText>&gt;&lt;abbr-</w:instrText>
      </w:r>
      <w:r w:rsidR="00EC04C0" w:rsidRPr="00E3220E">
        <w:rPr>
          <w:cs/>
          <w:lang w:bidi="th-TH"/>
        </w:rPr>
        <w:instrText>2</w:instrText>
      </w:r>
      <w:r w:rsidR="00EC04C0" w:rsidRPr="00E3220E">
        <w:rPr>
          <w:lang w:bidi="th-TH"/>
        </w:rPr>
        <w:instrText>&gt;Aquaculture&lt;/abbr-</w:instrText>
      </w:r>
      <w:r w:rsidR="00EC04C0" w:rsidRPr="00E3220E">
        <w:rPr>
          <w:cs/>
          <w:lang w:bidi="th-TH"/>
        </w:rPr>
        <w:instrText>2</w:instrText>
      </w:r>
      <w:r w:rsidR="00EC04C0" w:rsidRPr="00E3220E">
        <w:rPr>
          <w:lang w:bidi="th-TH"/>
        </w:rPr>
        <w:instrText>&gt;&lt;/periodical&gt;&lt;pages&gt;</w:instrText>
      </w:r>
      <w:r w:rsidR="00EC04C0" w:rsidRPr="00E3220E">
        <w:rPr>
          <w:cs/>
          <w:lang w:bidi="th-TH"/>
        </w:rPr>
        <w:instrText>184-188</w:instrText>
      </w:r>
      <w:r w:rsidR="00EC04C0" w:rsidRPr="00E3220E">
        <w:rPr>
          <w:lang w:bidi="th-TH"/>
        </w:rPr>
        <w:instrText>&lt;/pages&gt;&lt;volume&gt;</w:instrText>
      </w:r>
      <w:r w:rsidR="00EC04C0" w:rsidRPr="00E3220E">
        <w:rPr>
          <w:cs/>
          <w:lang w:bidi="th-TH"/>
        </w:rPr>
        <w:instrText>497</w:instrText>
      </w:r>
      <w:r w:rsidR="00EC04C0" w:rsidRPr="00E3220E">
        <w:rPr>
          <w:lang w:bidi="th-TH"/>
        </w:rPr>
        <w:instrText>&lt;/volume&gt;&lt;keywords&gt;&lt;keyword&gt;Tilapia lake virus&lt;/keyword&gt;&lt;keyword&gt;TaqMan&lt;/keyword&gt;&lt;keyword&gt;TiLV&lt;/keyword&gt;&lt;keyword&gt;Tilapia&lt;/keyword&gt;&lt;keyword&gt;RT-qPCR&lt;/keyword&gt;&lt;/keywords&gt;&lt;dates&gt;&lt;year&gt;</w:instrText>
      </w:r>
      <w:r w:rsidR="00EC04C0" w:rsidRPr="00E3220E">
        <w:rPr>
          <w:cs/>
          <w:lang w:bidi="th-TH"/>
        </w:rPr>
        <w:instrText>2018</w:instrText>
      </w:r>
      <w:r w:rsidR="00EC04C0" w:rsidRPr="00E3220E">
        <w:rPr>
          <w:lang w:bidi="th-TH"/>
        </w:rPr>
        <w:instrText>&lt;/year&gt;&lt;pub-dates&gt;&lt;date&gt;</w:instrText>
      </w:r>
      <w:r w:rsidR="00EC04C0" w:rsidRPr="00E3220E">
        <w:rPr>
          <w:cs/>
          <w:lang w:bidi="th-TH"/>
        </w:rPr>
        <w:instrText>2018/12/01/</w:instrText>
      </w:r>
      <w:r w:rsidR="00EC04C0" w:rsidRPr="00E3220E">
        <w:rPr>
          <w:lang w:bidi="th-TH"/>
        </w:rPr>
        <w:instrText>&lt;/date&gt;&lt;/pub-dates&gt;&lt;/dates&gt;&lt;isbn&gt;</w:instrText>
      </w:r>
      <w:r w:rsidR="00EC04C0" w:rsidRPr="00E3220E">
        <w:rPr>
          <w:cs/>
          <w:lang w:bidi="th-TH"/>
        </w:rPr>
        <w:instrText>0044-8486</w:instrText>
      </w:r>
      <w:r w:rsidR="00EC04C0" w:rsidRPr="00E3220E">
        <w:rPr>
          <w:lang w:bidi="th-TH"/>
        </w:rPr>
        <w:instrText>&lt;/isbn&gt;&lt;urls&gt;&lt;related-urls&gt;&lt;url&gt;http://www.sciencedirect.com/science/article/pii/S</w:instrText>
      </w:r>
      <w:r w:rsidR="00EC04C0" w:rsidRPr="00E3220E">
        <w:rPr>
          <w:cs/>
          <w:lang w:bidi="th-TH"/>
        </w:rPr>
        <w:instrText>0044848618309256</w:instrText>
      </w:r>
      <w:r w:rsidR="00EC04C0" w:rsidRPr="00E3220E">
        <w:rPr>
          <w:lang w:bidi="th-TH"/>
        </w:rPr>
        <w:instrText>&lt;/url&gt;&lt;/related-urls&gt;&lt;/urls&gt;&lt;electronic-resource-num&gt;https://doi.org/</w:instrText>
      </w:r>
      <w:r w:rsidR="00EC04C0" w:rsidRPr="00E3220E">
        <w:rPr>
          <w:cs/>
          <w:lang w:bidi="th-TH"/>
        </w:rPr>
        <w:instrText>10.1016/</w:instrText>
      </w:r>
      <w:r w:rsidR="00EC04C0" w:rsidRPr="00E3220E">
        <w:rPr>
          <w:lang w:bidi="th-TH"/>
        </w:rPr>
        <w:instrText>j.aquaculture.</w:instrText>
      </w:r>
      <w:r w:rsidR="00EC04C0" w:rsidRPr="00E3220E">
        <w:rPr>
          <w:cs/>
          <w:lang w:bidi="th-TH"/>
        </w:rPr>
        <w:instrText>2018.07.060</w:instrText>
      </w:r>
      <w:r w:rsidR="00EC04C0" w:rsidRPr="00E3220E">
        <w:rPr>
          <w:lang w:bidi="th-TH"/>
        </w:rPr>
        <w:instrText>&lt;/electronic-resource-num&gt;&lt;/record&gt;&lt;/Cite&gt;&lt;/EndNote&gt;</w:instrText>
      </w:r>
      <w:r w:rsidR="00EC04C0" w:rsidRPr="00E3220E">
        <w:rPr>
          <w:cs/>
          <w:lang w:bidi="th-TH"/>
        </w:rPr>
        <w:fldChar w:fldCharType="separate"/>
      </w:r>
      <w:r w:rsidR="00EC04C0" w:rsidRPr="00E3220E">
        <w:rPr>
          <w:vertAlign w:val="superscript"/>
          <w:cs/>
          <w:lang w:bidi="th-TH"/>
        </w:rPr>
        <w:t>34</w:t>
      </w:r>
      <w:r w:rsidR="00EC04C0" w:rsidRPr="00E3220E">
        <w:rPr>
          <w:cs/>
          <w:lang w:bidi="th-TH"/>
        </w:rPr>
        <w:fldChar w:fldCharType="end"/>
      </w:r>
      <w:r w:rsidR="00EC04C0" w:rsidRPr="00E3220E">
        <w:rPr>
          <w:cs/>
          <w:lang w:bidi="th-TH"/>
        </w:rPr>
        <w:t>.</w:t>
      </w:r>
    </w:p>
    <w:p w14:paraId="0D87276D" w14:textId="77777777" w:rsidR="00DB565D" w:rsidRPr="00E3220E" w:rsidRDefault="00DB565D" w:rsidP="00E3220E">
      <w:pPr>
        <w:widowControl/>
        <w:jc w:val="left"/>
      </w:pPr>
    </w:p>
    <w:p w14:paraId="7E730C10" w14:textId="789B99B7" w:rsidR="00FF2446" w:rsidRPr="00E3220E" w:rsidRDefault="00FF2446" w:rsidP="00E3220E">
      <w:pPr>
        <w:widowControl/>
        <w:jc w:val="left"/>
      </w:pPr>
      <w:r w:rsidRPr="00E3220E">
        <w:t>Undoubtedly, the primers designed for RT</w:t>
      </w:r>
      <w:r w:rsidRPr="00E3220E">
        <w:rPr>
          <w:cs/>
          <w:lang w:bidi="th-TH"/>
        </w:rPr>
        <w:t>-</w:t>
      </w:r>
      <w:r w:rsidRPr="00E3220E">
        <w:t>q</w:t>
      </w:r>
      <w:r w:rsidR="00DB565D" w:rsidRPr="00E3220E">
        <w:t xml:space="preserve">PCR assays are </w:t>
      </w:r>
      <w:r w:rsidR="008E0D0E" w:rsidRPr="00E3220E">
        <w:t>fundamental</w:t>
      </w:r>
      <w:r w:rsidR="00DB565D" w:rsidRPr="00E3220E">
        <w:t xml:space="preserve"> to the </w:t>
      </w:r>
      <w:r w:rsidR="008E0D0E" w:rsidRPr="00E3220E">
        <w:t xml:space="preserve">success of </w:t>
      </w:r>
      <w:r w:rsidR="00DB565D" w:rsidRPr="00E3220E">
        <w:t xml:space="preserve">assay and the primers here were designed based upon </w:t>
      </w:r>
      <w:r w:rsidR="005C12DE" w:rsidRPr="00E3220E">
        <w:t xml:space="preserve">the publicly available </w:t>
      </w:r>
      <w:proofErr w:type="spellStart"/>
      <w:r w:rsidR="005C12DE" w:rsidRPr="00E3220E">
        <w:t>TiLV</w:t>
      </w:r>
      <w:proofErr w:type="spellEnd"/>
      <w:r w:rsidR="005C12DE" w:rsidRPr="00E3220E">
        <w:t xml:space="preserve"> genomic data</w:t>
      </w:r>
      <w:r w:rsidR="008E0D0E" w:rsidRPr="00E3220E">
        <w:t xml:space="preserve"> at the time</w:t>
      </w:r>
      <w:r w:rsidR="00192D31" w:rsidRPr="00E3220E"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instrText xml:space="preserve"> ADDIN EN.CITE </w:instrText>
      </w:r>
      <w:r w:rsidR="00BC277A" w:rsidRPr="00E3220E">
        <w:fldChar w:fldCharType="begin">
          <w:fldData xml:space="preserve">PEVuZE5vdGU+PENpdGU+PEF1dGhvcj5UYXR0aXlhcG9uZzwvQXV0aG9yPjxZZWFyPjIwMTg8L1ll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</w:fldData>
        </w:fldChar>
      </w:r>
      <w:r w:rsidR="00BC277A" w:rsidRPr="00E3220E">
        <w:instrText xml:space="preserve"> ADDIN EN.CITE.DATA </w:instrText>
      </w:r>
      <w:r w:rsidR="00BC277A" w:rsidRPr="00E3220E">
        <w:fldChar w:fldCharType="end"/>
      </w:r>
      <w:r w:rsidR="00192D31" w:rsidRPr="00E3220E">
        <w:fldChar w:fldCharType="separate"/>
      </w:r>
      <w:r w:rsidR="00192D31" w:rsidRPr="00E3220E">
        <w:rPr>
          <w:vertAlign w:val="superscript"/>
        </w:rPr>
        <w:t>32</w:t>
      </w:r>
      <w:r w:rsidR="00192D31" w:rsidRPr="00E3220E">
        <w:fldChar w:fldCharType="end"/>
      </w:r>
      <w:r w:rsidR="008E0D0E" w:rsidRPr="00E3220E">
        <w:t>.</w:t>
      </w:r>
      <w:r w:rsidR="005C12DE" w:rsidRPr="00E3220E">
        <w:rPr>
          <w:cs/>
          <w:lang w:bidi="th-TH"/>
        </w:rPr>
        <w:t xml:space="preserve"> </w:t>
      </w:r>
      <w:r w:rsidR="005C12DE" w:rsidRPr="00E3220E">
        <w:t>However, RNA viruses are well</w:t>
      </w:r>
      <w:r w:rsidR="005C12DE" w:rsidRPr="00E3220E">
        <w:rPr>
          <w:cs/>
          <w:lang w:bidi="th-TH"/>
        </w:rPr>
        <w:t>-</w:t>
      </w:r>
      <w:r w:rsidR="005C12DE" w:rsidRPr="00E3220E">
        <w:t xml:space="preserve">known to exhibit high mutation rates and </w:t>
      </w:r>
      <w:r w:rsidR="00DE59AF" w:rsidRPr="00E3220E">
        <w:t xml:space="preserve">possible </w:t>
      </w:r>
      <w:r w:rsidR="005C12DE" w:rsidRPr="00E3220E">
        <w:t>strains will escape the current diagnostic tests</w:t>
      </w:r>
      <w:r w:rsidR="008E0D0E" w:rsidRPr="00E3220E">
        <w:t>, as was observed for ISAV</w:t>
      </w:r>
      <w:r w:rsidR="00192D31" w:rsidRPr="00E3220E">
        <w:fldChar w:fldCharType="begin">
          <w:fldData xml:space="preserve">PEVuZE5vdGU+PENpdGU+PEF1dGhvcj5LaWJlbmdlPC9BdXRob3I+PFllYXI+MjAxNjwvWWVhcj48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==
</w:fldData>
        </w:fldChar>
      </w:r>
      <w:r w:rsidR="00804C4E" w:rsidRPr="00E3220E">
        <w:instrText xml:space="preserve"> ADDIN EN.CITE </w:instrText>
      </w:r>
      <w:r w:rsidR="00804C4E" w:rsidRPr="00E3220E">
        <w:fldChar w:fldCharType="begin">
          <w:fldData xml:space="preserve">PEVuZE5vdGU+PENpdGU+PEF1dGhvcj5LaWJlbmdlPC9BdXRob3I+PFllYXI+MjAxNjwvWWVhcj48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==
</w:fldData>
        </w:fldChar>
      </w:r>
      <w:r w:rsidR="00804C4E" w:rsidRPr="00E3220E">
        <w:instrText xml:space="preserve"> ADDIN EN.CITE.DATA </w:instrText>
      </w:r>
      <w:r w:rsidR="00804C4E" w:rsidRPr="00E3220E">
        <w:fldChar w:fldCharType="end"/>
      </w:r>
      <w:r w:rsidR="00192D31" w:rsidRPr="00E3220E">
        <w:fldChar w:fldCharType="separate"/>
      </w:r>
      <w:r w:rsidR="00804C4E" w:rsidRPr="00E3220E">
        <w:rPr>
          <w:vertAlign w:val="superscript"/>
        </w:rPr>
        <w:t>59</w:t>
      </w:r>
      <w:r w:rsidR="00192D31" w:rsidRPr="00E3220E">
        <w:fldChar w:fldCharType="end"/>
      </w:r>
      <w:r w:rsidR="005C12DE" w:rsidRPr="00E3220E">
        <w:rPr>
          <w:cs/>
          <w:lang w:bidi="th-TH"/>
        </w:rPr>
        <w:t>.</w:t>
      </w:r>
      <w:r w:rsidR="005C12DE" w:rsidRPr="00E3220E">
        <w:t xml:space="preserve"> It will always be difficult for such virus types to generate a universal pan</w:t>
      </w:r>
      <w:r w:rsidR="005C12DE" w:rsidRPr="00E3220E">
        <w:rPr>
          <w:cs/>
          <w:lang w:bidi="th-TH"/>
        </w:rPr>
        <w:t>-</w:t>
      </w:r>
      <w:proofErr w:type="spellStart"/>
      <w:r w:rsidR="005C12DE" w:rsidRPr="00E3220E">
        <w:t>TiLV</w:t>
      </w:r>
      <w:proofErr w:type="spellEnd"/>
      <w:r w:rsidR="005C12DE" w:rsidRPr="00E3220E">
        <w:t xml:space="preserve"> RT</w:t>
      </w:r>
      <w:r w:rsidR="005C12DE" w:rsidRPr="00E3220E">
        <w:rPr>
          <w:cs/>
          <w:lang w:bidi="th-TH"/>
        </w:rPr>
        <w:t>-</w:t>
      </w:r>
      <w:r w:rsidR="005C12DE" w:rsidRPr="00E3220E">
        <w:t xml:space="preserve">qPCR assay and such assays will only be continually improved if more </w:t>
      </w:r>
      <w:proofErr w:type="spellStart"/>
      <w:r w:rsidR="005C12DE" w:rsidRPr="00E3220E">
        <w:t>TiLV</w:t>
      </w:r>
      <w:proofErr w:type="spellEnd"/>
      <w:r w:rsidR="005C12DE" w:rsidRPr="00E3220E">
        <w:t xml:space="preserve"> genomic data from </w:t>
      </w:r>
      <w:r w:rsidR="00AE1C3C" w:rsidRPr="00E3220E">
        <w:t>far-reaching</w:t>
      </w:r>
      <w:r w:rsidR="005C12DE" w:rsidRPr="00E3220E">
        <w:t xml:space="preserve"> locations and time periods become available</w:t>
      </w:r>
      <w:r w:rsidR="005C12DE" w:rsidRPr="00E3220E">
        <w:rPr>
          <w:cs/>
          <w:lang w:bidi="th-TH"/>
        </w:rPr>
        <w:t xml:space="preserve">. </w:t>
      </w:r>
    </w:p>
    <w:p w14:paraId="70BD2B7A" w14:textId="77777777" w:rsidR="00DB565D" w:rsidRPr="00E3220E" w:rsidRDefault="00DB565D" w:rsidP="00E3220E">
      <w:pPr>
        <w:widowControl/>
        <w:jc w:val="left"/>
        <w:rPr>
          <w:b/>
        </w:rPr>
      </w:pPr>
    </w:p>
    <w:p w14:paraId="07C76E78" w14:textId="5DCD7046" w:rsidR="00D94574" w:rsidRPr="00E3220E" w:rsidRDefault="00DB565D" w:rsidP="00E3220E">
      <w:pPr>
        <w:widowControl/>
        <w:jc w:val="left"/>
      </w:pPr>
      <w:r w:rsidRPr="00E3220E">
        <w:lastRenderedPageBreak/>
        <w:t>Finally,</w:t>
      </w:r>
      <w:r w:rsidRPr="00E3220E">
        <w:rPr>
          <w:b/>
          <w:bCs/>
          <w:cs/>
          <w:lang w:bidi="th-TH"/>
        </w:rPr>
        <w:t xml:space="preserve"> </w:t>
      </w:r>
      <w:r w:rsidRPr="00E3220E">
        <w:t>i</w:t>
      </w:r>
      <w:r w:rsidR="00D94574" w:rsidRPr="00E3220E">
        <w:t xml:space="preserve">t is </w:t>
      </w:r>
      <w:r w:rsidRPr="00E3220E">
        <w:t>essential</w:t>
      </w:r>
      <w:r w:rsidR="00D94574" w:rsidRPr="00E3220E">
        <w:t xml:space="preserve"> to run duplicate or </w:t>
      </w:r>
      <w:r w:rsidR="00110663" w:rsidRPr="00E3220E">
        <w:t>if possible,</w:t>
      </w:r>
      <w:r w:rsidR="00D94574" w:rsidRPr="00E3220E">
        <w:t xml:space="preserve"> triplicate reactions </w:t>
      </w:r>
      <w:r w:rsidRPr="00E3220E">
        <w:t>in</w:t>
      </w:r>
      <w:r w:rsidR="00D94574" w:rsidRPr="00E3220E">
        <w:rPr>
          <w:cs/>
          <w:lang w:bidi="th-TH"/>
        </w:rPr>
        <w:t xml:space="preserve"> </w:t>
      </w:r>
      <w:r w:rsidRPr="00E3220E">
        <w:t>both intra and inter</w:t>
      </w:r>
      <w:r w:rsidR="00D94574" w:rsidRPr="00E3220E">
        <w:t xml:space="preserve"> qPCR assay</w:t>
      </w:r>
      <w:r w:rsidRPr="00E3220E">
        <w:t>s</w:t>
      </w:r>
      <w:r w:rsidRPr="00E3220E">
        <w:rPr>
          <w:cs/>
          <w:lang w:bidi="th-TH"/>
        </w:rPr>
        <w:t xml:space="preserve">. </w:t>
      </w:r>
      <w:r w:rsidR="00D94574" w:rsidRPr="00E3220E">
        <w:t>If the C</w:t>
      </w:r>
      <w:r w:rsidR="00D94574" w:rsidRPr="00E3220E">
        <w:rPr>
          <w:vertAlign w:val="subscript"/>
        </w:rPr>
        <w:t>t</w:t>
      </w:r>
      <w:r w:rsidR="00D94574" w:rsidRPr="00E3220E">
        <w:t xml:space="preserve"> values are very high, the</w:t>
      </w:r>
      <w:r w:rsidR="008E0D0E" w:rsidRPr="00E3220E">
        <w:t xml:space="preserve">n the </w:t>
      </w:r>
      <w:r w:rsidR="00D94574" w:rsidRPr="00E3220E">
        <w:t xml:space="preserve">use of replicates is </w:t>
      </w:r>
      <w:r w:rsidR="008E0D0E" w:rsidRPr="00E3220E">
        <w:t>especially important</w:t>
      </w:r>
      <w:r w:rsidR="00D94574" w:rsidRPr="00E3220E">
        <w:t xml:space="preserve"> to </w:t>
      </w:r>
      <w:r w:rsidR="008E0D0E" w:rsidRPr="00E3220E">
        <w:t>ascertain that the PCR reaction is reliable and reproducible</w:t>
      </w:r>
      <w:r w:rsidR="00D94574" w:rsidRPr="00E3220E">
        <w:rPr>
          <w:cs/>
          <w:lang w:bidi="th-TH"/>
        </w:rPr>
        <w:t xml:space="preserve">. </w:t>
      </w:r>
      <w:r w:rsidRPr="00E3220E">
        <w:t>In general, i</w:t>
      </w:r>
      <w:r w:rsidR="00D94574" w:rsidRPr="00E3220E">
        <w:t>f data from replicate reactions varies more than 0</w:t>
      </w:r>
      <w:r w:rsidR="00D94574" w:rsidRPr="00E3220E">
        <w:rPr>
          <w:cs/>
          <w:lang w:bidi="th-TH"/>
        </w:rPr>
        <w:t>.</w:t>
      </w:r>
      <w:r w:rsidR="00D94574" w:rsidRPr="00E3220E">
        <w:t>5 cycles, the reactions should be repeated</w:t>
      </w:r>
      <w:r w:rsidR="008E0D0E" w:rsidRPr="00E3220E">
        <w:rPr>
          <w:cs/>
          <w:lang w:bidi="th-TH"/>
        </w:rPr>
        <w:t xml:space="preserve"> and if</w:t>
      </w:r>
      <w:r w:rsidR="00D94574" w:rsidRPr="00E3220E">
        <w:t xml:space="preserve"> the C</w:t>
      </w:r>
      <w:r w:rsidR="00D94574" w:rsidRPr="00E3220E">
        <w:rPr>
          <w:vertAlign w:val="subscript"/>
        </w:rPr>
        <w:t>t</w:t>
      </w:r>
      <w:r w:rsidR="00D94574" w:rsidRPr="00E3220E">
        <w:t xml:space="preserve"> values consistently vary &gt;</w:t>
      </w:r>
      <w:r w:rsidR="00711525" w:rsidRPr="00E3220E">
        <w:t xml:space="preserve"> </w:t>
      </w:r>
      <w:r w:rsidR="00D94574" w:rsidRPr="00E3220E">
        <w:t>0</w:t>
      </w:r>
      <w:r w:rsidR="00D94574" w:rsidRPr="00E3220E">
        <w:rPr>
          <w:cs/>
          <w:lang w:bidi="th-TH"/>
        </w:rPr>
        <w:t>.</w:t>
      </w:r>
      <w:r w:rsidR="00D94574" w:rsidRPr="00E3220E">
        <w:t>5 cycles in replicates, t</w:t>
      </w:r>
      <w:r w:rsidRPr="00E3220E">
        <w:t>he assay should be re</w:t>
      </w:r>
      <w:r w:rsidRPr="00E3220E">
        <w:rPr>
          <w:cs/>
          <w:lang w:bidi="th-TH"/>
        </w:rPr>
        <w:t>-</w:t>
      </w:r>
      <w:r w:rsidR="00AE1C3C" w:rsidRPr="00E3220E">
        <w:t>optimized</w:t>
      </w:r>
      <w:r w:rsidRPr="00E3220E">
        <w:rPr>
          <w:cs/>
          <w:lang w:bidi="th-TH"/>
        </w:rPr>
        <w:t xml:space="preserve">. </w:t>
      </w:r>
      <w:r w:rsidRPr="00E3220E">
        <w:t xml:space="preserve">The use of an integrated qPCR pipetting robot helps immensely with this </w:t>
      </w:r>
      <w:r w:rsidR="00AE1C3C" w:rsidRPr="00E3220E">
        <w:t>issue,</w:t>
      </w:r>
      <w:r w:rsidRPr="00E3220E">
        <w:t xml:space="preserve"> but it is a luxury tool</w:t>
      </w:r>
      <w:r w:rsidRPr="00E3220E">
        <w:rPr>
          <w:cs/>
          <w:lang w:bidi="th-TH"/>
        </w:rPr>
        <w:t>.</w:t>
      </w:r>
      <w:r w:rsidR="00110663" w:rsidRPr="00E3220E">
        <w:t xml:space="preserve"> As with any experiment, the </w:t>
      </w:r>
      <w:r w:rsidR="00711525" w:rsidRPr="00E3220E">
        <w:t>inclusion adeq</w:t>
      </w:r>
      <w:r w:rsidR="00856F21" w:rsidRPr="00E3220E">
        <w:t>uate and appropriate controls are</w:t>
      </w:r>
      <w:r w:rsidR="00711525" w:rsidRPr="00E3220E">
        <w:t xml:space="preserve"> of utmost importance to the development of robust molecular a</w:t>
      </w:r>
      <w:r w:rsidR="003C564E" w:rsidRPr="00E3220E">
        <w:t xml:space="preserve">ssays, especially in diagnostic laboratories where such assays </w:t>
      </w:r>
      <w:proofErr w:type="gramStart"/>
      <w:r w:rsidR="003C564E" w:rsidRPr="00E3220E">
        <w:t>have to</w:t>
      </w:r>
      <w:proofErr w:type="gramEnd"/>
      <w:r w:rsidR="003C564E" w:rsidRPr="00E3220E">
        <w:t xml:space="preserve"> be accredited</w:t>
      </w:r>
      <w:r w:rsidR="00711525" w:rsidRPr="00E3220E">
        <w:t xml:space="preserve">. Controls should include </w:t>
      </w:r>
      <w:r w:rsidR="00110663" w:rsidRPr="00E3220E">
        <w:t xml:space="preserve">positive </w:t>
      </w:r>
      <w:r w:rsidR="00110663" w:rsidRPr="00E3220E">
        <w:rPr>
          <w:cs/>
          <w:lang w:bidi="th-TH"/>
        </w:rPr>
        <w:t>(</w:t>
      </w:r>
      <w:r w:rsidR="00110663" w:rsidRPr="00E3220E">
        <w:t xml:space="preserve">positive </w:t>
      </w:r>
      <w:proofErr w:type="spellStart"/>
      <w:r w:rsidR="00110663" w:rsidRPr="00E3220E">
        <w:t>TiL</w:t>
      </w:r>
      <w:r w:rsidR="00DE59AF" w:rsidRPr="00E3220E">
        <w:t>V</w:t>
      </w:r>
      <w:proofErr w:type="spellEnd"/>
      <w:r w:rsidR="00110663" w:rsidRPr="00E3220E">
        <w:t xml:space="preserve"> sample, </w:t>
      </w:r>
      <w:proofErr w:type="spellStart"/>
      <w:r w:rsidR="00110663" w:rsidRPr="00E3220E">
        <w:t>TiLV</w:t>
      </w:r>
      <w:proofErr w:type="spellEnd"/>
      <w:r w:rsidR="00110663" w:rsidRPr="00E3220E">
        <w:t xml:space="preserve"> </w:t>
      </w:r>
      <w:r w:rsidR="00DE59AF" w:rsidRPr="00E3220E">
        <w:t xml:space="preserve">plasmid </w:t>
      </w:r>
      <w:r w:rsidR="00110663" w:rsidRPr="00E3220E">
        <w:t>standard</w:t>
      </w:r>
      <w:r w:rsidR="00110663" w:rsidRPr="00E3220E">
        <w:rPr>
          <w:cs/>
          <w:lang w:bidi="th-TH"/>
        </w:rPr>
        <w:t xml:space="preserve">) </w:t>
      </w:r>
      <w:r w:rsidR="00110663" w:rsidRPr="00E3220E">
        <w:t xml:space="preserve">and negative controls </w:t>
      </w:r>
      <w:r w:rsidR="00110663" w:rsidRPr="00E3220E">
        <w:rPr>
          <w:cs/>
          <w:lang w:bidi="th-TH"/>
        </w:rPr>
        <w:t>(</w:t>
      </w:r>
      <w:r w:rsidR="00110663" w:rsidRPr="00E3220E">
        <w:t xml:space="preserve">NTC and </w:t>
      </w:r>
      <w:r w:rsidR="00110663" w:rsidRPr="00E3220E">
        <w:rPr>
          <w:cs/>
          <w:lang w:bidi="th-TH"/>
        </w:rPr>
        <w:t>–</w:t>
      </w:r>
      <w:r w:rsidR="00110663" w:rsidRPr="00E3220E">
        <w:t>RT</w:t>
      </w:r>
      <w:r w:rsidR="00110663" w:rsidRPr="00E3220E">
        <w:rPr>
          <w:cs/>
          <w:lang w:bidi="th-TH"/>
        </w:rPr>
        <w:t xml:space="preserve">) </w:t>
      </w:r>
      <w:r w:rsidR="00110663" w:rsidRPr="00E3220E">
        <w:t>samples as well as the detection of endogenous tilapia housekeeping genes</w:t>
      </w:r>
      <w:r w:rsidR="003C564E" w:rsidRPr="00E3220E">
        <w:t>. Such controls</w:t>
      </w:r>
      <w:r w:rsidR="00110663" w:rsidRPr="00E3220E">
        <w:t xml:space="preserve"> cannot be underestimated and should be included in each assay to properly understand the quality of each step of the assay and to </w:t>
      </w:r>
      <w:r w:rsidR="00DE59AF" w:rsidRPr="00E3220E">
        <w:t xml:space="preserve">properly </w:t>
      </w:r>
      <w:r w:rsidR="00110663" w:rsidRPr="00E3220E">
        <w:t>interpret the results</w:t>
      </w:r>
      <w:r w:rsidR="00110663" w:rsidRPr="00E3220E">
        <w:rPr>
          <w:cs/>
          <w:lang w:bidi="th-TH"/>
        </w:rPr>
        <w:t>.</w:t>
      </w:r>
    </w:p>
    <w:p w14:paraId="78728D18" w14:textId="706614AE" w:rsidR="00014314" w:rsidRPr="00E3220E" w:rsidRDefault="00014314" w:rsidP="00E3220E">
      <w:pPr>
        <w:widowControl/>
        <w:jc w:val="left"/>
        <w:rPr>
          <w:color w:val="auto"/>
        </w:rPr>
      </w:pPr>
    </w:p>
    <w:p w14:paraId="246DCD94" w14:textId="7A70D150" w:rsidR="007A4DD6" w:rsidRPr="00E3220E" w:rsidRDefault="00AA03DF" w:rsidP="00E3220E">
      <w:pPr>
        <w:pStyle w:val="NormalWeb"/>
        <w:widowControl/>
        <w:spacing w:before="0" w:beforeAutospacing="0" w:after="0" w:afterAutospacing="0"/>
        <w:jc w:val="left"/>
        <w:rPr>
          <w:color w:val="808080" w:themeColor="background1" w:themeShade="80"/>
          <w:lang w:bidi="th-TH"/>
        </w:rPr>
      </w:pPr>
      <w:r w:rsidRPr="00E3220E">
        <w:rPr>
          <w:b/>
          <w:bCs/>
        </w:rPr>
        <w:t>ACKNOWLEDGMENTS</w:t>
      </w:r>
      <w:r w:rsidRPr="00E3220E">
        <w:rPr>
          <w:b/>
          <w:bCs/>
          <w:cs/>
          <w:lang w:bidi="th-TH"/>
        </w:rPr>
        <w:t xml:space="preserve">: </w:t>
      </w:r>
    </w:p>
    <w:p w14:paraId="3D3EA40B" w14:textId="687F3AC4" w:rsidR="007D78C5" w:rsidRPr="00E3220E" w:rsidRDefault="0022689F" w:rsidP="00E3220E">
      <w:pPr>
        <w:pStyle w:val="Normal1"/>
        <w:spacing w:line="240" w:lineRule="auto"/>
        <w:rPr>
          <w:rFonts w:ascii="Calibri" w:hAnsi="Calibri" w:cs="Calibri"/>
          <w:color w:val="auto"/>
          <w:sz w:val="24"/>
          <w:szCs w:val="24"/>
        </w:rPr>
      </w:pPr>
      <w:r w:rsidRPr="00E3220E">
        <w:rPr>
          <w:rFonts w:ascii="Calibri" w:hAnsi="Calibri" w:cs="Calibri"/>
          <w:color w:val="auto"/>
          <w:sz w:val="24"/>
          <w:szCs w:val="24"/>
          <w:lang w:bidi="th-TH"/>
        </w:rPr>
        <w:t>We are</w:t>
      </w:r>
      <w:r w:rsidR="00EE1A8D" w:rsidRPr="00E3220E">
        <w:rPr>
          <w:rFonts w:ascii="Calibri" w:hAnsi="Calibri" w:cs="Calibri"/>
          <w:color w:val="auto"/>
          <w:sz w:val="24"/>
          <w:szCs w:val="24"/>
          <w:lang w:bidi="th-TH"/>
        </w:rPr>
        <w:t xml:space="preserve"> grateful to </w:t>
      </w:r>
      <w:r w:rsidR="00B745AC" w:rsidRPr="00E3220E">
        <w:rPr>
          <w:rFonts w:ascii="Calibri" w:hAnsi="Calibri" w:cs="Calibri"/>
          <w:color w:val="auto"/>
          <w:sz w:val="24"/>
          <w:szCs w:val="24"/>
          <w:lang w:bidi="th-TH"/>
        </w:rPr>
        <w:t>the</w:t>
      </w:r>
      <w:r w:rsidR="003433E5" w:rsidRPr="00E3220E">
        <w:rPr>
          <w:rFonts w:ascii="Calibri" w:hAnsi="Calibri" w:cs="Calibri"/>
          <w:color w:val="auto"/>
          <w:sz w:val="24"/>
          <w:szCs w:val="24"/>
          <w:lang w:bidi="th-TH"/>
        </w:rPr>
        <w:t xml:space="preserve"> </w:t>
      </w:r>
      <w:r w:rsidR="00EE1A8D" w:rsidRPr="00E3220E">
        <w:rPr>
          <w:rFonts w:ascii="Calibri" w:hAnsi="Calibri" w:cs="Calibri"/>
          <w:bCs/>
          <w:color w:val="auto"/>
          <w:sz w:val="24"/>
          <w:szCs w:val="24"/>
          <w:lang w:bidi="th-TH"/>
        </w:rPr>
        <w:t xml:space="preserve">Institute of Veterinary Bacteriology, </w:t>
      </w:r>
      <w:proofErr w:type="spellStart"/>
      <w:r w:rsidR="00EE1A8D" w:rsidRPr="00E3220E">
        <w:rPr>
          <w:rFonts w:ascii="Calibri" w:hAnsi="Calibri" w:cs="Calibri"/>
          <w:bCs/>
          <w:color w:val="auto"/>
          <w:sz w:val="24"/>
          <w:szCs w:val="24"/>
          <w:lang w:bidi="th-TH"/>
        </w:rPr>
        <w:t>Vetsuisse</w:t>
      </w:r>
      <w:proofErr w:type="spellEnd"/>
      <w:r w:rsidR="00EE1A8D" w:rsidRPr="00E3220E">
        <w:rPr>
          <w:rFonts w:ascii="Calibri" w:hAnsi="Calibri" w:cs="Calibri"/>
          <w:bCs/>
          <w:color w:val="auto"/>
          <w:sz w:val="24"/>
          <w:szCs w:val="24"/>
          <w:lang w:bidi="th-TH"/>
        </w:rPr>
        <w:t xml:space="preserve"> Faculty, University of Bern</w:t>
      </w:r>
      <w:r w:rsidRPr="00E3220E">
        <w:rPr>
          <w:rFonts w:ascii="Calibri" w:hAnsi="Calibri" w:cs="Calibri"/>
          <w:bCs/>
          <w:color w:val="auto"/>
          <w:sz w:val="24"/>
          <w:szCs w:val="24"/>
          <w:lang w:bidi="th-TH"/>
        </w:rPr>
        <w:t xml:space="preserve"> for </w:t>
      </w:r>
      <w:r w:rsidR="00B745AC" w:rsidRPr="00E3220E">
        <w:rPr>
          <w:rFonts w:ascii="Calibri" w:hAnsi="Calibri" w:cs="Calibri"/>
          <w:bCs/>
          <w:color w:val="auto"/>
          <w:sz w:val="24"/>
          <w:szCs w:val="24"/>
          <w:lang w:bidi="th-TH"/>
        </w:rPr>
        <w:t xml:space="preserve">their </w:t>
      </w:r>
      <w:r w:rsidRPr="00E3220E">
        <w:rPr>
          <w:rFonts w:ascii="Calibri" w:hAnsi="Calibri" w:cs="Calibri"/>
          <w:bCs/>
          <w:color w:val="auto"/>
          <w:sz w:val="24"/>
          <w:szCs w:val="24"/>
          <w:lang w:bidi="th-TH"/>
        </w:rPr>
        <w:t>support</w:t>
      </w:r>
      <w:r w:rsidRPr="00E3220E">
        <w:rPr>
          <w:rFonts w:ascii="Calibri" w:hAnsi="Calibri" w:cs="Calibri"/>
          <w:bCs/>
          <w:color w:val="auto"/>
          <w:sz w:val="24"/>
          <w:szCs w:val="24"/>
          <w:cs/>
          <w:lang w:bidi="th-TH"/>
        </w:rPr>
        <w:t xml:space="preserve">. </w:t>
      </w:r>
      <w:r w:rsidRPr="00E3220E">
        <w:rPr>
          <w:rFonts w:ascii="Calibri" w:hAnsi="Calibri" w:cs="Calibri"/>
          <w:bCs/>
          <w:color w:val="auto"/>
          <w:sz w:val="24"/>
          <w:szCs w:val="24"/>
          <w:lang w:bidi="th-TH"/>
        </w:rPr>
        <w:t xml:space="preserve">This work was funded by the </w:t>
      </w:r>
      <w:r w:rsidR="00EE1A8D" w:rsidRPr="00E3220E">
        <w:rPr>
          <w:rFonts w:ascii="Calibri" w:hAnsi="Calibri" w:cs="Calibri"/>
          <w:color w:val="auto"/>
          <w:sz w:val="24"/>
          <w:szCs w:val="24"/>
          <w:lang w:bidi="th-TH"/>
        </w:rPr>
        <w:t xml:space="preserve">Committee for Academic Promotion of Early Career Researchers and gender equality at the </w:t>
      </w:r>
      <w:proofErr w:type="spellStart"/>
      <w:r w:rsidR="00EE1A8D" w:rsidRPr="00E3220E">
        <w:rPr>
          <w:rFonts w:ascii="Calibri" w:hAnsi="Calibri" w:cs="Calibri"/>
          <w:color w:val="auto"/>
          <w:sz w:val="24"/>
          <w:szCs w:val="24"/>
          <w:lang w:bidi="th-TH"/>
        </w:rPr>
        <w:t>Vetsuisse</w:t>
      </w:r>
      <w:proofErr w:type="spellEnd"/>
      <w:r w:rsidR="00EE1A8D" w:rsidRPr="00E3220E">
        <w:rPr>
          <w:rFonts w:ascii="Calibri" w:hAnsi="Calibri" w:cs="Calibri"/>
          <w:color w:val="auto"/>
          <w:sz w:val="24"/>
          <w:szCs w:val="24"/>
          <w:lang w:bidi="th-TH"/>
        </w:rPr>
        <w:t xml:space="preserve"> Faculty</w:t>
      </w:r>
      <w:r w:rsidRPr="00E3220E">
        <w:rPr>
          <w:rFonts w:ascii="Calibri" w:hAnsi="Calibri" w:cs="Calibri"/>
          <w:color w:val="auto"/>
          <w:sz w:val="24"/>
          <w:szCs w:val="24"/>
          <w:lang w:bidi="th-TH"/>
        </w:rPr>
        <w:t>, University of Bern by 120</w:t>
      </w:r>
      <w:r w:rsidR="00EA353B" w:rsidRPr="00E3220E">
        <w:rPr>
          <w:rFonts w:ascii="Calibri" w:hAnsi="Calibri" w:cs="Calibri"/>
          <w:color w:val="auto"/>
          <w:sz w:val="24"/>
          <w:szCs w:val="24"/>
          <w:lang w:bidi="th-TH"/>
        </w:rPr>
        <w:t>%</w:t>
      </w:r>
      <w:r w:rsidRPr="00E3220E">
        <w:rPr>
          <w:rFonts w:ascii="Calibri" w:hAnsi="Calibri" w:cs="Calibri"/>
          <w:color w:val="auto"/>
          <w:sz w:val="24"/>
          <w:szCs w:val="24"/>
          <w:cs/>
          <w:lang w:bidi="th-TH"/>
        </w:rPr>
        <w:t xml:space="preserve"> </w:t>
      </w:r>
      <w:r w:rsidRPr="00E3220E">
        <w:rPr>
          <w:rFonts w:ascii="Calibri" w:hAnsi="Calibri" w:cs="Calibri"/>
          <w:color w:val="auto"/>
          <w:sz w:val="24"/>
          <w:szCs w:val="24"/>
          <w:lang w:bidi="th-TH"/>
        </w:rPr>
        <w:t>model funding awarded to PN</w:t>
      </w:r>
      <w:r w:rsidRPr="00E3220E">
        <w:rPr>
          <w:rFonts w:ascii="Calibri" w:hAnsi="Calibri" w:cs="Calibri"/>
          <w:color w:val="auto"/>
          <w:sz w:val="24"/>
          <w:szCs w:val="24"/>
          <w:cs/>
          <w:lang w:bidi="th-TH"/>
        </w:rPr>
        <w:t>.</w:t>
      </w:r>
      <w:r w:rsidR="00EE1A8D" w:rsidRPr="00E3220E">
        <w:rPr>
          <w:rFonts w:ascii="Calibri" w:hAnsi="Calibri" w:cs="Calibri"/>
          <w:color w:val="auto"/>
          <w:sz w:val="24"/>
          <w:szCs w:val="24"/>
          <w:cs/>
          <w:lang w:bidi="th-TH"/>
        </w:rPr>
        <w:t xml:space="preserve"> </w:t>
      </w:r>
      <w:r w:rsidR="007D78C5" w:rsidRPr="00E3220E">
        <w:rPr>
          <w:rFonts w:ascii="Calibri" w:hAnsi="Calibri" w:cs="Calibri"/>
          <w:bCs/>
          <w:color w:val="auto"/>
          <w:sz w:val="24"/>
          <w:szCs w:val="24"/>
          <w:lang w:bidi="th-TH"/>
        </w:rPr>
        <w:t xml:space="preserve">WS and PR are supported </w:t>
      </w:r>
      <w:r w:rsidR="007D78C5" w:rsidRPr="00E3220E">
        <w:rPr>
          <w:rFonts w:ascii="Calibri" w:eastAsia="Times New Roman" w:hAnsi="Calibri" w:cs="Calibri"/>
          <w:color w:val="auto"/>
          <w:sz w:val="24"/>
          <w:szCs w:val="24"/>
        </w:rPr>
        <w:t xml:space="preserve">by Center for Advanced Studies for Agriculture and Food, Institute for Advanced Studies, </w:t>
      </w:r>
      <w:proofErr w:type="spellStart"/>
      <w:r w:rsidR="007D78C5" w:rsidRPr="00E3220E">
        <w:rPr>
          <w:rFonts w:ascii="Calibri" w:eastAsia="Times New Roman" w:hAnsi="Calibri" w:cs="Calibri"/>
          <w:color w:val="auto"/>
          <w:sz w:val="24"/>
          <w:szCs w:val="24"/>
        </w:rPr>
        <w:t>Kasetsart</w:t>
      </w:r>
      <w:proofErr w:type="spellEnd"/>
      <w:r w:rsidR="007D78C5" w:rsidRPr="00E3220E">
        <w:rPr>
          <w:rFonts w:ascii="Calibri" w:eastAsia="Times New Roman" w:hAnsi="Calibri" w:cs="Calibri"/>
          <w:color w:val="auto"/>
          <w:sz w:val="24"/>
          <w:szCs w:val="24"/>
        </w:rPr>
        <w:t xml:space="preserve"> University, Bangkok, Thailand under the Higher Education Research Promotion and National Research University Project of Thailand, Office of the Higher Education Commission, Ministry of Education, Thailand</w:t>
      </w:r>
      <w:r w:rsidR="007D78C5" w:rsidRPr="00E3220E">
        <w:rPr>
          <w:rFonts w:ascii="Calibri" w:eastAsia="Times New Roman" w:hAnsi="Calibri" w:cs="Calibri"/>
          <w:color w:val="auto"/>
          <w:sz w:val="24"/>
          <w:szCs w:val="24"/>
          <w:cs/>
          <w:lang w:bidi="th-TH"/>
        </w:rPr>
        <w:t>.</w:t>
      </w:r>
      <w:r w:rsidR="00A529B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 xml:space="preserve"> We would like to thank Dr.</w:t>
      </w:r>
      <w:r w:rsidR="00D316A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 xml:space="preserve"> </w:t>
      </w:r>
      <w:proofErr w:type="spellStart"/>
      <w:r w:rsidR="00A529B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>Kwanrawee</w:t>
      </w:r>
      <w:proofErr w:type="spellEnd"/>
      <w:r w:rsidR="00A529B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 xml:space="preserve"> </w:t>
      </w:r>
      <w:proofErr w:type="spellStart"/>
      <w:r w:rsidR="00A529B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>Sirikanchana</w:t>
      </w:r>
      <w:proofErr w:type="spellEnd"/>
      <w:r w:rsidR="00A529B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 xml:space="preserve"> for her narration and </w:t>
      </w:r>
      <w:proofErr w:type="spellStart"/>
      <w:r w:rsidR="00C85E4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>Piyawatchara</w:t>
      </w:r>
      <w:proofErr w:type="spellEnd"/>
      <w:r w:rsidR="00C85E4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 xml:space="preserve"> </w:t>
      </w:r>
      <w:proofErr w:type="spellStart"/>
      <w:r w:rsidR="00C85E4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>Sikarin</w:t>
      </w:r>
      <w:proofErr w:type="spellEnd"/>
      <w:r w:rsidR="00A529B5" w:rsidRPr="00E3220E">
        <w:rPr>
          <w:rFonts w:ascii="Calibri" w:eastAsia="Times New Roman" w:hAnsi="Calibri" w:cs="Calibri"/>
          <w:color w:val="auto"/>
          <w:sz w:val="24"/>
          <w:szCs w:val="24"/>
          <w:lang w:bidi="th-TH"/>
        </w:rPr>
        <w:t xml:space="preserve"> for editing the video.</w:t>
      </w:r>
      <w:r w:rsidR="00FA3C9D" w:rsidRPr="00E3220E">
        <w:rPr>
          <w:rFonts w:ascii="Calibri" w:eastAsia="Times New Roman" w:hAnsi="Calibri" w:cs="Calibri"/>
          <w:color w:val="auto"/>
          <w:sz w:val="24"/>
          <w:szCs w:val="24"/>
          <w:cs/>
          <w:lang w:bidi="th-TH"/>
        </w:rPr>
        <w:t xml:space="preserve"> </w:t>
      </w:r>
      <w:r w:rsidR="007D78C5" w:rsidRPr="00E3220E">
        <w:rPr>
          <w:rFonts w:ascii="Calibri" w:hAnsi="Calibri" w:cs="Calibri"/>
          <w:color w:val="auto"/>
          <w:sz w:val="24"/>
          <w:szCs w:val="24"/>
        </w:rPr>
        <w:tab/>
      </w:r>
    </w:p>
    <w:p w14:paraId="2D96E92E" w14:textId="72F287DC" w:rsidR="00AA03DF" w:rsidRPr="00E3220E" w:rsidRDefault="00AA03DF" w:rsidP="00E3220E">
      <w:pPr>
        <w:widowControl/>
        <w:jc w:val="left"/>
        <w:rPr>
          <w:b/>
          <w:bCs/>
        </w:rPr>
      </w:pPr>
    </w:p>
    <w:p w14:paraId="4E0C3135" w14:textId="7337CD91" w:rsidR="007A4DD6" w:rsidRPr="00E3220E" w:rsidRDefault="00AA03DF" w:rsidP="00E3220E">
      <w:pPr>
        <w:pStyle w:val="NormalWeb"/>
        <w:widowControl/>
        <w:spacing w:before="0" w:beforeAutospacing="0" w:after="0" w:afterAutospacing="0"/>
        <w:jc w:val="left"/>
        <w:rPr>
          <w:color w:val="808080" w:themeColor="background1" w:themeShade="80"/>
          <w:lang w:bidi="th-TH"/>
        </w:rPr>
      </w:pPr>
      <w:r w:rsidRPr="00E3220E">
        <w:rPr>
          <w:b/>
        </w:rPr>
        <w:t>DISCLOSURES</w:t>
      </w:r>
      <w:r w:rsidRPr="00E3220E">
        <w:rPr>
          <w:b/>
          <w:bCs/>
          <w:cs/>
          <w:lang w:bidi="th-TH"/>
        </w:rPr>
        <w:t xml:space="preserve">: </w:t>
      </w:r>
    </w:p>
    <w:p w14:paraId="76AB3C0B" w14:textId="43616F00" w:rsidR="00EE1A8D" w:rsidRPr="00E3220E" w:rsidRDefault="00EE1A8D" w:rsidP="00E3220E">
      <w:pPr>
        <w:pStyle w:val="NormalWeb"/>
        <w:widowControl/>
        <w:spacing w:before="0" w:beforeAutospacing="0" w:after="0" w:afterAutospacing="0"/>
        <w:jc w:val="left"/>
        <w:rPr>
          <w:color w:val="auto"/>
        </w:rPr>
      </w:pPr>
      <w:r w:rsidRPr="00E3220E">
        <w:rPr>
          <w:color w:val="auto"/>
          <w:lang w:bidi="th-TH"/>
        </w:rPr>
        <w:t>The authors have nothing to disclose</w:t>
      </w:r>
      <w:r w:rsidRPr="00E3220E">
        <w:rPr>
          <w:color w:val="auto"/>
          <w:cs/>
          <w:lang w:bidi="th-TH"/>
        </w:rPr>
        <w:t>.</w:t>
      </w:r>
    </w:p>
    <w:p w14:paraId="66030076" w14:textId="77777777" w:rsidR="00AA03DF" w:rsidRPr="00E3220E" w:rsidRDefault="00AA03DF" w:rsidP="00E3220E">
      <w:pPr>
        <w:widowControl/>
        <w:jc w:val="left"/>
        <w:rPr>
          <w:color w:val="auto"/>
        </w:rPr>
      </w:pPr>
    </w:p>
    <w:p w14:paraId="0816F479" w14:textId="31D6ED21" w:rsidR="00A529B5" w:rsidRPr="00AE1C3C" w:rsidRDefault="009726EE" w:rsidP="00E3220E">
      <w:pPr>
        <w:widowControl/>
        <w:jc w:val="left"/>
        <w:rPr>
          <w:b/>
          <w:color w:val="000000" w:themeColor="text1"/>
        </w:rPr>
      </w:pPr>
      <w:r w:rsidRPr="00E3220E">
        <w:rPr>
          <w:b/>
          <w:bCs/>
        </w:rPr>
        <w:t>REFERENCES</w:t>
      </w:r>
      <w:r w:rsidR="00D04760" w:rsidRPr="00E3220E">
        <w:rPr>
          <w:b/>
          <w:bCs/>
          <w:cs/>
          <w:lang w:bidi="th-TH"/>
        </w:rPr>
        <w:t>:</w:t>
      </w:r>
      <w:r w:rsidRPr="00E3220E">
        <w:rPr>
          <w:cs/>
          <w:lang w:bidi="th-TH"/>
        </w:rPr>
        <w:t xml:space="preserve"> </w:t>
      </w:r>
    </w:p>
    <w:p w14:paraId="69ACDA05" w14:textId="77777777" w:rsidR="005D1367" w:rsidRPr="00E3220E" w:rsidRDefault="00954C8F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b/>
          <w:noProof w:val="0"/>
          <w:color w:val="808080"/>
          <w:lang w:bidi="th-TH"/>
        </w:rPr>
        <w:fldChar w:fldCharType="begin"/>
      </w:r>
      <w:r w:rsidRPr="00E3220E">
        <w:rPr>
          <w:b/>
          <w:noProof w:val="0"/>
          <w:color w:val="808080"/>
          <w:lang w:bidi="th-TH"/>
        </w:rPr>
        <w:instrText xml:space="preserve"> ADDIN EN.REFLIST </w:instrText>
      </w:r>
      <w:r w:rsidRPr="00E3220E">
        <w:rPr>
          <w:b/>
          <w:noProof w:val="0"/>
          <w:color w:val="808080"/>
          <w:lang w:bidi="th-TH"/>
        </w:rPr>
        <w:fldChar w:fldCharType="separate"/>
      </w:r>
      <w:r w:rsidR="005D1367" w:rsidRPr="00E3220E">
        <w:rPr>
          <w:noProof w:val="0"/>
        </w:rPr>
        <w:t>1</w:t>
      </w:r>
      <w:r w:rsidR="005D1367" w:rsidRPr="00E3220E">
        <w:rPr>
          <w:noProof w:val="0"/>
        </w:rPr>
        <w:tab/>
        <w:t>FAO. The State of World Fisheries and Aquaculture, 2014. Opportunities and Challenges. (Rome, 2014).</w:t>
      </w:r>
    </w:p>
    <w:p w14:paraId="331BF3AC" w14:textId="77777777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</w:t>
      </w:r>
      <w:r w:rsidRPr="00E3220E">
        <w:rPr>
          <w:noProof w:val="0"/>
        </w:rPr>
        <w:tab/>
        <w:t>FAO. The State of World Fisheries and Aquaculture, 2016. Contributing to Food Security and Nutrition for all. (Rome, 2016).</w:t>
      </w:r>
    </w:p>
    <w:p w14:paraId="539095C7" w14:textId="1BEFB112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WorldBank</w:t>
      </w:r>
      <w:proofErr w:type="spellEnd"/>
      <w:r w:rsidRPr="00E3220E">
        <w:rPr>
          <w:noProof w:val="0"/>
        </w:rPr>
        <w:t>. FISH TO 2030: Prospects for Fisheries and Aquaculture.</w:t>
      </w:r>
      <w:r w:rsidR="00FA3C9D" w:rsidRPr="00E3220E">
        <w:rPr>
          <w:noProof w:val="0"/>
        </w:rPr>
        <w:t xml:space="preserve"> </w:t>
      </w:r>
      <w:r w:rsidRPr="00E3220E">
        <w:rPr>
          <w:noProof w:val="0"/>
        </w:rPr>
        <w:t>Agriculture and Environmental Services Discussion Paper 03. (2013).</w:t>
      </w:r>
    </w:p>
    <w:p w14:paraId="63044258" w14:textId="6CBC4558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</w:t>
      </w:r>
      <w:r w:rsidRPr="00E3220E">
        <w:rPr>
          <w:noProof w:val="0"/>
        </w:rPr>
        <w:tab/>
        <w:t>Wing‐</w:t>
      </w:r>
      <w:proofErr w:type="spellStart"/>
      <w:r w:rsidRPr="00E3220E">
        <w:rPr>
          <w:noProof w:val="0"/>
        </w:rPr>
        <w:t>Keong</w:t>
      </w:r>
      <w:proofErr w:type="spellEnd"/>
      <w:r w:rsidRPr="00E3220E">
        <w:rPr>
          <w:noProof w:val="0"/>
        </w:rPr>
        <w:t xml:space="preserve">, N. &amp; Nicholas, R. A review of the nutrition and feeding management of farmed tilapia throughout the culture cycle. </w:t>
      </w:r>
      <w:r w:rsidRPr="00E3220E">
        <w:rPr>
          <w:i/>
          <w:noProof w:val="0"/>
        </w:rPr>
        <w:t>Reviews in Aquaculture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5</w:t>
      </w:r>
      <w:r w:rsidRPr="00E3220E">
        <w:rPr>
          <w:noProof w:val="0"/>
        </w:rPr>
        <w:t xml:space="preserve"> (4), 220-254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3).</w:t>
      </w:r>
    </w:p>
    <w:p w14:paraId="74A0EFFE" w14:textId="2C1EB8E9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Cleasby</w:t>
      </w:r>
      <w:proofErr w:type="spellEnd"/>
      <w:r w:rsidRPr="00E3220E">
        <w:rPr>
          <w:noProof w:val="0"/>
        </w:rPr>
        <w:t>, N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The socio-economic context for improving food security through </w:t>
      </w:r>
      <w:proofErr w:type="gramStart"/>
      <w:r w:rsidRPr="00E3220E">
        <w:rPr>
          <w:noProof w:val="0"/>
        </w:rPr>
        <w:t>land based</w:t>
      </w:r>
      <w:proofErr w:type="gramEnd"/>
      <w:r w:rsidRPr="00E3220E">
        <w:rPr>
          <w:noProof w:val="0"/>
        </w:rPr>
        <w:t xml:space="preserve"> aquaculture in Solomon Islands: A peri-urban case study. </w:t>
      </w:r>
      <w:r w:rsidRPr="00E3220E">
        <w:rPr>
          <w:i/>
          <w:noProof w:val="0"/>
        </w:rPr>
        <w:t>Marine Policy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5</w:t>
      </w:r>
      <w:r w:rsidRPr="00E3220E">
        <w:rPr>
          <w:noProof w:val="0"/>
        </w:rPr>
        <w:t xml:space="preserve"> 89-97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4).</w:t>
      </w:r>
    </w:p>
    <w:p w14:paraId="667409EE" w14:textId="2BAABCAE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6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Ponzoni</w:t>
      </w:r>
      <w:proofErr w:type="spellEnd"/>
      <w:r w:rsidRPr="00E3220E">
        <w:rPr>
          <w:noProof w:val="0"/>
        </w:rPr>
        <w:t xml:space="preserve"> Raul W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Genetic improvement of Nile tilapia (Oreochromis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 xml:space="preserve">) with special reference to the work conducted by the </w:t>
      </w:r>
      <w:proofErr w:type="spellStart"/>
      <w:r w:rsidRPr="00E3220E">
        <w:rPr>
          <w:noProof w:val="0"/>
        </w:rPr>
        <w:t>WorldFish</w:t>
      </w:r>
      <w:proofErr w:type="spellEnd"/>
      <w:r w:rsidRPr="00E3220E">
        <w:rPr>
          <w:noProof w:val="0"/>
        </w:rPr>
        <w:t xml:space="preserve"> Center with the GIFT strain. </w:t>
      </w:r>
      <w:r w:rsidRPr="00E3220E">
        <w:rPr>
          <w:i/>
          <w:noProof w:val="0"/>
        </w:rPr>
        <w:t>Reviews in Aquaculture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3</w:t>
      </w:r>
      <w:r w:rsidRPr="00E3220E">
        <w:rPr>
          <w:noProof w:val="0"/>
        </w:rPr>
        <w:t xml:space="preserve"> (1), 27-41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1).</w:t>
      </w:r>
    </w:p>
    <w:p w14:paraId="351C67A0" w14:textId="54F90A68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lastRenderedPageBreak/>
        <w:t>7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Hounmanou</w:t>
      </w:r>
      <w:proofErr w:type="spellEnd"/>
      <w:r w:rsidRPr="00E3220E">
        <w:rPr>
          <w:noProof w:val="0"/>
        </w:rPr>
        <w:t>, Y. M. G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Tilapia lake virus threatens </w:t>
      </w:r>
      <w:proofErr w:type="spellStart"/>
      <w:r w:rsidRPr="00E3220E">
        <w:rPr>
          <w:noProof w:val="0"/>
        </w:rPr>
        <w:t>tilapiines</w:t>
      </w:r>
      <w:proofErr w:type="spellEnd"/>
      <w:r w:rsidRPr="00E3220E">
        <w:rPr>
          <w:noProof w:val="0"/>
        </w:rPr>
        <w:t xml:space="preserve"> farming and food security: Socio-economic challenges and preventive measures in Sub-Saharan Africa. </w:t>
      </w:r>
      <w:r w:rsidRPr="00E3220E">
        <w:rPr>
          <w:i/>
          <w:noProof w:val="0"/>
        </w:rPr>
        <w:t>Aquaculture (Amsterdam, Netherlands)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93</w:t>
      </w:r>
      <w:r w:rsidRPr="00E3220E">
        <w:rPr>
          <w:noProof w:val="0"/>
        </w:rPr>
        <w:t xml:space="preserve"> 123-129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1D41A829" w14:textId="1C71617E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8</w:t>
      </w:r>
      <w:r w:rsidRPr="00E3220E">
        <w:rPr>
          <w:noProof w:val="0"/>
        </w:rPr>
        <w:tab/>
        <w:t xml:space="preserve">OIE. </w:t>
      </w:r>
      <w:r w:rsidRPr="00E3220E">
        <w:rPr>
          <w:i/>
          <w:noProof w:val="0"/>
        </w:rPr>
        <w:t>Tilapia Lake Virus (</w:t>
      </w:r>
      <w:proofErr w:type="spellStart"/>
      <w:r w:rsidRPr="00E3220E">
        <w:rPr>
          <w:i/>
          <w:noProof w:val="0"/>
        </w:rPr>
        <w:t>TiLV</w:t>
      </w:r>
      <w:proofErr w:type="spellEnd"/>
      <w:r w:rsidRPr="00E3220E">
        <w:rPr>
          <w:i/>
          <w:noProof w:val="0"/>
        </w:rPr>
        <w:t xml:space="preserve">) - a novel </w:t>
      </w:r>
      <w:proofErr w:type="spellStart"/>
      <w:r w:rsidRPr="00E3220E">
        <w:rPr>
          <w:i/>
          <w:noProof w:val="0"/>
        </w:rPr>
        <w:t>orthomyxo</w:t>
      </w:r>
      <w:proofErr w:type="spellEnd"/>
      <w:r w:rsidRPr="00E3220E">
        <w:rPr>
          <w:i/>
          <w:noProof w:val="0"/>
        </w:rPr>
        <w:t>-like virus. OIE technical disease cards.</w:t>
      </w:r>
      <w:r w:rsidRPr="00E3220E">
        <w:rPr>
          <w:noProof w:val="0"/>
        </w:rPr>
        <w:t>, &lt;</w:t>
      </w:r>
      <w:hyperlink r:id="rId11" w:history="1">
        <w:r w:rsidRPr="00E3220E">
          <w:rPr>
            <w:rStyle w:val="Hyperlink"/>
            <w:noProof w:val="0"/>
            <w:u w:val="none"/>
          </w:rPr>
          <w:t>http://www.oie.int/fileadmin/Home/eng/Internationa_Standard_Setting/docs/pdf/A_TiLV_disease_card.pdf</w:t>
        </w:r>
      </w:hyperlink>
      <w:r w:rsidRPr="00E3220E">
        <w:rPr>
          <w:noProof w:val="0"/>
        </w:rPr>
        <w:t>.&gt; (2018).</w:t>
      </w:r>
    </w:p>
    <w:p w14:paraId="7130A75E" w14:textId="3AE5C402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9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Mugimba</w:t>
      </w:r>
      <w:proofErr w:type="spellEnd"/>
      <w:r w:rsidRPr="00E3220E">
        <w:rPr>
          <w:noProof w:val="0"/>
        </w:rPr>
        <w:t>, K. K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etection of tilapia lake virus (</w:t>
      </w:r>
      <w:proofErr w:type="spellStart"/>
      <w:r w:rsidRPr="00E3220E">
        <w:rPr>
          <w:noProof w:val="0"/>
        </w:rPr>
        <w:t>TiLV</w:t>
      </w:r>
      <w:proofErr w:type="spellEnd"/>
      <w:r w:rsidRPr="00E3220E">
        <w:rPr>
          <w:noProof w:val="0"/>
        </w:rPr>
        <w:t xml:space="preserve">) infection by PCR in farmed and wild Nile tilapia (Oreochromis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 xml:space="preserve">) from Lake Victoria. </w:t>
      </w:r>
      <w:r w:rsidRPr="00E3220E">
        <w:rPr>
          <w:i/>
          <w:noProof w:val="0"/>
        </w:rPr>
        <w:t>Journal of Fish Diseases.</w:t>
      </w:r>
      <w:r w:rsidRPr="00E3220E">
        <w:rPr>
          <w:noProof w:val="0"/>
        </w:rPr>
        <w:t xml:space="preserve"> 10.1111/jfd.12790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3D1BD0B6" w14:textId="4D601FE1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0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Koesharyani</w:t>
      </w:r>
      <w:proofErr w:type="spellEnd"/>
      <w:r w:rsidRPr="00E3220E">
        <w:rPr>
          <w:noProof w:val="0"/>
        </w:rPr>
        <w:t xml:space="preserve">, I., Gardenia, L., </w:t>
      </w:r>
      <w:proofErr w:type="spellStart"/>
      <w:r w:rsidRPr="00E3220E">
        <w:rPr>
          <w:noProof w:val="0"/>
        </w:rPr>
        <w:t>Widowati</w:t>
      </w:r>
      <w:proofErr w:type="spellEnd"/>
      <w:r w:rsidRPr="00E3220E">
        <w:rPr>
          <w:noProof w:val="0"/>
        </w:rPr>
        <w:t xml:space="preserve">, Z., </w:t>
      </w:r>
      <w:proofErr w:type="spellStart"/>
      <w:r w:rsidRPr="00E3220E">
        <w:rPr>
          <w:noProof w:val="0"/>
        </w:rPr>
        <w:t>Khumaira</w:t>
      </w:r>
      <w:proofErr w:type="spellEnd"/>
      <w:r w:rsidRPr="00E3220E">
        <w:rPr>
          <w:noProof w:val="0"/>
        </w:rPr>
        <w:t xml:space="preserve"> &amp; </w:t>
      </w:r>
      <w:proofErr w:type="spellStart"/>
      <w:r w:rsidRPr="00E3220E">
        <w:rPr>
          <w:noProof w:val="0"/>
        </w:rPr>
        <w:t>Rustianti</w:t>
      </w:r>
      <w:proofErr w:type="spellEnd"/>
      <w:r w:rsidRPr="00E3220E">
        <w:rPr>
          <w:noProof w:val="0"/>
        </w:rPr>
        <w:t xml:space="preserve">, d. D. </w:t>
      </w:r>
      <w:proofErr w:type="spellStart"/>
      <w:r w:rsidRPr="00E3220E">
        <w:rPr>
          <w:noProof w:val="0"/>
        </w:rPr>
        <w:t>S</w:t>
      </w:r>
      <w:r w:rsidR="00AE1C3C" w:rsidRPr="00E3220E">
        <w:rPr>
          <w:noProof w:val="0"/>
        </w:rPr>
        <w:t>tudi</w:t>
      </w:r>
      <w:proofErr w:type="spellEnd"/>
      <w:r w:rsidR="00AE1C3C" w:rsidRPr="00E3220E">
        <w:rPr>
          <w:noProof w:val="0"/>
        </w:rPr>
        <w:t xml:space="preserve"> </w:t>
      </w:r>
      <w:proofErr w:type="spellStart"/>
      <w:r w:rsidR="00AE1C3C" w:rsidRPr="00E3220E">
        <w:rPr>
          <w:noProof w:val="0"/>
        </w:rPr>
        <w:t>kasus</w:t>
      </w:r>
      <w:proofErr w:type="spellEnd"/>
      <w:r w:rsidR="00AE1C3C" w:rsidRPr="00E3220E">
        <w:rPr>
          <w:noProof w:val="0"/>
        </w:rPr>
        <w:t xml:space="preserve"> </w:t>
      </w:r>
      <w:proofErr w:type="spellStart"/>
      <w:r w:rsidR="00AE1C3C" w:rsidRPr="00E3220E">
        <w:rPr>
          <w:noProof w:val="0"/>
        </w:rPr>
        <w:t>infeksi</w:t>
      </w:r>
      <w:proofErr w:type="spellEnd"/>
      <w:r w:rsidR="00AE1C3C" w:rsidRPr="00E3220E">
        <w:rPr>
          <w:noProof w:val="0"/>
        </w:rPr>
        <w:t xml:space="preserve"> tilapia lake virus (</w:t>
      </w:r>
      <w:proofErr w:type="spellStart"/>
      <w:r w:rsidR="00AE1C3C" w:rsidRPr="00E3220E">
        <w:rPr>
          <w:noProof w:val="0"/>
        </w:rPr>
        <w:t>tilv</w:t>
      </w:r>
      <w:proofErr w:type="spellEnd"/>
      <w:r w:rsidR="00AE1C3C" w:rsidRPr="00E3220E">
        <w:rPr>
          <w:noProof w:val="0"/>
        </w:rPr>
        <w:t xml:space="preserve">) pada </w:t>
      </w:r>
      <w:proofErr w:type="spellStart"/>
      <w:r w:rsidR="00AE1C3C" w:rsidRPr="00E3220E">
        <w:rPr>
          <w:noProof w:val="0"/>
        </w:rPr>
        <w:t>ikan</w:t>
      </w:r>
      <w:proofErr w:type="spellEnd"/>
      <w:r w:rsidR="00AE1C3C" w:rsidRPr="00E3220E">
        <w:rPr>
          <w:noProof w:val="0"/>
        </w:rPr>
        <w:t xml:space="preserve"> </w:t>
      </w:r>
      <w:proofErr w:type="spellStart"/>
      <w:r w:rsidR="00AE1C3C" w:rsidRPr="00E3220E">
        <w:rPr>
          <w:noProof w:val="0"/>
        </w:rPr>
        <w:t>nila</w:t>
      </w:r>
      <w:proofErr w:type="spellEnd"/>
      <w:r w:rsidRPr="00E3220E">
        <w:rPr>
          <w:noProof w:val="0"/>
        </w:rPr>
        <w:t xml:space="preserve"> (Oreochromis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 xml:space="preserve">). </w:t>
      </w:r>
      <w:proofErr w:type="spellStart"/>
      <w:r w:rsidRPr="00E3220E">
        <w:rPr>
          <w:i/>
          <w:noProof w:val="0"/>
        </w:rPr>
        <w:t>Jurnal</w:t>
      </w:r>
      <w:proofErr w:type="spellEnd"/>
      <w:r w:rsidRPr="00E3220E">
        <w:rPr>
          <w:i/>
          <w:noProof w:val="0"/>
        </w:rPr>
        <w:t xml:space="preserve"> </w:t>
      </w:r>
      <w:proofErr w:type="spellStart"/>
      <w:r w:rsidRPr="00E3220E">
        <w:rPr>
          <w:i/>
          <w:noProof w:val="0"/>
        </w:rPr>
        <w:t>Riset</w:t>
      </w:r>
      <w:proofErr w:type="spellEnd"/>
      <w:r w:rsidRPr="00E3220E">
        <w:rPr>
          <w:i/>
          <w:noProof w:val="0"/>
        </w:rPr>
        <w:t xml:space="preserve"> </w:t>
      </w:r>
      <w:proofErr w:type="spellStart"/>
      <w:r w:rsidRPr="00E3220E">
        <w:rPr>
          <w:i/>
          <w:noProof w:val="0"/>
        </w:rPr>
        <w:t>Akuakultur</w:t>
      </w:r>
      <w:proofErr w:type="spellEnd"/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13</w:t>
      </w:r>
      <w:r w:rsidRPr="00E3220E">
        <w:rPr>
          <w:noProof w:val="0"/>
        </w:rPr>
        <w:t xml:space="preserve"> (1), 85-92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1E3E58C7" w14:textId="7FF8E5FA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1</w:t>
      </w:r>
      <w:r w:rsidRPr="00E3220E">
        <w:rPr>
          <w:noProof w:val="0"/>
        </w:rPr>
        <w:tab/>
        <w:t xml:space="preserve">OIE. </w:t>
      </w:r>
      <w:r w:rsidRPr="00E3220E">
        <w:rPr>
          <w:i/>
          <w:noProof w:val="0"/>
        </w:rPr>
        <w:t>Tilapia lake virus disease (</w:t>
      </w:r>
      <w:proofErr w:type="spellStart"/>
      <w:r w:rsidRPr="00E3220E">
        <w:rPr>
          <w:i/>
          <w:noProof w:val="0"/>
        </w:rPr>
        <w:t>TiLV</w:t>
      </w:r>
      <w:proofErr w:type="spellEnd"/>
      <w:r w:rsidRPr="00E3220E">
        <w:rPr>
          <w:i/>
          <w:noProof w:val="0"/>
        </w:rPr>
        <w:t>), Chinese Taipei. Immediate Notification.</w:t>
      </w:r>
      <w:r w:rsidRPr="00E3220E">
        <w:rPr>
          <w:noProof w:val="0"/>
        </w:rPr>
        <w:t>, &lt;[</w:t>
      </w:r>
      <w:hyperlink r:id="rId12" w:history="1">
        <w:r w:rsidRPr="00E3220E">
          <w:rPr>
            <w:rStyle w:val="Hyperlink"/>
            <w:noProof w:val="0"/>
            <w:u w:val="none"/>
          </w:rPr>
          <w:t>http://www.oie.int/wahis_2/public/wahid.php/Reviewreport/Review?reportid=24033</w:t>
        </w:r>
      </w:hyperlink>
      <w:r w:rsidRPr="00E3220E">
        <w:rPr>
          <w:noProof w:val="0"/>
        </w:rPr>
        <w:t>].&gt; (2017).</w:t>
      </w:r>
    </w:p>
    <w:p w14:paraId="5C7AA895" w14:textId="77777777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2</w:t>
      </w:r>
      <w:r w:rsidRPr="00E3220E">
        <w:rPr>
          <w:noProof w:val="0"/>
        </w:rPr>
        <w:tab/>
        <w:t xml:space="preserve">OIE. </w:t>
      </w:r>
      <w:r w:rsidRPr="00E3220E">
        <w:rPr>
          <w:i/>
          <w:noProof w:val="0"/>
        </w:rPr>
        <w:t>Tilapia Lake Virus Disease (</w:t>
      </w:r>
      <w:proofErr w:type="spellStart"/>
      <w:r w:rsidRPr="00E3220E">
        <w:rPr>
          <w:i/>
          <w:noProof w:val="0"/>
        </w:rPr>
        <w:t>TiLV</w:t>
      </w:r>
      <w:proofErr w:type="spellEnd"/>
      <w:proofErr w:type="gramStart"/>
      <w:r w:rsidRPr="00E3220E">
        <w:rPr>
          <w:i/>
          <w:noProof w:val="0"/>
        </w:rPr>
        <w:t>) ,</w:t>
      </w:r>
      <w:proofErr w:type="gramEnd"/>
      <w:r w:rsidRPr="00E3220E">
        <w:rPr>
          <w:i/>
          <w:noProof w:val="0"/>
        </w:rPr>
        <w:t xml:space="preserve"> Peru. Immediate Notiﬁcation.</w:t>
      </w:r>
      <w:r w:rsidRPr="00E3220E">
        <w:rPr>
          <w:noProof w:val="0"/>
        </w:rPr>
        <w:t>, 2018).</w:t>
      </w:r>
    </w:p>
    <w:p w14:paraId="34DA3BCA" w14:textId="76E02CE4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3</w:t>
      </w:r>
      <w:r w:rsidRPr="00E3220E">
        <w:rPr>
          <w:noProof w:val="0"/>
        </w:rPr>
        <w:tab/>
        <w:t>Bacharach, E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Characterization of a Novel </w:t>
      </w:r>
      <w:proofErr w:type="spellStart"/>
      <w:r w:rsidRPr="00E3220E">
        <w:rPr>
          <w:noProof w:val="0"/>
        </w:rPr>
        <w:t>Orthomyxo</w:t>
      </w:r>
      <w:proofErr w:type="spellEnd"/>
      <w:r w:rsidRPr="00E3220E">
        <w:rPr>
          <w:noProof w:val="0"/>
        </w:rPr>
        <w:t xml:space="preserve">-like Virus Causing Mass Die-Offs of Tilapia. </w:t>
      </w:r>
      <w:proofErr w:type="spellStart"/>
      <w:r w:rsidRPr="00E3220E">
        <w:rPr>
          <w:i/>
          <w:noProof w:val="0"/>
        </w:rPr>
        <w:t>MBio</w:t>
      </w:r>
      <w:proofErr w:type="spellEnd"/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7</w:t>
      </w:r>
      <w:r w:rsidRPr="00E3220E">
        <w:rPr>
          <w:noProof w:val="0"/>
        </w:rPr>
        <w:t xml:space="preserve"> (2), e00431-00416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6).</w:t>
      </w:r>
    </w:p>
    <w:p w14:paraId="65AFAD42" w14:textId="24F1BC96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4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Eyngor</w:t>
      </w:r>
      <w:proofErr w:type="spellEnd"/>
      <w:r w:rsidRPr="00E3220E">
        <w:rPr>
          <w:noProof w:val="0"/>
        </w:rPr>
        <w:t>, M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Identification of a novel RNA virus lethal to tilapia. </w:t>
      </w:r>
      <w:r w:rsidRPr="00E3220E">
        <w:rPr>
          <w:i/>
          <w:noProof w:val="0"/>
        </w:rPr>
        <w:t>Journal of Clinical Microbiology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52</w:t>
      </w:r>
      <w:r w:rsidRPr="00E3220E">
        <w:rPr>
          <w:noProof w:val="0"/>
        </w:rPr>
        <w:t xml:space="preserve"> (12), 4137-4146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4).</w:t>
      </w:r>
    </w:p>
    <w:p w14:paraId="730CF497" w14:textId="727E545E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5</w:t>
      </w:r>
      <w:r w:rsidRPr="00E3220E">
        <w:rPr>
          <w:noProof w:val="0"/>
        </w:rPr>
        <w:tab/>
        <w:t>Nicholson, P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etection of Tilapia Lake Virus in Egyptian fish farms experiencing high mortalities in 2015. </w:t>
      </w:r>
      <w:r w:rsidRPr="00E3220E">
        <w:rPr>
          <w:i/>
          <w:noProof w:val="0"/>
        </w:rPr>
        <w:t>Journal of Fish Disease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0</w:t>
      </w:r>
      <w:r w:rsidRPr="00E3220E">
        <w:rPr>
          <w:noProof w:val="0"/>
        </w:rPr>
        <w:t xml:space="preserve"> (12), 1925-1928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7).</w:t>
      </w:r>
    </w:p>
    <w:p w14:paraId="5E3B2A9B" w14:textId="4D63AC23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6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Surachetpong</w:t>
      </w:r>
      <w:proofErr w:type="spellEnd"/>
      <w:r w:rsidRPr="00E3220E">
        <w:rPr>
          <w:noProof w:val="0"/>
        </w:rPr>
        <w:t>, W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Outbreaks of Tilapia Lake Virus Infection, Thailand, 2015-2016. </w:t>
      </w:r>
      <w:r w:rsidRPr="00E3220E">
        <w:rPr>
          <w:i/>
          <w:noProof w:val="0"/>
        </w:rPr>
        <w:t>Emerging Infectious Disease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23</w:t>
      </w:r>
      <w:r w:rsidRPr="00E3220E">
        <w:rPr>
          <w:noProof w:val="0"/>
        </w:rPr>
        <w:t xml:space="preserve"> (6), 1031-1033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7).</w:t>
      </w:r>
    </w:p>
    <w:p w14:paraId="5B44F428" w14:textId="4C29ECC7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7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Tattiyapong</w:t>
      </w:r>
      <w:proofErr w:type="spellEnd"/>
      <w:r w:rsidRPr="00E3220E">
        <w:rPr>
          <w:noProof w:val="0"/>
        </w:rPr>
        <w:t xml:space="preserve">, P., </w:t>
      </w:r>
      <w:proofErr w:type="spellStart"/>
      <w:r w:rsidRPr="00E3220E">
        <w:rPr>
          <w:noProof w:val="0"/>
        </w:rPr>
        <w:t>Dachavichitlead</w:t>
      </w:r>
      <w:proofErr w:type="spellEnd"/>
      <w:r w:rsidRPr="00E3220E">
        <w:rPr>
          <w:noProof w:val="0"/>
        </w:rPr>
        <w:t xml:space="preserve">, W. &amp; </w:t>
      </w:r>
      <w:proofErr w:type="spellStart"/>
      <w:r w:rsidRPr="00E3220E">
        <w:rPr>
          <w:noProof w:val="0"/>
        </w:rPr>
        <w:t>Surachetpong</w:t>
      </w:r>
      <w:proofErr w:type="spellEnd"/>
      <w:r w:rsidRPr="00E3220E">
        <w:rPr>
          <w:noProof w:val="0"/>
        </w:rPr>
        <w:t>, W. Experimental infection of Tilapia Lake Virus (</w:t>
      </w:r>
      <w:proofErr w:type="spellStart"/>
      <w:r w:rsidRPr="00E3220E">
        <w:rPr>
          <w:noProof w:val="0"/>
        </w:rPr>
        <w:t>TiLV</w:t>
      </w:r>
      <w:proofErr w:type="spellEnd"/>
      <w:r w:rsidRPr="00E3220E">
        <w:rPr>
          <w:noProof w:val="0"/>
        </w:rPr>
        <w:t xml:space="preserve">) in Nile tilapia (Oreochromis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 xml:space="preserve">) and red tilapia (Oreochromis spp.). </w:t>
      </w:r>
      <w:r w:rsidRPr="00E3220E">
        <w:rPr>
          <w:i/>
          <w:noProof w:val="0"/>
        </w:rPr>
        <w:t>Veterinary Microbiology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207</w:t>
      </w:r>
      <w:r w:rsidRPr="00E3220E">
        <w:rPr>
          <w:noProof w:val="0"/>
        </w:rPr>
        <w:t xml:space="preserve"> 170-177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7).</w:t>
      </w:r>
    </w:p>
    <w:p w14:paraId="4A8434B2" w14:textId="228E7A0B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8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Kembou</w:t>
      </w:r>
      <w:proofErr w:type="spellEnd"/>
      <w:r w:rsidRPr="00E3220E">
        <w:rPr>
          <w:noProof w:val="0"/>
        </w:rPr>
        <w:t xml:space="preserve"> </w:t>
      </w:r>
      <w:proofErr w:type="spellStart"/>
      <w:r w:rsidRPr="00E3220E">
        <w:rPr>
          <w:noProof w:val="0"/>
        </w:rPr>
        <w:t>Tsofack</w:t>
      </w:r>
      <w:proofErr w:type="spellEnd"/>
      <w:r w:rsidRPr="00E3220E">
        <w:rPr>
          <w:noProof w:val="0"/>
        </w:rPr>
        <w:t>, J. E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etection of Tilapia Lake Virus in Clinical Samples by Culturing and Nested Reverse Transcription-PCR. </w:t>
      </w:r>
      <w:r w:rsidRPr="00E3220E">
        <w:rPr>
          <w:i/>
          <w:noProof w:val="0"/>
        </w:rPr>
        <w:t>Journal of Clinical Microbiology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55</w:t>
      </w:r>
      <w:r w:rsidRPr="00E3220E">
        <w:rPr>
          <w:noProof w:val="0"/>
        </w:rPr>
        <w:t xml:space="preserve"> (3), 759-767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7).</w:t>
      </w:r>
    </w:p>
    <w:p w14:paraId="3D62D61D" w14:textId="6C3567B1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19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Thangaraj</w:t>
      </w:r>
      <w:proofErr w:type="spellEnd"/>
      <w:r w:rsidRPr="00E3220E">
        <w:rPr>
          <w:noProof w:val="0"/>
        </w:rPr>
        <w:t>, R. S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erivation of two tilapia (Oreochromis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>) cell lines for efficient propagation of Tilapia Lake Virus (</w:t>
      </w:r>
      <w:proofErr w:type="spellStart"/>
      <w:r w:rsidRPr="00E3220E">
        <w:rPr>
          <w:noProof w:val="0"/>
        </w:rPr>
        <w:t>TiLV</w:t>
      </w:r>
      <w:proofErr w:type="spellEnd"/>
      <w:r w:rsidRPr="00E3220E">
        <w:rPr>
          <w:noProof w:val="0"/>
        </w:rPr>
        <w:t xml:space="preserve">). </w:t>
      </w:r>
      <w:r w:rsidRPr="00E3220E">
        <w:rPr>
          <w:i/>
          <w:noProof w:val="0"/>
        </w:rPr>
        <w:t>Aquaculture (Amsterdam, Netherlands)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92</w:t>
      </w:r>
      <w:r w:rsidRPr="00E3220E">
        <w:rPr>
          <w:noProof w:val="0"/>
        </w:rPr>
        <w:t xml:space="preserve"> 206-214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0DF2D346" w14:textId="0E76205C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0</w:t>
      </w:r>
      <w:r w:rsidRPr="00E3220E">
        <w:rPr>
          <w:noProof w:val="0"/>
        </w:rPr>
        <w:tab/>
        <w:t xml:space="preserve">Hanson, L. A., </w:t>
      </w:r>
      <w:proofErr w:type="spellStart"/>
      <w:r w:rsidRPr="00E3220E">
        <w:rPr>
          <w:noProof w:val="0"/>
        </w:rPr>
        <w:t>Rudis</w:t>
      </w:r>
      <w:proofErr w:type="spellEnd"/>
      <w:r w:rsidRPr="00E3220E">
        <w:rPr>
          <w:noProof w:val="0"/>
        </w:rPr>
        <w:t xml:space="preserve">, M. R., Vasquez-Lee, M. &amp; Montgomery, R. D. A broadly applicable method to characterize large DNA viruses and adenoviruses based on the DNA polymerase gene. </w:t>
      </w:r>
      <w:r w:rsidRPr="00E3220E">
        <w:rPr>
          <w:i/>
          <w:noProof w:val="0"/>
        </w:rPr>
        <w:t>Virology Journal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3</w:t>
      </w:r>
      <w:r w:rsidRPr="00E3220E">
        <w:rPr>
          <w:noProof w:val="0"/>
        </w:rPr>
        <w:t xml:space="preserve"> 28-28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6).</w:t>
      </w:r>
    </w:p>
    <w:p w14:paraId="63C6CC0F" w14:textId="5486BEDA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1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Josko</w:t>
      </w:r>
      <w:proofErr w:type="spellEnd"/>
      <w:r w:rsidRPr="00E3220E">
        <w:rPr>
          <w:noProof w:val="0"/>
        </w:rPr>
        <w:t xml:space="preserve">, D. Molecular virology in the clinical laboratory. </w:t>
      </w:r>
      <w:r w:rsidRPr="00E3220E">
        <w:rPr>
          <w:i/>
          <w:noProof w:val="0"/>
        </w:rPr>
        <w:t>Clinical Laboratory Science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23</w:t>
      </w:r>
      <w:r w:rsidRPr="00E3220E">
        <w:rPr>
          <w:noProof w:val="0"/>
        </w:rPr>
        <w:t xml:space="preserve"> (4), 231-236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0).</w:t>
      </w:r>
    </w:p>
    <w:p w14:paraId="02010FC0" w14:textId="58B9AF2B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2</w:t>
      </w:r>
      <w:r w:rsidRPr="00E3220E">
        <w:rPr>
          <w:noProof w:val="0"/>
        </w:rPr>
        <w:tab/>
        <w:t xml:space="preserve">Munir, K. &amp; </w:t>
      </w:r>
      <w:proofErr w:type="spellStart"/>
      <w:r w:rsidRPr="00E3220E">
        <w:rPr>
          <w:noProof w:val="0"/>
        </w:rPr>
        <w:t>Kibenge</w:t>
      </w:r>
      <w:proofErr w:type="spellEnd"/>
      <w:r w:rsidRPr="00E3220E">
        <w:rPr>
          <w:noProof w:val="0"/>
        </w:rPr>
        <w:t xml:space="preserve">, F. S. Detection of infectious salmon </w:t>
      </w:r>
      <w:proofErr w:type="spellStart"/>
      <w:r w:rsidRPr="00E3220E">
        <w:rPr>
          <w:noProof w:val="0"/>
        </w:rPr>
        <w:t>anaemia</w:t>
      </w:r>
      <w:proofErr w:type="spellEnd"/>
      <w:r w:rsidRPr="00E3220E">
        <w:rPr>
          <w:noProof w:val="0"/>
        </w:rPr>
        <w:t xml:space="preserve"> virus by real-time RT-PCR. </w:t>
      </w:r>
      <w:r w:rsidRPr="00E3220E">
        <w:rPr>
          <w:i/>
          <w:noProof w:val="0"/>
        </w:rPr>
        <w:t xml:space="preserve">Journal of </w:t>
      </w:r>
      <w:proofErr w:type="spellStart"/>
      <w:r w:rsidRPr="00E3220E">
        <w:rPr>
          <w:i/>
          <w:noProof w:val="0"/>
        </w:rPr>
        <w:t>Virological</w:t>
      </w:r>
      <w:proofErr w:type="spellEnd"/>
      <w:r w:rsidRPr="00E3220E">
        <w:rPr>
          <w:i/>
          <w:noProof w:val="0"/>
        </w:rPr>
        <w:t xml:space="preserve"> Method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117</w:t>
      </w:r>
      <w:r w:rsidRPr="00E3220E">
        <w:rPr>
          <w:noProof w:val="0"/>
        </w:rPr>
        <w:t xml:space="preserve"> (1), 37-47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4).</w:t>
      </w:r>
    </w:p>
    <w:p w14:paraId="20C7BB0F" w14:textId="2392D4C0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3</w:t>
      </w:r>
      <w:r w:rsidRPr="00E3220E">
        <w:rPr>
          <w:noProof w:val="0"/>
        </w:rPr>
        <w:tab/>
        <w:t>Snow, M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evelopment, application and validation of a </w:t>
      </w:r>
      <w:proofErr w:type="spellStart"/>
      <w:r w:rsidRPr="00E3220E">
        <w:rPr>
          <w:noProof w:val="0"/>
        </w:rPr>
        <w:t>Taqman</w:t>
      </w:r>
      <w:proofErr w:type="spellEnd"/>
      <w:r w:rsidRPr="00E3220E">
        <w:rPr>
          <w:noProof w:val="0"/>
        </w:rPr>
        <w:t xml:space="preserve"> real-time RT-PCR assay for the detection of infectious salmon </w:t>
      </w:r>
      <w:proofErr w:type="spellStart"/>
      <w:r w:rsidRPr="00E3220E">
        <w:rPr>
          <w:noProof w:val="0"/>
        </w:rPr>
        <w:t>anaemia</w:t>
      </w:r>
      <w:proofErr w:type="spellEnd"/>
      <w:r w:rsidRPr="00E3220E">
        <w:rPr>
          <w:noProof w:val="0"/>
        </w:rPr>
        <w:t xml:space="preserve"> virus (ISAV) in Atlantic salmon (Salmo </w:t>
      </w:r>
      <w:proofErr w:type="spellStart"/>
      <w:r w:rsidRPr="00E3220E">
        <w:rPr>
          <w:noProof w:val="0"/>
        </w:rPr>
        <w:t>salar</w:t>
      </w:r>
      <w:proofErr w:type="spellEnd"/>
      <w:r w:rsidRPr="00E3220E">
        <w:rPr>
          <w:noProof w:val="0"/>
        </w:rPr>
        <w:t xml:space="preserve">). </w:t>
      </w:r>
      <w:r w:rsidRPr="00E3220E">
        <w:rPr>
          <w:i/>
          <w:noProof w:val="0"/>
        </w:rPr>
        <w:t>Developments in Biological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126</w:t>
      </w:r>
      <w:r w:rsidRPr="00E3220E">
        <w:rPr>
          <w:noProof w:val="0"/>
        </w:rPr>
        <w:t xml:space="preserve"> 133-145; discussion 325-136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6).</w:t>
      </w:r>
    </w:p>
    <w:p w14:paraId="2704815B" w14:textId="258961F9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lastRenderedPageBreak/>
        <w:t>24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Matejusova</w:t>
      </w:r>
      <w:proofErr w:type="spellEnd"/>
      <w:r w:rsidRPr="00E3220E">
        <w:rPr>
          <w:noProof w:val="0"/>
        </w:rPr>
        <w:t xml:space="preserve">, I., McKay, P., </w:t>
      </w:r>
      <w:proofErr w:type="spellStart"/>
      <w:r w:rsidRPr="00E3220E">
        <w:rPr>
          <w:noProof w:val="0"/>
        </w:rPr>
        <w:t>McBeath</w:t>
      </w:r>
      <w:proofErr w:type="spellEnd"/>
      <w:r w:rsidRPr="00E3220E">
        <w:rPr>
          <w:noProof w:val="0"/>
        </w:rPr>
        <w:t xml:space="preserve">, A. J., Collet, B. &amp; Snow, M. Development of a sensitive and controlled real-time RT-PCR assay for viral </w:t>
      </w:r>
      <w:proofErr w:type="spellStart"/>
      <w:r w:rsidRPr="00E3220E">
        <w:rPr>
          <w:noProof w:val="0"/>
        </w:rPr>
        <w:t>haemorrhagic</w:t>
      </w:r>
      <w:proofErr w:type="spellEnd"/>
      <w:r w:rsidRPr="00E3220E">
        <w:rPr>
          <w:noProof w:val="0"/>
        </w:rPr>
        <w:t xml:space="preserve"> </w:t>
      </w:r>
      <w:proofErr w:type="spellStart"/>
      <w:r w:rsidRPr="00E3220E">
        <w:rPr>
          <w:noProof w:val="0"/>
        </w:rPr>
        <w:t>septicaemia</w:t>
      </w:r>
      <w:proofErr w:type="spellEnd"/>
      <w:r w:rsidRPr="00E3220E">
        <w:rPr>
          <w:noProof w:val="0"/>
        </w:rPr>
        <w:t xml:space="preserve"> virus (VHSV) in marine salmonid aquaculture. </w:t>
      </w:r>
      <w:r w:rsidRPr="00E3220E">
        <w:rPr>
          <w:i/>
          <w:noProof w:val="0"/>
        </w:rPr>
        <w:t>Diseases of Aquatic Organism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80</w:t>
      </w:r>
      <w:r w:rsidRPr="00E3220E">
        <w:rPr>
          <w:noProof w:val="0"/>
        </w:rPr>
        <w:t xml:space="preserve"> (2), 137-144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8).</w:t>
      </w:r>
    </w:p>
    <w:p w14:paraId="59703D5A" w14:textId="2EF42F3A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5</w:t>
      </w:r>
      <w:r w:rsidRPr="00E3220E">
        <w:rPr>
          <w:noProof w:val="0"/>
        </w:rPr>
        <w:tab/>
        <w:t>Garver, K. A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evelopment and validation of a reverse transcription quantitative PCR for universal detection of viral hemorrhagic septicemia virus. </w:t>
      </w:r>
      <w:r w:rsidRPr="00E3220E">
        <w:rPr>
          <w:i/>
          <w:noProof w:val="0"/>
        </w:rPr>
        <w:t>Diseases of Aquatic Organism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95</w:t>
      </w:r>
      <w:r w:rsidRPr="00E3220E">
        <w:rPr>
          <w:noProof w:val="0"/>
        </w:rPr>
        <w:t xml:space="preserve"> (2), 97-112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1).</w:t>
      </w:r>
    </w:p>
    <w:p w14:paraId="6AC957EC" w14:textId="59D0E67B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6</w:t>
      </w:r>
      <w:r w:rsidRPr="00E3220E">
        <w:rPr>
          <w:noProof w:val="0"/>
        </w:rPr>
        <w:tab/>
        <w:t>Dalla Valle, L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evelopment of a sensitive and quantitative diagnostic assay for fish nervous necrosis virus based on two-target real-time PCR. </w:t>
      </w:r>
      <w:r w:rsidRPr="00E3220E">
        <w:rPr>
          <w:i/>
          <w:noProof w:val="0"/>
        </w:rPr>
        <w:t>Veterinary Microbiology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110</w:t>
      </w:r>
      <w:r w:rsidRPr="00E3220E">
        <w:rPr>
          <w:noProof w:val="0"/>
        </w:rPr>
        <w:t xml:space="preserve"> (3-4), 167-179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5).</w:t>
      </w:r>
    </w:p>
    <w:p w14:paraId="0621858F" w14:textId="72BE8753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7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Hodneland</w:t>
      </w:r>
      <w:proofErr w:type="spellEnd"/>
      <w:r w:rsidRPr="00E3220E">
        <w:rPr>
          <w:noProof w:val="0"/>
        </w:rPr>
        <w:t xml:space="preserve">, K., Garcia, R., Balbuena, J. A., </w:t>
      </w:r>
      <w:proofErr w:type="spellStart"/>
      <w:r w:rsidRPr="00E3220E">
        <w:rPr>
          <w:noProof w:val="0"/>
        </w:rPr>
        <w:t>Zarza</w:t>
      </w:r>
      <w:proofErr w:type="spellEnd"/>
      <w:r w:rsidRPr="00E3220E">
        <w:rPr>
          <w:noProof w:val="0"/>
        </w:rPr>
        <w:t xml:space="preserve">, C. &amp; </w:t>
      </w:r>
      <w:proofErr w:type="spellStart"/>
      <w:r w:rsidRPr="00E3220E">
        <w:rPr>
          <w:noProof w:val="0"/>
        </w:rPr>
        <w:t>Fouz</w:t>
      </w:r>
      <w:proofErr w:type="spellEnd"/>
      <w:r w:rsidRPr="00E3220E">
        <w:rPr>
          <w:noProof w:val="0"/>
        </w:rPr>
        <w:t xml:space="preserve">, B. Real-time RT-PCR detection of </w:t>
      </w:r>
      <w:proofErr w:type="spellStart"/>
      <w:r w:rsidRPr="00E3220E">
        <w:rPr>
          <w:noProof w:val="0"/>
        </w:rPr>
        <w:t>betanodavirus</w:t>
      </w:r>
      <w:proofErr w:type="spellEnd"/>
      <w:r w:rsidRPr="00E3220E">
        <w:rPr>
          <w:noProof w:val="0"/>
        </w:rPr>
        <w:t xml:space="preserve"> in naturally and experimentally infected fish from Spain. </w:t>
      </w:r>
      <w:r w:rsidRPr="00E3220E">
        <w:rPr>
          <w:i/>
          <w:noProof w:val="0"/>
        </w:rPr>
        <w:t>Journal of Fish Disease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34</w:t>
      </w:r>
      <w:r w:rsidRPr="00E3220E">
        <w:rPr>
          <w:noProof w:val="0"/>
        </w:rPr>
        <w:t xml:space="preserve"> (3), 189-202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1).</w:t>
      </w:r>
    </w:p>
    <w:p w14:paraId="453F0E4E" w14:textId="311EE7B4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8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Hodneland</w:t>
      </w:r>
      <w:proofErr w:type="spellEnd"/>
      <w:r w:rsidRPr="00E3220E">
        <w:rPr>
          <w:noProof w:val="0"/>
        </w:rPr>
        <w:t xml:space="preserve">, K. &amp; </w:t>
      </w:r>
      <w:proofErr w:type="spellStart"/>
      <w:r w:rsidRPr="00E3220E">
        <w:rPr>
          <w:noProof w:val="0"/>
        </w:rPr>
        <w:t>Endresen</w:t>
      </w:r>
      <w:proofErr w:type="spellEnd"/>
      <w:r w:rsidRPr="00E3220E">
        <w:rPr>
          <w:noProof w:val="0"/>
        </w:rPr>
        <w:t xml:space="preserve">, C. Sensitive and specific detection of Salmonid alphavirus using real-time PCR (TaqMan). </w:t>
      </w:r>
      <w:r w:rsidRPr="00E3220E">
        <w:rPr>
          <w:i/>
          <w:noProof w:val="0"/>
        </w:rPr>
        <w:t xml:space="preserve">Journal of </w:t>
      </w:r>
      <w:proofErr w:type="spellStart"/>
      <w:r w:rsidRPr="00E3220E">
        <w:rPr>
          <w:i/>
          <w:noProof w:val="0"/>
        </w:rPr>
        <w:t>Virological</w:t>
      </w:r>
      <w:proofErr w:type="spellEnd"/>
      <w:r w:rsidRPr="00E3220E">
        <w:rPr>
          <w:i/>
          <w:noProof w:val="0"/>
        </w:rPr>
        <w:t xml:space="preserve"> Method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131</w:t>
      </w:r>
      <w:r w:rsidRPr="00E3220E">
        <w:rPr>
          <w:noProof w:val="0"/>
        </w:rPr>
        <w:t xml:space="preserve"> (2), 184-192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6).</w:t>
      </w:r>
    </w:p>
    <w:p w14:paraId="38AB985F" w14:textId="1D4BC7FF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29</w:t>
      </w:r>
      <w:r w:rsidRPr="00E3220E">
        <w:rPr>
          <w:noProof w:val="0"/>
        </w:rPr>
        <w:tab/>
        <w:t xml:space="preserve">Wang, X. W., </w:t>
      </w:r>
      <w:proofErr w:type="spellStart"/>
      <w:r w:rsidRPr="00E3220E">
        <w:rPr>
          <w:noProof w:val="0"/>
        </w:rPr>
        <w:t>Ao</w:t>
      </w:r>
      <w:proofErr w:type="spellEnd"/>
      <w:r w:rsidRPr="00E3220E">
        <w:rPr>
          <w:noProof w:val="0"/>
        </w:rPr>
        <w:t xml:space="preserve">, J. Q., Li, Q. G. &amp; Chen, X. H. Quantitative detection of a marine fish </w:t>
      </w:r>
      <w:proofErr w:type="spellStart"/>
      <w:r w:rsidRPr="00E3220E">
        <w:rPr>
          <w:noProof w:val="0"/>
        </w:rPr>
        <w:t>iridovirus</w:t>
      </w:r>
      <w:proofErr w:type="spellEnd"/>
      <w:r w:rsidRPr="00E3220E">
        <w:rPr>
          <w:noProof w:val="0"/>
        </w:rPr>
        <w:t xml:space="preserve"> isolated from large yellow croaker, </w:t>
      </w:r>
      <w:proofErr w:type="spellStart"/>
      <w:r w:rsidRPr="00E3220E">
        <w:rPr>
          <w:noProof w:val="0"/>
        </w:rPr>
        <w:t>Pseudosciaena</w:t>
      </w:r>
      <w:proofErr w:type="spellEnd"/>
      <w:r w:rsidRPr="00E3220E">
        <w:rPr>
          <w:noProof w:val="0"/>
        </w:rPr>
        <w:t xml:space="preserve"> </w:t>
      </w:r>
      <w:proofErr w:type="spellStart"/>
      <w:r w:rsidRPr="00E3220E">
        <w:rPr>
          <w:noProof w:val="0"/>
        </w:rPr>
        <w:t>crocea</w:t>
      </w:r>
      <w:proofErr w:type="spellEnd"/>
      <w:r w:rsidRPr="00E3220E">
        <w:rPr>
          <w:noProof w:val="0"/>
        </w:rPr>
        <w:t xml:space="preserve">, using a molecular beacon. </w:t>
      </w:r>
      <w:r w:rsidRPr="00E3220E">
        <w:rPr>
          <w:i/>
          <w:noProof w:val="0"/>
        </w:rPr>
        <w:t xml:space="preserve">Journal of </w:t>
      </w:r>
      <w:proofErr w:type="spellStart"/>
      <w:r w:rsidRPr="00E3220E">
        <w:rPr>
          <w:i/>
          <w:noProof w:val="0"/>
        </w:rPr>
        <w:t>Virological</w:t>
      </w:r>
      <w:proofErr w:type="spellEnd"/>
      <w:r w:rsidRPr="00E3220E">
        <w:rPr>
          <w:i/>
          <w:noProof w:val="0"/>
        </w:rPr>
        <w:t xml:space="preserve"> Method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133</w:t>
      </w:r>
      <w:r w:rsidRPr="00E3220E">
        <w:rPr>
          <w:noProof w:val="0"/>
        </w:rPr>
        <w:t xml:space="preserve"> (1), 76-81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6).</w:t>
      </w:r>
    </w:p>
    <w:p w14:paraId="10191982" w14:textId="772C45E7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0</w:t>
      </w:r>
      <w:r w:rsidRPr="00E3220E">
        <w:rPr>
          <w:noProof w:val="0"/>
        </w:rPr>
        <w:tab/>
        <w:t xml:space="preserve">van </w:t>
      </w:r>
      <w:proofErr w:type="spellStart"/>
      <w:r w:rsidRPr="00E3220E">
        <w:rPr>
          <w:noProof w:val="0"/>
        </w:rPr>
        <w:t>Beurden</w:t>
      </w:r>
      <w:proofErr w:type="spellEnd"/>
      <w:r w:rsidRPr="00E3220E">
        <w:rPr>
          <w:noProof w:val="0"/>
        </w:rPr>
        <w:t>, S. J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evelopment and validation of a real-time PCR assay for the detection of anguillid herpesvirus 1. </w:t>
      </w:r>
      <w:r w:rsidRPr="00E3220E">
        <w:rPr>
          <w:i/>
          <w:noProof w:val="0"/>
        </w:rPr>
        <w:t>Journal of Fish Disease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39</w:t>
      </w:r>
      <w:r w:rsidRPr="00E3220E">
        <w:rPr>
          <w:noProof w:val="0"/>
        </w:rPr>
        <w:t xml:space="preserve"> (1), 95-104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6).</w:t>
      </w:r>
    </w:p>
    <w:p w14:paraId="06F2272C" w14:textId="4623A56D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1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Ciulli</w:t>
      </w:r>
      <w:proofErr w:type="spellEnd"/>
      <w:r w:rsidRPr="00E3220E">
        <w:rPr>
          <w:noProof w:val="0"/>
        </w:rPr>
        <w:t>, S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evelopment and application of a real-time PCR assay for the detection and quantitation of </w:t>
      </w:r>
      <w:proofErr w:type="spellStart"/>
      <w:r w:rsidRPr="00E3220E">
        <w:rPr>
          <w:noProof w:val="0"/>
        </w:rPr>
        <w:t>lymphocystis</w:t>
      </w:r>
      <w:proofErr w:type="spellEnd"/>
      <w:r w:rsidRPr="00E3220E">
        <w:rPr>
          <w:noProof w:val="0"/>
        </w:rPr>
        <w:t xml:space="preserve"> disease virus. </w:t>
      </w:r>
      <w:r w:rsidRPr="00E3220E">
        <w:rPr>
          <w:i/>
          <w:noProof w:val="0"/>
        </w:rPr>
        <w:t xml:space="preserve">Journal of </w:t>
      </w:r>
      <w:proofErr w:type="spellStart"/>
      <w:r w:rsidRPr="00E3220E">
        <w:rPr>
          <w:i/>
          <w:noProof w:val="0"/>
        </w:rPr>
        <w:t>Virological</w:t>
      </w:r>
      <w:proofErr w:type="spellEnd"/>
      <w:r w:rsidRPr="00E3220E">
        <w:rPr>
          <w:i/>
          <w:noProof w:val="0"/>
        </w:rPr>
        <w:t xml:space="preserve"> Method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213</w:t>
      </w:r>
      <w:r w:rsidRPr="00E3220E">
        <w:rPr>
          <w:noProof w:val="0"/>
        </w:rPr>
        <w:t xml:space="preserve"> 164-173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5).</w:t>
      </w:r>
    </w:p>
    <w:p w14:paraId="6B5E1E54" w14:textId="472EBDFB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2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Tattiyapong</w:t>
      </w:r>
      <w:proofErr w:type="spellEnd"/>
      <w:r w:rsidRPr="00E3220E">
        <w:rPr>
          <w:noProof w:val="0"/>
        </w:rPr>
        <w:t xml:space="preserve">, P., </w:t>
      </w:r>
      <w:proofErr w:type="spellStart"/>
      <w:r w:rsidRPr="00E3220E">
        <w:rPr>
          <w:noProof w:val="0"/>
        </w:rPr>
        <w:t>Sirikanchana</w:t>
      </w:r>
      <w:proofErr w:type="spellEnd"/>
      <w:r w:rsidRPr="00E3220E">
        <w:rPr>
          <w:noProof w:val="0"/>
        </w:rPr>
        <w:t xml:space="preserve">, K. &amp; </w:t>
      </w:r>
      <w:proofErr w:type="spellStart"/>
      <w:r w:rsidRPr="00E3220E">
        <w:rPr>
          <w:noProof w:val="0"/>
        </w:rPr>
        <w:t>Surachetpong</w:t>
      </w:r>
      <w:proofErr w:type="spellEnd"/>
      <w:r w:rsidRPr="00E3220E">
        <w:rPr>
          <w:noProof w:val="0"/>
        </w:rPr>
        <w:t xml:space="preserve">, W. Development and validation of a reverse transcription quantitative polymerase chain reaction for tilapia lake virus detection in clinical samples and experimentally challenged fish. </w:t>
      </w:r>
      <w:r w:rsidRPr="00E3220E">
        <w:rPr>
          <w:i/>
          <w:noProof w:val="0"/>
        </w:rPr>
        <w:t>Journal of Fish Disease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1</w:t>
      </w:r>
      <w:r w:rsidRPr="00E3220E">
        <w:rPr>
          <w:noProof w:val="0"/>
        </w:rPr>
        <w:t xml:space="preserve"> (2), 255-261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0CD7F024" w14:textId="6242981C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3</w:t>
      </w:r>
      <w:r w:rsidRPr="00E3220E">
        <w:rPr>
          <w:noProof w:val="0"/>
        </w:rPr>
        <w:tab/>
        <w:t>Dong, H. T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Emergence of tilapia lake virus in Thailand and an alternative semi-nested RT-PCR for detection. </w:t>
      </w:r>
      <w:r w:rsidRPr="00E3220E">
        <w:rPr>
          <w:i/>
          <w:noProof w:val="0"/>
        </w:rPr>
        <w:t>Aquaculture (Amsterdam, Netherlands)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76</w:t>
      </w:r>
      <w:r w:rsidRPr="00E3220E">
        <w:rPr>
          <w:noProof w:val="0"/>
        </w:rPr>
        <w:t xml:space="preserve"> 111-118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7).</w:t>
      </w:r>
    </w:p>
    <w:p w14:paraId="32A6F9C2" w14:textId="31B2EB50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4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Waiyamitra</w:t>
      </w:r>
      <w:proofErr w:type="spellEnd"/>
      <w:r w:rsidRPr="00E3220E">
        <w:rPr>
          <w:noProof w:val="0"/>
        </w:rPr>
        <w:t>, P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A TaqMan RT-qPCR assay for tilapia lake virus (</w:t>
      </w:r>
      <w:proofErr w:type="spellStart"/>
      <w:r w:rsidRPr="00E3220E">
        <w:rPr>
          <w:noProof w:val="0"/>
        </w:rPr>
        <w:t>TiLV</w:t>
      </w:r>
      <w:proofErr w:type="spellEnd"/>
      <w:r w:rsidRPr="00E3220E">
        <w:rPr>
          <w:noProof w:val="0"/>
        </w:rPr>
        <w:t xml:space="preserve">) detection in tilapia. </w:t>
      </w:r>
      <w:r w:rsidRPr="00E3220E">
        <w:rPr>
          <w:i/>
          <w:noProof w:val="0"/>
        </w:rPr>
        <w:t>Aquaculture (Amsterdam, Netherlands)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97</w:t>
      </w:r>
      <w:r w:rsidRPr="00E3220E">
        <w:rPr>
          <w:noProof w:val="0"/>
        </w:rPr>
        <w:t xml:space="preserve"> 184-188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43557808" w14:textId="13E47CC0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5</w:t>
      </w:r>
      <w:r w:rsidRPr="00E3220E">
        <w:rPr>
          <w:noProof w:val="0"/>
        </w:rPr>
        <w:tab/>
        <w:t>Behera, B. K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Emergence of Tilapia Lake Virus associated with mortalities of farmed Nile Tilapia Oreochromis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 xml:space="preserve"> (Linnaeus 1758) in India. </w:t>
      </w:r>
      <w:r w:rsidRPr="00E3220E">
        <w:rPr>
          <w:i/>
          <w:noProof w:val="0"/>
        </w:rPr>
        <w:t>Aquaculture (Amsterdam, Netherlands)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84</w:t>
      </w:r>
      <w:r w:rsidRPr="00E3220E">
        <w:rPr>
          <w:noProof w:val="0"/>
        </w:rPr>
        <w:t xml:space="preserve"> 168-174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684D98E4" w14:textId="738C4E0D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6</w:t>
      </w:r>
      <w:r w:rsidRPr="00E3220E">
        <w:rPr>
          <w:noProof w:val="0"/>
        </w:rPr>
        <w:tab/>
        <w:t>Ferguson, H. W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Syncytial hepatitis of farmed tilapia, Oreochromis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 xml:space="preserve"> (L.): a case report. </w:t>
      </w:r>
      <w:r w:rsidRPr="00E3220E">
        <w:rPr>
          <w:i/>
          <w:noProof w:val="0"/>
        </w:rPr>
        <w:t>Journal of Fish Disease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37</w:t>
      </w:r>
      <w:r w:rsidRPr="00E3220E">
        <w:rPr>
          <w:noProof w:val="0"/>
        </w:rPr>
        <w:t xml:space="preserve"> (6), 583-589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4).</w:t>
      </w:r>
    </w:p>
    <w:p w14:paraId="55AAC003" w14:textId="240AEEBB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7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Liamnimitr</w:t>
      </w:r>
      <w:proofErr w:type="spellEnd"/>
      <w:r w:rsidRPr="00E3220E">
        <w:rPr>
          <w:noProof w:val="0"/>
        </w:rPr>
        <w:t xml:space="preserve">, P., </w:t>
      </w:r>
      <w:proofErr w:type="spellStart"/>
      <w:r w:rsidRPr="00E3220E">
        <w:rPr>
          <w:noProof w:val="0"/>
        </w:rPr>
        <w:t>Thammatorn</w:t>
      </w:r>
      <w:proofErr w:type="spellEnd"/>
      <w:r w:rsidRPr="00E3220E">
        <w:rPr>
          <w:noProof w:val="0"/>
        </w:rPr>
        <w:t>, W., U-</w:t>
      </w:r>
      <w:proofErr w:type="spellStart"/>
      <w:r w:rsidRPr="00E3220E">
        <w:rPr>
          <w:noProof w:val="0"/>
        </w:rPr>
        <w:t>thoomporn</w:t>
      </w:r>
      <w:proofErr w:type="spellEnd"/>
      <w:r w:rsidRPr="00E3220E">
        <w:rPr>
          <w:noProof w:val="0"/>
        </w:rPr>
        <w:t xml:space="preserve">, S., </w:t>
      </w:r>
      <w:proofErr w:type="spellStart"/>
      <w:r w:rsidRPr="00E3220E">
        <w:rPr>
          <w:noProof w:val="0"/>
        </w:rPr>
        <w:t>Tattiyapong</w:t>
      </w:r>
      <w:proofErr w:type="spellEnd"/>
      <w:r w:rsidRPr="00E3220E">
        <w:rPr>
          <w:noProof w:val="0"/>
        </w:rPr>
        <w:t xml:space="preserve">, P. &amp; </w:t>
      </w:r>
      <w:proofErr w:type="spellStart"/>
      <w:r w:rsidRPr="00E3220E">
        <w:rPr>
          <w:noProof w:val="0"/>
        </w:rPr>
        <w:t>Surachetpong</w:t>
      </w:r>
      <w:proofErr w:type="spellEnd"/>
      <w:r w:rsidRPr="00E3220E">
        <w:rPr>
          <w:noProof w:val="0"/>
        </w:rPr>
        <w:t xml:space="preserve">, W. Non-lethal sampling for Tilapia Lake Virus detection by RT-qPCR and cell culture. </w:t>
      </w:r>
      <w:r w:rsidRPr="00E3220E">
        <w:rPr>
          <w:i/>
          <w:noProof w:val="0"/>
        </w:rPr>
        <w:t>Aquaculture (Amsterdam, Netherlands)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86</w:t>
      </w:r>
      <w:r w:rsidRPr="00E3220E">
        <w:rPr>
          <w:noProof w:val="0"/>
        </w:rPr>
        <w:t xml:space="preserve"> 75-80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13431965" w14:textId="791DCD79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8</w:t>
      </w:r>
      <w:r w:rsidRPr="00E3220E">
        <w:rPr>
          <w:noProof w:val="0"/>
        </w:rPr>
        <w:tab/>
        <w:t>Yang, C. G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Evaluation of reference genes for quantitative real-time RT-PCR analysis of gene expression in Nile tilapia (Oreochromis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 xml:space="preserve">). </w:t>
      </w:r>
      <w:r w:rsidRPr="00E3220E">
        <w:rPr>
          <w:i/>
          <w:noProof w:val="0"/>
        </w:rPr>
        <w:t>Gene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527</w:t>
      </w:r>
      <w:r w:rsidRPr="00E3220E">
        <w:rPr>
          <w:noProof w:val="0"/>
        </w:rPr>
        <w:t xml:space="preserve"> (1), 183-192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3).</w:t>
      </w:r>
    </w:p>
    <w:p w14:paraId="66681EAB" w14:textId="275E9647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39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Bustin</w:t>
      </w:r>
      <w:proofErr w:type="spellEnd"/>
      <w:r w:rsidRPr="00E3220E">
        <w:rPr>
          <w:noProof w:val="0"/>
        </w:rPr>
        <w:t xml:space="preserve">, S. A. Real-time, fluorescence-based quantitative PCR: a snapshot of current procedures and preferences. </w:t>
      </w:r>
      <w:r w:rsidR="00AE1C3C">
        <w:rPr>
          <w:i/>
          <w:noProof w:val="0"/>
        </w:rPr>
        <w:t>Expert Review of Molecular Diagnostics</w:t>
      </w:r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5</w:t>
      </w:r>
      <w:r w:rsidRPr="00E3220E">
        <w:rPr>
          <w:noProof w:val="0"/>
        </w:rPr>
        <w:t xml:space="preserve"> (4), 493-498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5).</w:t>
      </w:r>
    </w:p>
    <w:p w14:paraId="2B2B2823" w14:textId="7B0F3947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lastRenderedPageBreak/>
        <w:t>40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Fleige</w:t>
      </w:r>
      <w:proofErr w:type="spellEnd"/>
      <w:r w:rsidRPr="00E3220E">
        <w:rPr>
          <w:noProof w:val="0"/>
        </w:rPr>
        <w:t xml:space="preserve">, S. &amp; </w:t>
      </w:r>
      <w:proofErr w:type="spellStart"/>
      <w:r w:rsidRPr="00E3220E">
        <w:rPr>
          <w:noProof w:val="0"/>
        </w:rPr>
        <w:t>Pfaffl</w:t>
      </w:r>
      <w:proofErr w:type="spellEnd"/>
      <w:r w:rsidRPr="00E3220E">
        <w:rPr>
          <w:noProof w:val="0"/>
        </w:rPr>
        <w:t xml:space="preserve">, M. W. RNA integrity and the effect on the real-time qRT-PCR performance. </w:t>
      </w:r>
      <w:r w:rsidR="00AE1C3C">
        <w:rPr>
          <w:i/>
          <w:noProof w:val="0"/>
        </w:rPr>
        <w:t>Molecular Aspects of Medicine</w:t>
      </w:r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27</w:t>
      </w:r>
      <w:r w:rsidRPr="00E3220E">
        <w:rPr>
          <w:noProof w:val="0"/>
        </w:rPr>
        <w:t xml:space="preserve"> (2-3), 126-139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6).</w:t>
      </w:r>
    </w:p>
    <w:p w14:paraId="3761F3C5" w14:textId="2161DB08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1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Kubista</w:t>
      </w:r>
      <w:proofErr w:type="spellEnd"/>
      <w:r w:rsidRPr="00E3220E">
        <w:rPr>
          <w:noProof w:val="0"/>
        </w:rPr>
        <w:t>, M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The real-time polymerase chain reaction. </w:t>
      </w:r>
      <w:r w:rsidR="00AE1C3C">
        <w:rPr>
          <w:i/>
          <w:noProof w:val="0"/>
        </w:rPr>
        <w:t>Molecular Aspects of Medicine</w:t>
      </w:r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27</w:t>
      </w:r>
      <w:r w:rsidRPr="00E3220E">
        <w:rPr>
          <w:noProof w:val="0"/>
        </w:rPr>
        <w:t xml:space="preserve"> (2-3), 95-125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6).</w:t>
      </w:r>
    </w:p>
    <w:p w14:paraId="34430DFC" w14:textId="353EED8C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2</w:t>
      </w:r>
      <w:r w:rsidRPr="00E3220E">
        <w:rPr>
          <w:noProof w:val="0"/>
        </w:rPr>
        <w:tab/>
        <w:t xml:space="preserve">Mackay, I. M., Arden, K. E. &amp; </w:t>
      </w:r>
      <w:proofErr w:type="spellStart"/>
      <w:r w:rsidRPr="00E3220E">
        <w:rPr>
          <w:noProof w:val="0"/>
        </w:rPr>
        <w:t>Nitsche</w:t>
      </w:r>
      <w:proofErr w:type="spellEnd"/>
      <w:r w:rsidRPr="00E3220E">
        <w:rPr>
          <w:noProof w:val="0"/>
        </w:rPr>
        <w:t xml:space="preserve">, A. Real-time PCR in virology. </w:t>
      </w:r>
      <w:r w:rsidR="00AE1C3C">
        <w:rPr>
          <w:i/>
          <w:noProof w:val="0"/>
        </w:rPr>
        <w:t>Nucleic Acids Research</w:t>
      </w:r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30</w:t>
      </w:r>
      <w:r w:rsidRPr="00E3220E">
        <w:rPr>
          <w:noProof w:val="0"/>
        </w:rPr>
        <w:t xml:space="preserve"> (6), 1292-1305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2).</w:t>
      </w:r>
    </w:p>
    <w:p w14:paraId="3A953673" w14:textId="4B4F0F14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3</w:t>
      </w:r>
      <w:r w:rsidRPr="00E3220E">
        <w:rPr>
          <w:noProof w:val="0"/>
        </w:rPr>
        <w:tab/>
        <w:t xml:space="preserve">Wong, M. L. &amp; Medrano, J. F. Real-time PCR for mRNA quantitation. </w:t>
      </w:r>
      <w:r w:rsidRPr="00E3220E">
        <w:rPr>
          <w:i/>
          <w:noProof w:val="0"/>
        </w:rPr>
        <w:t>Biotechnique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39</w:t>
      </w:r>
      <w:r w:rsidRPr="00E3220E">
        <w:rPr>
          <w:noProof w:val="0"/>
        </w:rPr>
        <w:t xml:space="preserve"> (1), 75-85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5).</w:t>
      </w:r>
    </w:p>
    <w:p w14:paraId="6FCB4C8D" w14:textId="797F2CD5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4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Bustin</w:t>
      </w:r>
      <w:proofErr w:type="spellEnd"/>
      <w:r w:rsidRPr="00E3220E">
        <w:rPr>
          <w:noProof w:val="0"/>
        </w:rPr>
        <w:t xml:space="preserve">, S. A. Absolute quantification of mRNA using real-time reverse transcription polymerase chain reaction assays. </w:t>
      </w:r>
      <w:r w:rsidRPr="00E3220E">
        <w:rPr>
          <w:i/>
          <w:noProof w:val="0"/>
        </w:rPr>
        <w:t>Journal of Molecular Endocrinology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25</w:t>
      </w:r>
      <w:r w:rsidRPr="00E3220E">
        <w:rPr>
          <w:noProof w:val="0"/>
        </w:rPr>
        <w:t xml:space="preserve"> (2), 169-193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0).</w:t>
      </w:r>
    </w:p>
    <w:p w14:paraId="160D53D6" w14:textId="124F35F3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5</w:t>
      </w:r>
      <w:r w:rsidRPr="00E3220E">
        <w:rPr>
          <w:noProof w:val="0"/>
        </w:rPr>
        <w:tab/>
        <w:t xml:space="preserve">Heid, C. A., Stevens, J., </w:t>
      </w:r>
      <w:proofErr w:type="spellStart"/>
      <w:r w:rsidRPr="00E3220E">
        <w:rPr>
          <w:noProof w:val="0"/>
        </w:rPr>
        <w:t>Livak</w:t>
      </w:r>
      <w:proofErr w:type="spellEnd"/>
      <w:r w:rsidRPr="00E3220E">
        <w:rPr>
          <w:noProof w:val="0"/>
        </w:rPr>
        <w:t xml:space="preserve">, K. J. &amp; Williams, P. M. Real time quantitative PCR. </w:t>
      </w:r>
      <w:r w:rsidR="00AE1C3C">
        <w:rPr>
          <w:i/>
          <w:noProof w:val="0"/>
        </w:rPr>
        <w:t>Genome Research</w:t>
      </w:r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6</w:t>
      </w:r>
      <w:r w:rsidRPr="00E3220E">
        <w:rPr>
          <w:noProof w:val="0"/>
        </w:rPr>
        <w:t xml:space="preserve"> (10), 986-994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1996).</w:t>
      </w:r>
    </w:p>
    <w:p w14:paraId="73027536" w14:textId="2A5527C0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6</w:t>
      </w:r>
      <w:r w:rsidRPr="00E3220E">
        <w:rPr>
          <w:noProof w:val="0"/>
        </w:rPr>
        <w:tab/>
        <w:t xml:space="preserve">Rutledge, R. G. &amp; </w:t>
      </w:r>
      <w:proofErr w:type="spellStart"/>
      <w:r w:rsidRPr="00E3220E">
        <w:rPr>
          <w:noProof w:val="0"/>
        </w:rPr>
        <w:t>Côté</w:t>
      </w:r>
      <w:proofErr w:type="spellEnd"/>
      <w:r w:rsidRPr="00E3220E">
        <w:rPr>
          <w:noProof w:val="0"/>
        </w:rPr>
        <w:t xml:space="preserve">, C. Mathematics of quantitative kinetic PCR and the application of standard curves. </w:t>
      </w:r>
      <w:r w:rsidR="00AE1C3C">
        <w:rPr>
          <w:i/>
          <w:noProof w:val="0"/>
        </w:rPr>
        <w:t>Nucleic Acids Research</w:t>
      </w:r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31</w:t>
      </w:r>
      <w:r w:rsidRPr="00E3220E">
        <w:rPr>
          <w:noProof w:val="0"/>
        </w:rPr>
        <w:t xml:space="preserve"> (16), e93-e93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3).</w:t>
      </w:r>
    </w:p>
    <w:p w14:paraId="68B4785D" w14:textId="52683B76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7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Svec</w:t>
      </w:r>
      <w:proofErr w:type="spellEnd"/>
      <w:r w:rsidRPr="00E3220E">
        <w:rPr>
          <w:noProof w:val="0"/>
        </w:rPr>
        <w:t xml:space="preserve">, D., </w:t>
      </w:r>
      <w:proofErr w:type="spellStart"/>
      <w:r w:rsidRPr="00E3220E">
        <w:rPr>
          <w:noProof w:val="0"/>
        </w:rPr>
        <w:t>Tichopad</w:t>
      </w:r>
      <w:proofErr w:type="spellEnd"/>
      <w:r w:rsidRPr="00E3220E">
        <w:rPr>
          <w:noProof w:val="0"/>
        </w:rPr>
        <w:t xml:space="preserve">, A., </w:t>
      </w:r>
      <w:proofErr w:type="spellStart"/>
      <w:r w:rsidRPr="00E3220E">
        <w:rPr>
          <w:noProof w:val="0"/>
        </w:rPr>
        <w:t>Novosadova</w:t>
      </w:r>
      <w:proofErr w:type="spellEnd"/>
      <w:r w:rsidRPr="00E3220E">
        <w:rPr>
          <w:noProof w:val="0"/>
        </w:rPr>
        <w:t xml:space="preserve">, V., </w:t>
      </w:r>
      <w:proofErr w:type="spellStart"/>
      <w:r w:rsidRPr="00E3220E">
        <w:rPr>
          <w:noProof w:val="0"/>
        </w:rPr>
        <w:t>Pfaffl</w:t>
      </w:r>
      <w:proofErr w:type="spellEnd"/>
      <w:r w:rsidRPr="00E3220E">
        <w:rPr>
          <w:noProof w:val="0"/>
        </w:rPr>
        <w:t xml:space="preserve">, M. W. &amp; </w:t>
      </w:r>
      <w:proofErr w:type="spellStart"/>
      <w:r w:rsidRPr="00E3220E">
        <w:rPr>
          <w:noProof w:val="0"/>
        </w:rPr>
        <w:t>Kubista</w:t>
      </w:r>
      <w:proofErr w:type="spellEnd"/>
      <w:r w:rsidRPr="00E3220E">
        <w:rPr>
          <w:noProof w:val="0"/>
        </w:rPr>
        <w:t xml:space="preserve">, M. How good is a PCR efficiency estimate: Recommendations for precise and robust qPCR efficiency </w:t>
      </w:r>
      <w:proofErr w:type="gramStart"/>
      <w:r w:rsidRPr="00E3220E">
        <w:rPr>
          <w:noProof w:val="0"/>
        </w:rPr>
        <w:t>assessments.</w:t>
      </w:r>
      <w:proofErr w:type="gramEnd"/>
      <w:r w:rsidRPr="00E3220E">
        <w:rPr>
          <w:noProof w:val="0"/>
        </w:rPr>
        <w:t xml:space="preserve"> </w:t>
      </w:r>
      <w:r w:rsidRPr="00E3220E">
        <w:rPr>
          <w:i/>
          <w:noProof w:val="0"/>
        </w:rPr>
        <w:t>Biomolecular Detection and Quantification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3</w:t>
      </w:r>
      <w:r w:rsidRPr="00E3220E">
        <w:rPr>
          <w:noProof w:val="0"/>
        </w:rPr>
        <w:t xml:space="preserve"> 9-16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5).</w:t>
      </w:r>
    </w:p>
    <w:p w14:paraId="50608227" w14:textId="2B9DB7DD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8</w:t>
      </w:r>
      <w:r w:rsidRPr="00E3220E">
        <w:rPr>
          <w:noProof w:val="0"/>
        </w:rPr>
        <w:tab/>
        <w:t>Amal, M. N. A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A case of natural co-infection of Tilapia Lake Virus and Aeromonas </w:t>
      </w:r>
      <w:proofErr w:type="spellStart"/>
      <w:r w:rsidRPr="00E3220E">
        <w:rPr>
          <w:noProof w:val="0"/>
        </w:rPr>
        <w:t>veronii</w:t>
      </w:r>
      <w:proofErr w:type="spellEnd"/>
      <w:r w:rsidRPr="00E3220E">
        <w:rPr>
          <w:noProof w:val="0"/>
        </w:rPr>
        <w:t xml:space="preserve"> in a Malaysian red hybrid tilapia (Oreochromis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 xml:space="preserve"> × O. </w:t>
      </w:r>
      <w:proofErr w:type="spellStart"/>
      <w:r w:rsidRPr="00E3220E">
        <w:rPr>
          <w:noProof w:val="0"/>
        </w:rPr>
        <w:t>mossambicus</w:t>
      </w:r>
      <w:proofErr w:type="spellEnd"/>
      <w:r w:rsidRPr="00E3220E">
        <w:rPr>
          <w:noProof w:val="0"/>
        </w:rPr>
        <w:t xml:space="preserve">) farm experiencing high mortality. </w:t>
      </w:r>
      <w:r w:rsidRPr="00E3220E">
        <w:rPr>
          <w:i/>
          <w:noProof w:val="0"/>
        </w:rPr>
        <w:t>Aquaculture (Amsterdam, Netherlands)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85</w:t>
      </w:r>
      <w:r w:rsidRPr="00E3220E">
        <w:rPr>
          <w:noProof w:val="0"/>
        </w:rPr>
        <w:t xml:space="preserve"> 12-16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459C4791" w14:textId="04FD4A61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49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Fathi</w:t>
      </w:r>
      <w:proofErr w:type="spellEnd"/>
      <w:r w:rsidRPr="00E3220E">
        <w:rPr>
          <w:noProof w:val="0"/>
        </w:rPr>
        <w:t>, M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Identification of Tilapia Lake Virus in Egypt in Nile tilapia affected by ‘summer mortality’ syndrome. </w:t>
      </w:r>
      <w:r w:rsidRPr="00E3220E">
        <w:rPr>
          <w:i/>
          <w:noProof w:val="0"/>
        </w:rPr>
        <w:t>Aquaculture (Amsterdam, Netherlands)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73</w:t>
      </w:r>
      <w:r w:rsidRPr="00E3220E">
        <w:rPr>
          <w:noProof w:val="0"/>
        </w:rPr>
        <w:t xml:space="preserve"> 430-432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7).</w:t>
      </w:r>
    </w:p>
    <w:p w14:paraId="18B3290B" w14:textId="6B82725E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0</w:t>
      </w:r>
      <w:r w:rsidRPr="00E3220E">
        <w:rPr>
          <w:noProof w:val="0"/>
        </w:rPr>
        <w:tab/>
        <w:t xml:space="preserve">OIE. </w:t>
      </w:r>
      <w:r w:rsidRPr="00E3220E">
        <w:rPr>
          <w:i/>
          <w:noProof w:val="0"/>
        </w:rPr>
        <w:t>Tilapia Lake Virus disease (</w:t>
      </w:r>
      <w:proofErr w:type="spellStart"/>
      <w:r w:rsidRPr="00E3220E">
        <w:rPr>
          <w:i/>
          <w:noProof w:val="0"/>
        </w:rPr>
        <w:t>TiLV</w:t>
      </w:r>
      <w:proofErr w:type="spellEnd"/>
      <w:r w:rsidRPr="00E3220E">
        <w:rPr>
          <w:i/>
          <w:noProof w:val="0"/>
        </w:rPr>
        <w:t>), Philippines. Immediate Notiﬁcation.</w:t>
      </w:r>
      <w:r w:rsidRPr="00E3220E">
        <w:rPr>
          <w:noProof w:val="0"/>
        </w:rPr>
        <w:t xml:space="preserve"> 2017).</w:t>
      </w:r>
    </w:p>
    <w:p w14:paraId="5F51A20A" w14:textId="5D5AB016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1</w:t>
      </w:r>
      <w:r w:rsidRPr="00E3220E">
        <w:rPr>
          <w:noProof w:val="0"/>
        </w:rPr>
        <w:tab/>
        <w:t xml:space="preserve">OIE. </w:t>
      </w:r>
      <w:r w:rsidRPr="00E3220E">
        <w:rPr>
          <w:i/>
          <w:noProof w:val="0"/>
        </w:rPr>
        <w:t>Tilapia lake virus disease (</w:t>
      </w:r>
      <w:proofErr w:type="spellStart"/>
      <w:r w:rsidRPr="00E3220E">
        <w:rPr>
          <w:i/>
          <w:noProof w:val="0"/>
        </w:rPr>
        <w:t>TiLV</w:t>
      </w:r>
      <w:proofErr w:type="spellEnd"/>
      <w:r w:rsidRPr="00E3220E">
        <w:rPr>
          <w:i/>
          <w:noProof w:val="0"/>
        </w:rPr>
        <w:t>), Malaysia. Immediate Notiﬁcation.</w:t>
      </w:r>
      <w:r w:rsidR="00AE1C3C">
        <w:rPr>
          <w:noProof w:val="0"/>
        </w:rPr>
        <w:t xml:space="preserve"> </w:t>
      </w:r>
      <w:r w:rsidRPr="00E3220E">
        <w:rPr>
          <w:noProof w:val="0"/>
        </w:rPr>
        <w:t>&lt;[</w:t>
      </w:r>
      <w:hyperlink r:id="rId13" w:history="1">
        <w:r w:rsidRPr="00E3220E">
          <w:rPr>
            <w:rStyle w:val="Hyperlink"/>
            <w:noProof w:val="0"/>
            <w:u w:val="none"/>
          </w:rPr>
          <w:t>https://www.oie.int/wahis_2/public/wahid.php/Reviewreport/Review?page_refer=MapFullEventReport&amp;reportid=24809</w:t>
        </w:r>
      </w:hyperlink>
      <w:r w:rsidRPr="00E3220E">
        <w:rPr>
          <w:noProof w:val="0"/>
        </w:rPr>
        <w:t>].&gt; (2017).</w:t>
      </w:r>
    </w:p>
    <w:p w14:paraId="0B658D50" w14:textId="1FACC1B3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2</w:t>
      </w:r>
      <w:r w:rsidRPr="00E3220E">
        <w:rPr>
          <w:noProof w:val="0"/>
        </w:rPr>
        <w:tab/>
        <w:t>Abdullah, A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First detection of tilapia lake virus (</w:t>
      </w:r>
      <w:proofErr w:type="spellStart"/>
      <w:r w:rsidRPr="00E3220E">
        <w:rPr>
          <w:noProof w:val="0"/>
        </w:rPr>
        <w:t>TiLV</w:t>
      </w:r>
      <w:proofErr w:type="spellEnd"/>
      <w:r w:rsidRPr="00E3220E">
        <w:rPr>
          <w:noProof w:val="0"/>
        </w:rPr>
        <w:t>) in wild river carp (</w:t>
      </w:r>
      <w:proofErr w:type="spellStart"/>
      <w:r w:rsidRPr="00E3220E">
        <w:rPr>
          <w:noProof w:val="0"/>
        </w:rPr>
        <w:t>Barbonymus</w:t>
      </w:r>
      <w:proofErr w:type="spellEnd"/>
      <w:r w:rsidRPr="00E3220E">
        <w:rPr>
          <w:noProof w:val="0"/>
        </w:rPr>
        <w:t xml:space="preserve"> </w:t>
      </w:r>
      <w:proofErr w:type="spellStart"/>
      <w:r w:rsidRPr="00E3220E">
        <w:rPr>
          <w:noProof w:val="0"/>
        </w:rPr>
        <w:t>schwanenfeldii</w:t>
      </w:r>
      <w:proofErr w:type="spellEnd"/>
      <w:r w:rsidRPr="00E3220E">
        <w:rPr>
          <w:noProof w:val="0"/>
        </w:rPr>
        <w:t xml:space="preserve">) at </w:t>
      </w:r>
      <w:proofErr w:type="spellStart"/>
      <w:r w:rsidRPr="00E3220E">
        <w:rPr>
          <w:noProof w:val="0"/>
        </w:rPr>
        <w:t>Timah</w:t>
      </w:r>
      <w:proofErr w:type="spellEnd"/>
      <w:r w:rsidRPr="00E3220E">
        <w:rPr>
          <w:noProof w:val="0"/>
        </w:rPr>
        <w:t xml:space="preserve"> </w:t>
      </w:r>
      <w:proofErr w:type="spellStart"/>
      <w:r w:rsidRPr="00E3220E">
        <w:rPr>
          <w:noProof w:val="0"/>
        </w:rPr>
        <w:t>Tasoh</w:t>
      </w:r>
      <w:proofErr w:type="spellEnd"/>
      <w:r w:rsidRPr="00E3220E">
        <w:rPr>
          <w:noProof w:val="0"/>
        </w:rPr>
        <w:t xml:space="preserve"> Lake, Malaysia. </w:t>
      </w:r>
      <w:r w:rsidRPr="00E3220E">
        <w:rPr>
          <w:i/>
          <w:noProof w:val="0"/>
        </w:rPr>
        <w:t>Journal of Fish Diseases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41</w:t>
      </w:r>
      <w:r w:rsidRPr="00E3220E">
        <w:rPr>
          <w:noProof w:val="0"/>
        </w:rPr>
        <w:t xml:space="preserve"> (9), 1459-1462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8).</w:t>
      </w:r>
    </w:p>
    <w:p w14:paraId="38ECAA7E" w14:textId="37B687F0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3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Chomczynski</w:t>
      </w:r>
      <w:proofErr w:type="spellEnd"/>
      <w:r w:rsidRPr="00E3220E">
        <w:rPr>
          <w:noProof w:val="0"/>
        </w:rPr>
        <w:t xml:space="preserve">, P. &amp; </w:t>
      </w:r>
      <w:proofErr w:type="spellStart"/>
      <w:r w:rsidRPr="00E3220E">
        <w:rPr>
          <w:noProof w:val="0"/>
        </w:rPr>
        <w:t>Sacchi</w:t>
      </w:r>
      <w:proofErr w:type="spellEnd"/>
      <w:r w:rsidRPr="00E3220E">
        <w:rPr>
          <w:noProof w:val="0"/>
        </w:rPr>
        <w:t xml:space="preserve">, N. Single-step method of RNA isolation by acid guanidinium thiocyanate-phenol-chloroform extraction. </w:t>
      </w:r>
      <w:r w:rsidR="00AE1C3C">
        <w:rPr>
          <w:i/>
          <w:noProof w:val="0"/>
        </w:rPr>
        <w:t>Analytical Biochemistry</w:t>
      </w:r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162</w:t>
      </w:r>
      <w:r w:rsidRPr="00E3220E">
        <w:rPr>
          <w:noProof w:val="0"/>
        </w:rPr>
        <w:t xml:space="preserve"> (1), 156-159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1987).</w:t>
      </w:r>
    </w:p>
    <w:p w14:paraId="758F5069" w14:textId="3BB5001F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4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Chomczynski</w:t>
      </w:r>
      <w:proofErr w:type="spellEnd"/>
      <w:r w:rsidRPr="00E3220E">
        <w:rPr>
          <w:noProof w:val="0"/>
        </w:rPr>
        <w:t xml:space="preserve">, P. &amp; </w:t>
      </w:r>
      <w:proofErr w:type="spellStart"/>
      <w:r w:rsidRPr="00E3220E">
        <w:rPr>
          <w:noProof w:val="0"/>
        </w:rPr>
        <w:t>Sacchi</w:t>
      </w:r>
      <w:proofErr w:type="spellEnd"/>
      <w:r w:rsidRPr="00E3220E">
        <w:rPr>
          <w:noProof w:val="0"/>
        </w:rPr>
        <w:t xml:space="preserve">, N. The single-step method of RNA isolation by acid guanidinium thiocyanate-phenol-chloroform extraction: twenty-something years on. </w:t>
      </w:r>
      <w:r w:rsidR="00AE1C3C">
        <w:rPr>
          <w:i/>
          <w:noProof w:val="0"/>
        </w:rPr>
        <w:t>Nature Protocols</w:t>
      </w:r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1</w:t>
      </w:r>
      <w:r w:rsidRPr="00E3220E">
        <w:rPr>
          <w:noProof w:val="0"/>
        </w:rPr>
        <w:t xml:space="preserve"> (2), 581-585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6).</w:t>
      </w:r>
    </w:p>
    <w:p w14:paraId="58ACD1D7" w14:textId="4B4E00F5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5</w:t>
      </w:r>
      <w:r w:rsidRPr="00E3220E">
        <w:rPr>
          <w:noProof w:val="0"/>
        </w:rPr>
        <w:tab/>
        <w:t>Del-</w:t>
      </w:r>
      <w:proofErr w:type="spellStart"/>
      <w:r w:rsidRPr="00E3220E">
        <w:rPr>
          <w:noProof w:val="0"/>
        </w:rPr>
        <w:t>Pozo</w:t>
      </w:r>
      <w:proofErr w:type="spellEnd"/>
      <w:r w:rsidRPr="00E3220E">
        <w:rPr>
          <w:noProof w:val="0"/>
        </w:rPr>
        <w:t>, J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Syncytial Hepatitis of Tilapia </w:t>
      </w:r>
      <w:proofErr w:type="gramStart"/>
      <w:r w:rsidRPr="00E3220E">
        <w:rPr>
          <w:noProof w:val="0"/>
        </w:rPr>
        <w:t>( Oreochromis</w:t>
      </w:r>
      <w:proofErr w:type="gramEnd"/>
      <w:r w:rsidRPr="00E3220E">
        <w:rPr>
          <w:noProof w:val="0"/>
        </w:rPr>
        <w:t xml:space="preserve"> </w:t>
      </w:r>
      <w:proofErr w:type="spellStart"/>
      <w:r w:rsidRPr="00E3220E">
        <w:rPr>
          <w:noProof w:val="0"/>
        </w:rPr>
        <w:t>niloticus</w:t>
      </w:r>
      <w:proofErr w:type="spellEnd"/>
      <w:r w:rsidRPr="00E3220E">
        <w:rPr>
          <w:noProof w:val="0"/>
        </w:rPr>
        <w:t xml:space="preserve"> L.) is Associated With </w:t>
      </w:r>
      <w:proofErr w:type="spellStart"/>
      <w:r w:rsidRPr="00E3220E">
        <w:rPr>
          <w:noProof w:val="0"/>
        </w:rPr>
        <w:t>Orthomyxovirus</w:t>
      </w:r>
      <w:proofErr w:type="spellEnd"/>
      <w:r w:rsidRPr="00E3220E">
        <w:rPr>
          <w:noProof w:val="0"/>
        </w:rPr>
        <w:t xml:space="preserve">-Like Virions in Hepatocytes. </w:t>
      </w:r>
      <w:r w:rsidRPr="00E3220E">
        <w:rPr>
          <w:i/>
          <w:noProof w:val="0"/>
        </w:rPr>
        <w:t>Veterinary Pathology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54</w:t>
      </w:r>
      <w:r w:rsidRPr="00E3220E">
        <w:rPr>
          <w:noProof w:val="0"/>
        </w:rPr>
        <w:t xml:space="preserve"> (1), 164-170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7).</w:t>
      </w:r>
    </w:p>
    <w:p w14:paraId="4F66E358" w14:textId="0D062911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6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Bustin</w:t>
      </w:r>
      <w:proofErr w:type="spellEnd"/>
      <w:r w:rsidRPr="00E3220E">
        <w:rPr>
          <w:noProof w:val="0"/>
        </w:rPr>
        <w:t>, S. A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The MIQE guidelines: minimum information for publication of quantitative real-time PCR experiments. </w:t>
      </w:r>
      <w:r w:rsidRPr="00E3220E">
        <w:rPr>
          <w:i/>
          <w:noProof w:val="0"/>
        </w:rPr>
        <w:t>Clinical Chemistry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55</w:t>
      </w:r>
      <w:r w:rsidRPr="00E3220E">
        <w:rPr>
          <w:noProof w:val="0"/>
        </w:rPr>
        <w:t xml:space="preserve"> (4), 611-622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9).</w:t>
      </w:r>
    </w:p>
    <w:p w14:paraId="37EC29E9" w14:textId="127231D5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7</w:t>
      </w:r>
      <w:r w:rsidRPr="00E3220E">
        <w:rPr>
          <w:noProof w:val="0"/>
        </w:rPr>
        <w:tab/>
        <w:t xml:space="preserve">Purcell, M. K., Getchell, R. G., McClure, C. A. &amp; Garver, K. A. Quantitative polymerase chain reaction (PCR) for detection of aquatic animal pathogens in a diagnostic laboratory setting. </w:t>
      </w:r>
      <w:r w:rsidRPr="00E3220E">
        <w:rPr>
          <w:i/>
          <w:noProof w:val="0"/>
        </w:rPr>
        <w:t>Journal of Aquatic Animal Health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23</w:t>
      </w:r>
      <w:r w:rsidRPr="00E3220E">
        <w:rPr>
          <w:noProof w:val="0"/>
        </w:rPr>
        <w:t xml:space="preserve"> (3), 148-161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1).</w:t>
      </w:r>
    </w:p>
    <w:p w14:paraId="5D9A2D93" w14:textId="33D60227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t>58</w:t>
      </w:r>
      <w:r w:rsidRPr="00E3220E">
        <w:rPr>
          <w:noProof w:val="0"/>
        </w:rPr>
        <w:tab/>
        <w:t xml:space="preserve">Simpson, D. A., Feeney, S., Boyle, C. &amp; Stitt, A. W. Retinal VEGF mRNA measured by SYBR green I fluorescence: A versatile approach to quantitative PCR. </w:t>
      </w:r>
      <w:r w:rsidR="00AE1C3C">
        <w:rPr>
          <w:i/>
          <w:noProof w:val="0"/>
        </w:rPr>
        <w:t>Molecular Vision</w:t>
      </w:r>
      <w:r w:rsidRPr="00E3220E">
        <w:rPr>
          <w:i/>
          <w:noProof w:val="0"/>
        </w:rPr>
        <w:t>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6</w:t>
      </w:r>
      <w:r w:rsidRPr="00E3220E">
        <w:rPr>
          <w:noProof w:val="0"/>
        </w:rPr>
        <w:t xml:space="preserve"> 178-183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00).</w:t>
      </w:r>
    </w:p>
    <w:p w14:paraId="50A32E45" w14:textId="55881B6E" w:rsidR="005D1367" w:rsidRPr="00E3220E" w:rsidRDefault="005D1367" w:rsidP="00E3220E">
      <w:pPr>
        <w:pStyle w:val="EndNoteBibliography"/>
        <w:widowControl/>
        <w:jc w:val="left"/>
        <w:rPr>
          <w:noProof w:val="0"/>
        </w:rPr>
      </w:pPr>
      <w:r w:rsidRPr="00E3220E">
        <w:rPr>
          <w:noProof w:val="0"/>
        </w:rPr>
        <w:lastRenderedPageBreak/>
        <w:t>59</w:t>
      </w:r>
      <w:r w:rsidRPr="00E3220E">
        <w:rPr>
          <w:noProof w:val="0"/>
        </w:rPr>
        <w:tab/>
      </w:r>
      <w:proofErr w:type="spellStart"/>
      <w:r w:rsidRPr="00E3220E">
        <w:rPr>
          <w:noProof w:val="0"/>
        </w:rPr>
        <w:t>Kibenge</w:t>
      </w:r>
      <w:proofErr w:type="spellEnd"/>
      <w:r w:rsidRPr="00E3220E">
        <w:rPr>
          <w:noProof w:val="0"/>
        </w:rPr>
        <w:t>, M. J.</w:t>
      </w:r>
      <w:r w:rsidR="00E3220E" w:rsidRPr="00E3220E">
        <w:rPr>
          <w:i/>
          <w:noProof w:val="0"/>
        </w:rPr>
        <w:t xml:space="preserve"> et al.</w:t>
      </w:r>
      <w:r w:rsidRPr="00E3220E">
        <w:rPr>
          <w:noProof w:val="0"/>
        </w:rPr>
        <w:t xml:space="preserve"> Discovery of variant infectious salmon </w:t>
      </w:r>
      <w:proofErr w:type="spellStart"/>
      <w:r w:rsidRPr="00E3220E">
        <w:rPr>
          <w:noProof w:val="0"/>
        </w:rPr>
        <w:t>anaemia</w:t>
      </w:r>
      <w:proofErr w:type="spellEnd"/>
      <w:r w:rsidRPr="00E3220E">
        <w:rPr>
          <w:noProof w:val="0"/>
        </w:rPr>
        <w:t xml:space="preserve"> virus (ISAV) of European genotype in British Columbia, Canada. </w:t>
      </w:r>
      <w:r w:rsidRPr="00E3220E">
        <w:rPr>
          <w:i/>
          <w:noProof w:val="0"/>
        </w:rPr>
        <w:t>Virology Journal.</w:t>
      </w:r>
      <w:r w:rsidRPr="00E3220E">
        <w:rPr>
          <w:noProof w:val="0"/>
        </w:rPr>
        <w:t xml:space="preserve"> </w:t>
      </w:r>
      <w:r w:rsidRPr="00E3220E">
        <w:rPr>
          <w:b/>
          <w:noProof w:val="0"/>
        </w:rPr>
        <w:t>13</w:t>
      </w:r>
      <w:r w:rsidRPr="00E3220E">
        <w:rPr>
          <w:noProof w:val="0"/>
        </w:rPr>
        <w:t xml:space="preserve"> 3</w:t>
      </w:r>
      <w:r w:rsidR="00AE1C3C">
        <w:rPr>
          <w:noProof w:val="0"/>
        </w:rPr>
        <w:t xml:space="preserve"> (</w:t>
      </w:r>
      <w:r w:rsidRPr="00E3220E">
        <w:rPr>
          <w:noProof w:val="0"/>
        </w:rPr>
        <w:t>2016).</w:t>
      </w:r>
    </w:p>
    <w:p w14:paraId="07C82A65" w14:textId="0931A568" w:rsidR="000E3529" w:rsidRPr="00E3220E" w:rsidRDefault="00954C8F" w:rsidP="00E3220E">
      <w:pPr>
        <w:widowControl/>
        <w:jc w:val="left"/>
        <w:rPr>
          <w:b/>
          <w:color w:val="808080"/>
          <w:lang w:bidi="th-TH"/>
        </w:rPr>
      </w:pPr>
      <w:r w:rsidRPr="00E3220E">
        <w:rPr>
          <w:b/>
          <w:color w:val="808080"/>
          <w:lang w:bidi="th-TH"/>
        </w:rPr>
        <w:fldChar w:fldCharType="end"/>
      </w:r>
      <w:bookmarkStart w:id="0" w:name="_GoBack"/>
      <w:bookmarkEnd w:id="0"/>
    </w:p>
    <w:sectPr w:rsidR="000E3529" w:rsidRPr="00E3220E" w:rsidSect="00E3220E">
      <w:headerReference w:type="default" r:id="rId14"/>
      <w:footerReference w:type="default" r:id="rId15"/>
      <w:headerReference w:type="first" r:id="rId16"/>
      <w:footerReference w:type="first" r:id="rId17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CCFE30" w14:textId="77777777" w:rsidR="00223CBD" w:rsidRDefault="00223CBD" w:rsidP="00621C4E">
      <w:r>
        <w:separator/>
      </w:r>
    </w:p>
  </w:endnote>
  <w:endnote w:type="continuationSeparator" w:id="0">
    <w:p w14:paraId="7BCE1347" w14:textId="77777777" w:rsidR="00223CBD" w:rsidRDefault="00223CB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H Sarabun New">
    <w:altName w:val="Browallia New"/>
    <w:charset w:val="00"/>
    <w:family w:val="swiss"/>
    <w:pitch w:val="variable"/>
    <w:sig w:usb0="A100006F" w:usb1="5000205A" w:usb2="00000000" w:usb3="00000000" w:csb0="00010183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MTSY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7381328"/>
      <w:docPartObj>
        <w:docPartGallery w:val="Page Numbers (Bottom of Page)"/>
        <w:docPartUnique/>
      </w:docPartObj>
    </w:sdtPr>
    <w:sdtContent>
      <w:sdt>
        <w:sdtPr>
          <w:id w:val="98381352"/>
          <w:docPartObj>
            <w:docPartGallery w:val="Page Numbers (Top of Page)"/>
            <w:docPartUnique/>
          </w:docPartObj>
        </w:sdtPr>
        <w:sdtContent>
          <w:p w14:paraId="7D6DBA84" w14:textId="1760DF7D" w:rsidR="00303116" w:rsidRDefault="00303116">
            <w:pPr>
              <w:pStyle w:val="Footer"/>
            </w:pPr>
            <w:r>
              <w:t xml:space="preserve">Page </w:t>
            </w:r>
            <w:r>
              <w:rPr>
                <w:b/>
              </w:rPr>
              <w:fldChar w:fldCharType="begin"/>
            </w:r>
            <w:r>
              <w:rPr>
                <w:b/>
              </w:rPr>
              <w:instrText xml:space="preserve"> PAGE </w:instrText>
            </w:r>
            <w:r>
              <w:rPr>
                <w:b/>
              </w:rPr>
              <w:fldChar w:fldCharType="separate"/>
            </w:r>
            <w:r>
              <w:rPr>
                <w:b/>
                <w:noProof/>
              </w:rPr>
              <w:t>17</w:t>
            </w:r>
            <w:r>
              <w:rPr>
                <w:b/>
              </w:rPr>
              <w:fldChar w:fldCharType="end"/>
            </w:r>
            <w:r>
              <w:t xml:space="preserve"> of </w:t>
            </w:r>
            <w:r>
              <w:rPr>
                <w:b/>
              </w:rPr>
              <w:fldChar w:fldCharType="begin"/>
            </w:r>
            <w:r>
              <w:rPr>
                <w:b/>
              </w:rPr>
              <w:instrText xml:space="preserve"> NUMPAGES  </w:instrText>
            </w:r>
            <w:r>
              <w:rPr>
                <w:b/>
              </w:rPr>
              <w:fldChar w:fldCharType="separate"/>
            </w:r>
            <w:r>
              <w:rPr>
                <w:b/>
                <w:noProof/>
              </w:rPr>
              <w:t>21</w:t>
            </w:r>
            <w:r>
              <w:rPr>
                <w:b/>
              </w:rPr>
              <w:fldChar w:fldCharType="end"/>
            </w:r>
          </w:p>
        </w:sdtContent>
      </w:sdt>
    </w:sdtContent>
  </w:sdt>
  <w:p w14:paraId="39947363" w14:textId="71AB2B06" w:rsidR="00303116" w:rsidRPr="00494F77" w:rsidRDefault="00303116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510834387"/>
      <w:docPartObj>
        <w:docPartGallery w:val="Page Numbers (Bottom of Page)"/>
        <w:docPartUnique/>
      </w:docPartObj>
    </w:sdtPr>
    <w:sdtContent>
      <w:sdt>
        <w:sdtPr>
          <w:id w:val="-1678493997"/>
          <w:docPartObj>
            <w:docPartGallery w:val="Page Numbers (Top of Page)"/>
            <w:docPartUnique/>
          </w:docPartObj>
        </w:sdtPr>
        <w:sdtContent>
          <w:p w14:paraId="4A873D35" w14:textId="6784E80D" w:rsidR="00303116" w:rsidRDefault="00303116">
            <w:pPr>
              <w:pStyle w:val="Footer"/>
            </w:pPr>
            <w:r>
              <w:t xml:space="preserve">Page </w:t>
            </w:r>
            <w:r>
              <w:rPr>
                <w:b/>
              </w:rPr>
              <w:fldChar w:fldCharType="begin"/>
            </w:r>
            <w:r>
              <w:rPr>
                <w:b/>
              </w:rPr>
              <w:instrText xml:space="preserve"> PAGE </w:instrText>
            </w:r>
            <w:r>
              <w:rPr>
                <w:b/>
              </w:rPr>
              <w:fldChar w:fldCharType="separate"/>
            </w:r>
            <w:r>
              <w:rPr>
                <w:b/>
                <w:noProof/>
              </w:rPr>
              <w:t>1</w:t>
            </w:r>
            <w:r>
              <w:rPr>
                <w:b/>
              </w:rPr>
              <w:fldChar w:fldCharType="end"/>
            </w:r>
            <w:r>
              <w:t xml:space="preserve"> of </w:t>
            </w:r>
            <w:r>
              <w:rPr>
                <w:b/>
              </w:rPr>
              <w:fldChar w:fldCharType="begin"/>
            </w:r>
            <w:r>
              <w:rPr>
                <w:b/>
              </w:rPr>
              <w:instrText xml:space="preserve"> NUMPAGES  </w:instrText>
            </w:r>
            <w:r>
              <w:rPr>
                <w:b/>
              </w:rPr>
              <w:fldChar w:fldCharType="separate"/>
            </w:r>
            <w:r>
              <w:rPr>
                <w:b/>
                <w:noProof/>
              </w:rPr>
              <w:t>21</w:t>
            </w:r>
            <w:r>
              <w:rPr>
                <w:b/>
              </w:rPr>
              <w:fldChar w:fldCharType="end"/>
            </w:r>
          </w:p>
        </w:sdtContent>
      </w:sdt>
    </w:sdtContent>
  </w:sdt>
  <w:p w14:paraId="09BABCDF" w14:textId="471D66B8" w:rsidR="00303116" w:rsidRDefault="00303116" w:rsidP="003108E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CD0D03" w14:textId="77777777" w:rsidR="00223CBD" w:rsidRDefault="00223CBD" w:rsidP="00621C4E">
      <w:r>
        <w:separator/>
      </w:r>
    </w:p>
  </w:footnote>
  <w:footnote w:type="continuationSeparator" w:id="0">
    <w:p w14:paraId="112D29E7" w14:textId="77777777" w:rsidR="00223CBD" w:rsidRDefault="00223CB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303116" w:rsidRPr="006F06E4" w:rsidRDefault="00303116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2A56431" w:rsidR="00303116" w:rsidRPr="006F06E4" w:rsidRDefault="00303116" w:rsidP="006F06E4">
    <w:pPr>
      <w:pStyle w:val="Header"/>
      <w:jc w:val="right"/>
      <w:rPr>
        <w:b/>
        <w:color w:val="1F497D"/>
        <w:sz w:val="32"/>
        <w:szCs w:val="32"/>
      </w:rPr>
    </w:pPr>
    <w:r>
      <w:rPr>
        <w:b/>
        <w:noProof/>
        <w:color w:val="1F497D"/>
        <w:sz w:val="32"/>
        <w:szCs w:val="32"/>
        <w:lang w:val="en-GB" w:eastAsia="en-GB"/>
      </w:rPr>
      <w:drawing>
        <wp:anchor distT="0" distB="0" distL="114300" distR="114300" simplePos="0" relativeHeight="251671040" behindDoc="1" locked="0" layoutInCell="1" allowOverlap="1" wp14:anchorId="4072EC3F" wp14:editId="7AE1AA44">
          <wp:simplePos x="0" y="0"/>
          <wp:positionH relativeFrom="margin">
            <wp:align>left</wp:align>
          </wp:positionH>
          <wp:positionV relativeFrom="paragraph">
            <wp:posOffset>-428625</wp:posOffset>
          </wp:positionV>
          <wp:extent cx="2843586" cy="934085"/>
          <wp:effectExtent l="0" t="0" r="0" b="0"/>
          <wp:wrapNone/>
          <wp:docPr id="1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etterhead_new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2843586" cy="9340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4FA82084"/>
    <w:multiLevelType w:val="multilevel"/>
    <w:tmpl w:val="4B78C72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 w:val="0"/>
        <w:i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15"/>
  </w:num>
  <w:num w:numId="5">
    <w:abstractNumId w:val="7"/>
  </w:num>
  <w:num w:numId="6">
    <w:abstractNumId w:val="14"/>
  </w:num>
  <w:num w:numId="7">
    <w:abstractNumId w:val="0"/>
  </w:num>
  <w:num w:numId="8">
    <w:abstractNumId w:val="8"/>
  </w:num>
  <w:num w:numId="9">
    <w:abstractNumId w:val="9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0"/>
  </w:num>
  <w:num w:numId="16">
    <w:abstractNumId w:val="6"/>
  </w:num>
  <w:num w:numId="17">
    <w:abstractNumId w:val="19"/>
  </w:num>
  <w:num w:numId="18">
    <w:abstractNumId w:val="11"/>
  </w:num>
  <w:num w:numId="19">
    <w:abstractNumId w:val="22"/>
  </w:num>
  <w:num w:numId="20">
    <w:abstractNumId w:val="2"/>
  </w:num>
  <w:num w:numId="21">
    <w:abstractNumId w:val="23"/>
  </w:num>
  <w:num w:numId="22">
    <w:abstractNumId w:val="21"/>
  </w:num>
  <w:num w:numId="23">
    <w:abstractNumId w:val="12"/>
  </w:num>
  <w:num w:numId="24">
    <w:abstractNumId w:val="25"/>
  </w:num>
  <w:num w:numId="25">
    <w:abstractNumId w:val="5"/>
  </w:num>
  <w:num w:numId="26">
    <w:abstractNumId w:val="1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-1 Copy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df52sah2t0thetfrjpetrqrpr22xtwd2tz&quot;&gt;aquaculture&lt;record-ids&gt;&lt;item&gt;1&lt;/item&gt;&lt;item&gt;2&lt;/item&gt;&lt;item&gt;3&lt;/item&gt;&lt;item&gt;5&lt;/item&gt;&lt;item&gt;6&lt;/item&gt;&lt;item&gt;7&lt;/item&gt;&lt;item&gt;8&lt;/item&gt;&lt;item&gt;9&lt;/item&gt;&lt;item&gt;13&lt;/item&gt;&lt;item&gt;23&lt;/item&gt;&lt;item&gt;33&lt;/item&gt;&lt;item&gt;43&lt;/item&gt;&lt;item&gt;46&lt;/item&gt;&lt;item&gt;50&lt;/item&gt;&lt;item&gt;57&lt;/item&gt;&lt;item&gt;66&lt;/item&gt;&lt;item&gt;167&lt;/item&gt;&lt;item&gt;168&lt;/item&gt;&lt;item&gt;172&lt;/item&gt;&lt;item&gt;179&lt;/item&gt;&lt;item&gt;195&lt;/item&gt;&lt;item&gt;205&lt;/item&gt;&lt;item&gt;206&lt;/item&gt;&lt;item&gt;207&lt;/item&gt;&lt;item&gt;212&lt;/item&gt;&lt;item&gt;236&lt;/item&gt;&lt;item&gt;243&lt;/item&gt;&lt;item&gt;244&lt;/item&gt;&lt;item&gt;249&lt;/item&gt;&lt;item&gt;263&lt;/item&gt;&lt;item&gt;267&lt;/item&gt;&lt;item&gt;300&lt;/item&gt;&lt;item&gt;304&lt;/item&gt;&lt;item&gt;309&lt;/item&gt;&lt;item&gt;311&lt;/item&gt;&lt;item&gt;312&lt;/item&gt;&lt;item&gt;507&lt;/item&gt;&lt;item&gt;508&lt;/item&gt;&lt;item&gt;509&lt;/item&gt;&lt;item&gt;511&lt;/item&gt;&lt;item&gt;512&lt;/item&gt;&lt;item&gt;513&lt;/item&gt;&lt;item&gt;514&lt;/item&gt;&lt;item&gt;515&lt;/item&gt;&lt;item&gt;516&lt;/item&gt;&lt;item&gt;519&lt;/item&gt;&lt;item&gt;520&lt;/item&gt;&lt;item&gt;521&lt;/item&gt;&lt;item&gt;525&lt;/item&gt;&lt;item&gt;526&lt;/item&gt;&lt;/record-ids&gt;&lt;/item&gt;&lt;/Libraries&gt;"/>
  </w:docVars>
  <w:rsids>
    <w:rsidRoot w:val="00EE705F"/>
    <w:rsid w:val="00001169"/>
    <w:rsid w:val="00001806"/>
    <w:rsid w:val="00001E6B"/>
    <w:rsid w:val="000020D4"/>
    <w:rsid w:val="000049E3"/>
    <w:rsid w:val="00005815"/>
    <w:rsid w:val="00006480"/>
    <w:rsid w:val="00007122"/>
    <w:rsid w:val="00007DBC"/>
    <w:rsid w:val="00007EA1"/>
    <w:rsid w:val="000100F0"/>
    <w:rsid w:val="0001100B"/>
    <w:rsid w:val="00012252"/>
    <w:rsid w:val="000129B2"/>
    <w:rsid w:val="00012FF9"/>
    <w:rsid w:val="0001389C"/>
    <w:rsid w:val="00014314"/>
    <w:rsid w:val="0001603C"/>
    <w:rsid w:val="00020CE3"/>
    <w:rsid w:val="000211AA"/>
    <w:rsid w:val="00021434"/>
    <w:rsid w:val="00021774"/>
    <w:rsid w:val="00021DF3"/>
    <w:rsid w:val="00023869"/>
    <w:rsid w:val="00024598"/>
    <w:rsid w:val="00026CB5"/>
    <w:rsid w:val="00026DD4"/>
    <w:rsid w:val="00027880"/>
    <w:rsid w:val="000279B0"/>
    <w:rsid w:val="00027E3A"/>
    <w:rsid w:val="00032769"/>
    <w:rsid w:val="0003311E"/>
    <w:rsid w:val="0003670A"/>
    <w:rsid w:val="00036E7C"/>
    <w:rsid w:val="00037B58"/>
    <w:rsid w:val="000425BB"/>
    <w:rsid w:val="00051B73"/>
    <w:rsid w:val="0005468A"/>
    <w:rsid w:val="000560DE"/>
    <w:rsid w:val="00057200"/>
    <w:rsid w:val="00060ABE"/>
    <w:rsid w:val="00061A50"/>
    <w:rsid w:val="0006361B"/>
    <w:rsid w:val="00064104"/>
    <w:rsid w:val="00064958"/>
    <w:rsid w:val="000652E3"/>
    <w:rsid w:val="00066025"/>
    <w:rsid w:val="00067A8F"/>
    <w:rsid w:val="000701D1"/>
    <w:rsid w:val="0007103E"/>
    <w:rsid w:val="00073D19"/>
    <w:rsid w:val="000757C5"/>
    <w:rsid w:val="000759F1"/>
    <w:rsid w:val="00080A20"/>
    <w:rsid w:val="00082796"/>
    <w:rsid w:val="00082DF4"/>
    <w:rsid w:val="00085634"/>
    <w:rsid w:val="00086FF5"/>
    <w:rsid w:val="00087C0A"/>
    <w:rsid w:val="0009041D"/>
    <w:rsid w:val="000920F8"/>
    <w:rsid w:val="00093BC4"/>
    <w:rsid w:val="000943E6"/>
    <w:rsid w:val="00096870"/>
    <w:rsid w:val="00097929"/>
    <w:rsid w:val="000A1E80"/>
    <w:rsid w:val="000A3B70"/>
    <w:rsid w:val="000A5153"/>
    <w:rsid w:val="000B10AE"/>
    <w:rsid w:val="000B30BF"/>
    <w:rsid w:val="000B566B"/>
    <w:rsid w:val="000B662E"/>
    <w:rsid w:val="000B7294"/>
    <w:rsid w:val="000B75D0"/>
    <w:rsid w:val="000C1CF8"/>
    <w:rsid w:val="000C49CF"/>
    <w:rsid w:val="000C521C"/>
    <w:rsid w:val="000C52E9"/>
    <w:rsid w:val="000C5CDC"/>
    <w:rsid w:val="000C6376"/>
    <w:rsid w:val="000C65DC"/>
    <w:rsid w:val="000C66F3"/>
    <w:rsid w:val="000C6900"/>
    <w:rsid w:val="000C7E06"/>
    <w:rsid w:val="000D2F8C"/>
    <w:rsid w:val="000D31E8"/>
    <w:rsid w:val="000D76E4"/>
    <w:rsid w:val="000E3529"/>
    <w:rsid w:val="000E3816"/>
    <w:rsid w:val="000E4F77"/>
    <w:rsid w:val="000F1644"/>
    <w:rsid w:val="000F265C"/>
    <w:rsid w:val="000F3AFA"/>
    <w:rsid w:val="000F5712"/>
    <w:rsid w:val="000F6611"/>
    <w:rsid w:val="000F7E22"/>
    <w:rsid w:val="001012B1"/>
    <w:rsid w:val="00101B5B"/>
    <w:rsid w:val="00105050"/>
    <w:rsid w:val="001104F3"/>
    <w:rsid w:val="00110663"/>
    <w:rsid w:val="00112E6B"/>
    <w:rsid w:val="00112EEB"/>
    <w:rsid w:val="001173FF"/>
    <w:rsid w:val="00120145"/>
    <w:rsid w:val="00120BA0"/>
    <w:rsid w:val="0012563A"/>
    <w:rsid w:val="00125D48"/>
    <w:rsid w:val="001264DE"/>
    <w:rsid w:val="0012650E"/>
    <w:rsid w:val="001313A7"/>
    <w:rsid w:val="00131D60"/>
    <w:rsid w:val="0013276F"/>
    <w:rsid w:val="0013392A"/>
    <w:rsid w:val="0013621E"/>
    <w:rsid w:val="0013642E"/>
    <w:rsid w:val="00136AEF"/>
    <w:rsid w:val="00141E4B"/>
    <w:rsid w:val="00142EFE"/>
    <w:rsid w:val="001464F8"/>
    <w:rsid w:val="001469AC"/>
    <w:rsid w:val="00147936"/>
    <w:rsid w:val="00152A23"/>
    <w:rsid w:val="0015536E"/>
    <w:rsid w:val="00160210"/>
    <w:rsid w:val="00162A18"/>
    <w:rsid w:val="00162CB7"/>
    <w:rsid w:val="00163F7D"/>
    <w:rsid w:val="00164ADE"/>
    <w:rsid w:val="001665C9"/>
    <w:rsid w:val="00166F32"/>
    <w:rsid w:val="00171E5B"/>
    <w:rsid w:val="00171F94"/>
    <w:rsid w:val="00175D4E"/>
    <w:rsid w:val="0017668A"/>
    <w:rsid w:val="001766FE"/>
    <w:rsid w:val="001771E7"/>
    <w:rsid w:val="00182225"/>
    <w:rsid w:val="00186BDC"/>
    <w:rsid w:val="0019098A"/>
    <w:rsid w:val="001911FF"/>
    <w:rsid w:val="00192006"/>
    <w:rsid w:val="00192D31"/>
    <w:rsid w:val="00193180"/>
    <w:rsid w:val="0019391A"/>
    <w:rsid w:val="00196792"/>
    <w:rsid w:val="001A34C1"/>
    <w:rsid w:val="001B09D1"/>
    <w:rsid w:val="001B0FF2"/>
    <w:rsid w:val="001B1519"/>
    <w:rsid w:val="001B2E2D"/>
    <w:rsid w:val="001B5CD2"/>
    <w:rsid w:val="001C0BEE"/>
    <w:rsid w:val="001C1239"/>
    <w:rsid w:val="001C1E49"/>
    <w:rsid w:val="001C27C1"/>
    <w:rsid w:val="001C2A98"/>
    <w:rsid w:val="001C4D95"/>
    <w:rsid w:val="001D0651"/>
    <w:rsid w:val="001D3D7D"/>
    <w:rsid w:val="001D3FFF"/>
    <w:rsid w:val="001D625F"/>
    <w:rsid w:val="001D68A4"/>
    <w:rsid w:val="001D7576"/>
    <w:rsid w:val="001E0E3F"/>
    <w:rsid w:val="001E14A0"/>
    <w:rsid w:val="001E6EF4"/>
    <w:rsid w:val="001E7376"/>
    <w:rsid w:val="001F225C"/>
    <w:rsid w:val="001F5971"/>
    <w:rsid w:val="00201CFA"/>
    <w:rsid w:val="00201EC0"/>
    <w:rsid w:val="0020220D"/>
    <w:rsid w:val="00202448"/>
    <w:rsid w:val="00202D15"/>
    <w:rsid w:val="00204750"/>
    <w:rsid w:val="00205B3F"/>
    <w:rsid w:val="0021161B"/>
    <w:rsid w:val="00211678"/>
    <w:rsid w:val="00212EAE"/>
    <w:rsid w:val="00212F45"/>
    <w:rsid w:val="00214646"/>
    <w:rsid w:val="00214BEE"/>
    <w:rsid w:val="00220099"/>
    <w:rsid w:val="002205B8"/>
    <w:rsid w:val="002237FD"/>
    <w:rsid w:val="00223CBD"/>
    <w:rsid w:val="00225720"/>
    <w:rsid w:val="002259E5"/>
    <w:rsid w:val="00225BA7"/>
    <w:rsid w:val="00226140"/>
    <w:rsid w:val="0022689F"/>
    <w:rsid w:val="002274F3"/>
    <w:rsid w:val="0023094C"/>
    <w:rsid w:val="002338B5"/>
    <w:rsid w:val="00234BE3"/>
    <w:rsid w:val="002350FB"/>
    <w:rsid w:val="00235A90"/>
    <w:rsid w:val="00240CA3"/>
    <w:rsid w:val="00241E48"/>
    <w:rsid w:val="0024214E"/>
    <w:rsid w:val="00242623"/>
    <w:rsid w:val="00245C03"/>
    <w:rsid w:val="00247E6E"/>
    <w:rsid w:val="00250558"/>
    <w:rsid w:val="002540EB"/>
    <w:rsid w:val="00260341"/>
    <w:rsid w:val="002605D1"/>
    <w:rsid w:val="00260652"/>
    <w:rsid w:val="00261F25"/>
    <w:rsid w:val="002648A9"/>
    <w:rsid w:val="0026536F"/>
    <w:rsid w:val="00265523"/>
    <w:rsid w:val="0026553C"/>
    <w:rsid w:val="00267DD5"/>
    <w:rsid w:val="00267DE8"/>
    <w:rsid w:val="00273F98"/>
    <w:rsid w:val="00274A0A"/>
    <w:rsid w:val="0027626F"/>
    <w:rsid w:val="00277593"/>
    <w:rsid w:val="00280909"/>
    <w:rsid w:val="00280918"/>
    <w:rsid w:val="00282AF6"/>
    <w:rsid w:val="0028564D"/>
    <w:rsid w:val="0028596A"/>
    <w:rsid w:val="00286C7A"/>
    <w:rsid w:val="00287085"/>
    <w:rsid w:val="002909C5"/>
    <w:rsid w:val="00290AF9"/>
    <w:rsid w:val="0029387D"/>
    <w:rsid w:val="002947F7"/>
    <w:rsid w:val="002952AB"/>
    <w:rsid w:val="002967CF"/>
    <w:rsid w:val="002969E2"/>
    <w:rsid w:val="00296C3B"/>
    <w:rsid w:val="00297788"/>
    <w:rsid w:val="002A3285"/>
    <w:rsid w:val="002A484B"/>
    <w:rsid w:val="002A63D2"/>
    <w:rsid w:val="002A64A6"/>
    <w:rsid w:val="002B3301"/>
    <w:rsid w:val="002B6C70"/>
    <w:rsid w:val="002C39DC"/>
    <w:rsid w:val="002C47D4"/>
    <w:rsid w:val="002C5A0A"/>
    <w:rsid w:val="002D0F38"/>
    <w:rsid w:val="002D30E0"/>
    <w:rsid w:val="002D7156"/>
    <w:rsid w:val="002D77E3"/>
    <w:rsid w:val="002E1126"/>
    <w:rsid w:val="002E7C21"/>
    <w:rsid w:val="002F0BAA"/>
    <w:rsid w:val="002F2859"/>
    <w:rsid w:val="002F4D6C"/>
    <w:rsid w:val="002F6E3C"/>
    <w:rsid w:val="0030117D"/>
    <w:rsid w:val="00301F30"/>
    <w:rsid w:val="00302A1B"/>
    <w:rsid w:val="00303116"/>
    <w:rsid w:val="003038FD"/>
    <w:rsid w:val="00303C87"/>
    <w:rsid w:val="00303CEF"/>
    <w:rsid w:val="00305716"/>
    <w:rsid w:val="003108E5"/>
    <w:rsid w:val="003118A8"/>
    <w:rsid w:val="003120CB"/>
    <w:rsid w:val="00320153"/>
    <w:rsid w:val="00320367"/>
    <w:rsid w:val="00320E7B"/>
    <w:rsid w:val="0032151F"/>
    <w:rsid w:val="00321BDA"/>
    <w:rsid w:val="00322871"/>
    <w:rsid w:val="00322F7F"/>
    <w:rsid w:val="003234A0"/>
    <w:rsid w:val="003266D6"/>
    <w:rsid w:val="00326FB3"/>
    <w:rsid w:val="00330B92"/>
    <w:rsid w:val="003316D4"/>
    <w:rsid w:val="00333822"/>
    <w:rsid w:val="00336715"/>
    <w:rsid w:val="003401EC"/>
    <w:rsid w:val="00340DFD"/>
    <w:rsid w:val="00342E5C"/>
    <w:rsid w:val="003433E5"/>
    <w:rsid w:val="00344954"/>
    <w:rsid w:val="0034787B"/>
    <w:rsid w:val="00350CD7"/>
    <w:rsid w:val="00351686"/>
    <w:rsid w:val="003545FB"/>
    <w:rsid w:val="00360C17"/>
    <w:rsid w:val="003611DB"/>
    <w:rsid w:val="003621C6"/>
    <w:rsid w:val="003622B8"/>
    <w:rsid w:val="00363600"/>
    <w:rsid w:val="00366B76"/>
    <w:rsid w:val="00371DB5"/>
    <w:rsid w:val="00372A96"/>
    <w:rsid w:val="00373051"/>
    <w:rsid w:val="00373B8F"/>
    <w:rsid w:val="00374246"/>
    <w:rsid w:val="00375EF1"/>
    <w:rsid w:val="00376D95"/>
    <w:rsid w:val="00377FBB"/>
    <w:rsid w:val="00384DE8"/>
    <w:rsid w:val="00385140"/>
    <w:rsid w:val="003917B8"/>
    <w:rsid w:val="00393CC7"/>
    <w:rsid w:val="00395EA6"/>
    <w:rsid w:val="0039643F"/>
    <w:rsid w:val="003971F7"/>
    <w:rsid w:val="003A16FC"/>
    <w:rsid w:val="003A4FCD"/>
    <w:rsid w:val="003A66A4"/>
    <w:rsid w:val="003B0944"/>
    <w:rsid w:val="003B1593"/>
    <w:rsid w:val="003B4381"/>
    <w:rsid w:val="003B4DAB"/>
    <w:rsid w:val="003B5138"/>
    <w:rsid w:val="003C0BF1"/>
    <w:rsid w:val="003C1043"/>
    <w:rsid w:val="003C1901"/>
    <w:rsid w:val="003C1A30"/>
    <w:rsid w:val="003C4B59"/>
    <w:rsid w:val="003C564E"/>
    <w:rsid w:val="003C6779"/>
    <w:rsid w:val="003C6F3D"/>
    <w:rsid w:val="003D2998"/>
    <w:rsid w:val="003D2F0A"/>
    <w:rsid w:val="003D3891"/>
    <w:rsid w:val="003D5BC5"/>
    <w:rsid w:val="003D5D84"/>
    <w:rsid w:val="003E0F4F"/>
    <w:rsid w:val="003E18AC"/>
    <w:rsid w:val="003E210B"/>
    <w:rsid w:val="003E2A12"/>
    <w:rsid w:val="003E3384"/>
    <w:rsid w:val="003E3CA4"/>
    <w:rsid w:val="003E50D7"/>
    <w:rsid w:val="003E548E"/>
    <w:rsid w:val="003E5F87"/>
    <w:rsid w:val="003F2C30"/>
    <w:rsid w:val="003F5A0F"/>
    <w:rsid w:val="003F768C"/>
    <w:rsid w:val="00401243"/>
    <w:rsid w:val="00405094"/>
    <w:rsid w:val="00405A05"/>
    <w:rsid w:val="00406BE9"/>
    <w:rsid w:val="00407EC8"/>
    <w:rsid w:val="0041110A"/>
    <w:rsid w:val="00411624"/>
    <w:rsid w:val="00411CA5"/>
    <w:rsid w:val="004148E1"/>
    <w:rsid w:val="00414CFA"/>
    <w:rsid w:val="00415EC0"/>
    <w:rsid w:val="00420BE9"/>
    <w:rsid w:val="0042218E"/>
    <w:rsid w:val="004228FB"/>
    <w:rsid w:val="00423850"/>
    <w:rsid w:val="00423AD8"/>
    <w:rsid w:val="00423FDD"/>
    <w:rsid w:val="004240E1"/>
    <w:rsid w:val="00424C85"/>
    <w:rsid w:val="004260BD"/>
    <w:rsid w:val="004266E2"/>
    <w:rsid w:val="0043012F"/>
    <w:rsid w:val="00430F1F"/>
    <w:rsid w:val="00431570"/>
    <w:rsid w:val="004326EA"/>
    <w:rsid w:val="004329F6"/>
    <w:rsid w:val="00433407"/>
    <w:rsid w:val="0043445D"/>
    <w:rsid w:val="004350BE"/>
    <w:rsid w:val="0043666B"/>
    <w:rsid w:val="00437196"/>
    <w:rsid w:val="0044434C"/>
    <w:rsid w:val="0044456B"/>
    <w:rsid w:val="004464DF"/>
    <w:rsid w:val="00447BD1"/>
    <w:rsid w:val="004507F3"/>
    <w:rsid w:val="00450AF4"/>
    <w:rsid w:val="00456A57"/>
    <w:rsid w:val="004574CD"/>
    <w:rsid w:val="00457624"/>
    <w:rsid w:val="004607DE"/>
    <w:rsid w:val="00462DE1"/>
    <w:rsid w:val="004671C7"/>
    <w:rsid w:val="00467EA6"/>
    <w:rsid w:val="0047041D"/>
    <w:rsid w:val="00472F4D"/>
    <w:rsid w:val="004730BF"/>
    <w:rsid w:val="004742B7"/>
    <w:rsid w:val="00474DCB"/>
    <w:rsid w:val="0047535C"/>
    <w:rsid w:val="004762F6"/>
    <w:rsid w:val="00484254"/>
    <w:rsid w:val="00485870"/>
    <w:rsid w:val="00485FE8"/>
    <w:rsid w:val="00486F57"/>
    <w:rsid w:val="004906C1"/>
    <w:rsid w:val="00490C63"/>
    <w:rsid w:val="00492473"/>
    <w:rsid w:val="00492EB5"/>
    <w:rsid w:val="00494C6E"/>
    <w:rsid w:val="00494F77"/>
    <w:rsid w:val="0049534E"/>
    <w:rsid w:val="0049670A"/>
    <w:rsid w:val="00496AF0"/>
    <w:rsid w:val="00497721"/>
    <w:rsid w:val="004A0229"/>
    <w:rsid w:val="004A1FAA"/>
    <w:rsid w:val="004A29EE"/>
    <w:rsid w:val="004A35D2"/>
    <w:rsid w:val="004A71E4"/>
    <w:rsid w:val="004B28C4"/>
    <w:rsid w:val="004B2F00"/>
    <w:rsid w:val="004B3323"/>
    <w:rsid w:val="004B6E31"/>
    <w:rsid w:val="004C1D66"/>
    <w:rsid w:val="004C25E3"/>
    <w:rsid w:val="004C31D7"/>
    <w:rsid w:val="004C4530"/>
    <w:rsid w:val="004C4AD2"/>
    <w:rsid w:val="004C55A8"/>
    <w:rsid w:val="004C62D1"/>
    <w:rsid w:val="004C6669"/>
    <w:rsid w:val="004C6981"/>
    <w:rsid w:val="004D1F21"/>
    <w:rsid w:val="004D268C"/>
    <w:rsid w:val="004D59D8"/>
    <w:rsid w:val="004D5DA1"/>
    <w:rsid w:val="004E06EF"/>
    <w:rsid w:val="004E0C4F"/>
    <w:rsid w:val="004E150F"/>
    <w:rsid w:val="004E1DCA"/>
    <w:rsid w:val="004E23A1"/>
    <w:rsid w:val="004E3489"/>
    <w:rsid w:val="004E358A"/>
    <w:rsid w:val="004E3AFA"/>
    <w:rsid w:val="004E3DFF"/>
    <w:rsid w:val="004E5108"/>
    <w:rsid w:val="004E6588"/>
    <w:rsid w:val="004F0F38"/>
    <w:rsid w:val="004F2742"/>
    <w:rsid w:val="004F2B87"/>
    <w:rsid w:val="004F3D23"/>
    <w:rsid w:val="004F4073"/>
    <w:rsid w:val="004F46AE"/>
    <w:rsid w:val="004F7D20"/>
    <w:rsid w:val="00502A0A"/>
    <w:rsid w:val="00505992"/>
    <w:rsid w:val="00507C50"/>
    <w:rsid w:val="00514D40"/>
    <w:rsid w:val="00515C5C"/>
    <w:rsid w:val="00517C3A"/>
    <w:rsid w:val="00526B13"/>
    <w:rsid w:val="00527BF4"/>
    <w:rsid w:val="005324BE"/>
    <w:rsid w:val="00534F6C"/>
    <w:rsid w:val="00535994"/>
    <w:rsid w:val="0053646D"/>
    <w:rsid w:val="00537CAE"/>
    <w:rsid w:val="00540AAD"/>
    <w:rsid w:val="00543EC1"/>
    <w:rsid w:val="00546458"/>
    <w:rsid w:val="00547503"/>
    <w:rsid w:val="0055087C"/>
    <w:rsid w:val="00550E16"/>
    <w:rsid w:val="00553413"/>
    <w:rsid w:val="005537C9"/>
    <w:rsid w:val="00553CBB"/>
    <w:rsid w:val="00555983"/>
    <w:rsid w:val="0056090B"/>
    <w:rsid w:val="00560E31"/>
    <w:rsid w:val="005613F6"/>
    <w:rsid w:val="00561BDA"/>
    <w:rsid w:val="00562635"/>
    <w:rsid w:val="00563AA1"/>
    <w:rsid w:val="00565EB6"/>
    <w:rsid w:val="0057321D"/>
    <w:rsid w:val="00574443"/>
    <w:rsid w:val="00581B23"/>
    <w:rsid w:val="0058219C"/>
    <w:rsid w:val="00583A73"/>
    <w:rsid w:val="0058707F"/>
    <w:rsid w:val="0058764F"/>
    <w:rsid w:val="00590992"/>
    <w:rsid w:val="00591DBD"/>
    <w:rsid w:val="005931FE"/>
    <w:rsid w:val="005A0028"/>
    <w:rsid w:val="005A0ACC"/>
    <w:rsid w:val="005A3184"/>
    <w:rsid w:val="005A41E3"/>
    <w:rsid w:val="005B0072"/>
    <w:rsid w:val="005B0732"/>
    <w:rsid w:val="005B3498"/>
    <w:rsid w:val="005B38A0"/>
    <w:rsid w:val="005B491C"/>
    <w:rsid w:val="005B4DBF"/>
    <w:rsid w:val="005B5DE2"/>
    <w:rsid w:val="005B6263"/>
    <w:rsid w:val="005B674C"/>
    <w:rsid w:val="005C12DE"/>
    <w:rsid w:val="005C24F2"/>
    <w:rsid w:val="005C7561"/>
    <w:rsid w:val="005D1367"/>
    <w:rsid w:val="005D138D"/>
    <w:rsid w:val="005D1E57"/>
    <w:rsid w:val="005D2F57"/>
    <w:rsid w:val="005D2FAC"/>
    <w:rsid w:val="005D34F6"/>
    <w:rsid w:val="005D4F1A"/>
    <w:rsid w:val="005D6024"/>
    <w:rsid w:val="005E024B"/>
    <w:rsid w:val="005E07CA"/>
    <w:rsid w:val="005E1884"/>
    <w:rsid w:val="005E2E38"/>
    <w:rsid w:val="005E325D"/>
    <w:rsid w:val="005E79C4"/>
    <w:rsid w:val="005E7A8E"/>
    <w:rsid w:val="005F20C5"/>
    <w:rsid w:val="005F373A"/>
    <w:rsid w:val="005F4563"/>
    <w:rsid w:val="005F4F87"/>
    <w:rsid w:val="005F6193"/>
    <w:rsid w:val="005F6B0E"/>
    <w:rsid w:val="005F760E"/>
    <w:rsid w:val="005F7B1D"/>
    <w:rsid w:val="0060222A"/>
    <w:rsid w:val="006054E0"/>
    <w:rsid w:val="006070C4"/>
    <w:rsid w:val="00610C21"/>
    <w:rsid w:val="00611907"/>
    <w:rsid w:val="00613116"/>
    <w:rsid w:val="006142A4"/>
    <w:rsid w:val="00615591"/>
    <w:rsid w:val="006202A6"/>
    <w:rsid w:val="0062054B"/>
    <w:rsid w:val="006211F5"/>
    <w:rsid w:val="00621C4E"/>
    <w:rsid w:val="00624EAE"/>
    <w:rsid w:val="00625D9E"/>
    <w:rsid w:val="006305D7"/>
    <w:rsid w:val="00632E41"/>
    <w:rsid w:val="00632F63"/>
    <w:rsid w:val="00633A01"/>
    <w:rsid w:val="00633B97"/>
    <w:rsid w:val="006341F7"/>
    <w:rsid w:val="00634585"/>
    <w:rsid w:val="00635014"/>
    <w:rsid w:val="00635645"/>
    <w:rsid w:val="006369CE"/>
    <w:rsid w:val="006411CA"/>
    <w:rsid w:val="0064605E"/>
    <w:rsid w:val="00653A57"/>
    <w:rsid w:val="006566F7"/>
    <w:rsid w:val="00656728"/>
    <w:rsid w:val="006619C8"/>
    <w:rsid w:val="00661A9E"/>
    <w:rsid w:val="00671710"/>
    <w:rsid w:val="006727DD"/>
    <w:rsid w:val="00673414"/>
    <w:rsid w:val="00676079"/>
    <w:rsid w:val="00676ECD"/>
    <w:rsid w:val="00677D0A"/>
    <w:rsid w:val="0068185F"/>
    <w:rsid w:val="00682C68"/>
    <w:rsid w:val="00686650"/>
    <w:rsid w:val="006907E6"/>
    <w:rsid w:val="006957C3"/>
    <w:rsid w:val="006A01CF"/>
    <w:rsid w:val="006A6063"/>
    <w:rsid w:val="006A60DD"/>
    <w:rsid w:val="006A68CD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242"/>
    <w:rsid w:val="006C668E"/>
    <w:rsid w:val="006D52B0"/>
    <w:rsid w:val="006E4B63"/>
    <w:rsid w:val="006E5A1A"/>
    <w:rsid w:val="006E65FF"/>
    <w:rsid w:val="006F06E4"/>
    <w:rsid w:val="006F0AAC"/>
    <w:rsid w:val="006F29ED"/>
    <w:rsid w:val="006F2C35"/>
    <w:rsid w:val="006F451E"/>
    <w:rsid w:val="006F4696"/>
    <w:rsid w:val="006F5E69"/>
    <w:rsid w:val="006F7A5D"/>
    <w:rsid w:val="006F7B41"/>
    <w:rsid w:val="00702B5D"/>
    <w:rsid w:val="00703ED2"/>
    <w:rsid w:val="00704DDB"/>
    <w:rsid w:val="007056AB"/>
    <w:rsid w:val="00706C3A"/>
    <w:rsid w:val="00706FB0"/>
    <w:rsid w:val="00707B8D"/>
    <w:rsid w:val="00710231"/>
    <w:rsid w:val="007109FA"/>
    <w:rsid w:val="00711525"/>
    <w:rsid w:val="00711A92"/>
    <w:rsid w:val="00713636"/>
    <w:rsid w:val="00714B8C"/>
    <w:rsid w:val="0071675D"/>
    <w:rsid w:val="007169DE"/>
    <w:rsid w:val="00717736"/>
    <w:rsid w:val="00724885"/>
    <w:rsid w:val="0073008F"/>
    <w:rsid w:val="00730EA3"/>
    <w:rsid w:val="00732B47"/>
    <w:rsid w:val="00735CF5"/>
    <w:rsid w:val="0074063A"/>
    <w:rsid w:val="00742AA4"/>
    <w:rsid w:val="00743BA1"/>
    <w:rsid w:val="00743E03"/>
    <w:rsid w:val="0074556D"/>
    <w:rsid w:val="00745F1E"/>
    <w:rsid w:val="007515FE"/>
    <w:rsid w:val="0075380D"/>
    <w:rsid w:val="007601D0"/>
    <w:rsid w:val="00760306"/>
    <w:rsid w:val="007603BB"/>
    <w:rsid w:val="0076109D"/>
    <w:rsid w:val="00761442"/>
    <w:rsid w:val="007654FF"/>
    <w:rsid w:val="00767107"/>
    <w:rsid w:val="007728FB"/>
    <w:rsid w:val="00773617"/>
    <w:rsid w:val="00773BFD"/>
    <w:rsid w:val="007743B3"/>
    <w:rsid w:val="00774490"/>
    <w:rsid w:val="00777234"/>
    <w:rsid w:val="00780472"/>
    <w:rsid w:val="00781730"/>
    <w:rsid w:val="00781859"/>
    <w:rsid w:val="007819FF"/>
    <w:rsid w:val="0078360C"/>
    <w:rsid w:val="0078362D"/>
    <w:rsid w:val="00784A4C"/>
    <w:rsid w:val="00784BC6"/>
    <w:rsid w:val="0078523D"/>
    <w:rsid w:val="00785C1D"/>
    <w:rsid w:val="00786875"/>
    <w:rsid w:val="00786BCA"/>
    <w:rsid w:val="007931DF"/>
    <w:rsid w:val="007957CC"/>
    <w:rsid w:val="007A0172"/>
    <w:rsid w:val="007A0402"/>
    <w:rsid w:val="007A1804"/>
    <w:rsid w:val="007A2511"/>
    <w:rsid w:val="007A260E"/>
    <w:rsid w:val="007A2C0E"/>
    <w:rsid w:val="007A4D4C"/>
    <w:rsid w:val="007A4DD6"/>
    <w:rsid w:val="007A51E6"/>
    <w:rsid w:val="007A5CB9"/>
    <w:rsid w:val="007A7198"/>
    <w:rsid w:val="007B20AE"/>
    <w:rsid w:val="007B5ED5"/>
    <w:rsid w:val="007B6B07"/>
    <w:rsid w:val="007B6D43"/>
    <w:rsid w:val="007B749A"/>
    <w:rsid w:val="007B7C6E"/>
    <w:rsid w:val="007C28D9"/>
    <w:rsid w:val="007C759F"/>
    <w:rsid w:val="007D0E7B"/>
    <w:rsid w:val="007D44D7"/>
    <w:rsid w:val="007D621A"/>
    <w:rsid w:val="007D78C5"/>
    <w:rsid w:val="007E058A"/>
    <w:rsid w:val="007E16D4"/>
    <w:rsid w:val="007E2887"/>
    <w:rsid w:val="007E4D8A"/>
    <w:rsid w:val="007E5278"/>
    <w:rsid w:val="007E591A"/>
    <w:rsid w:val="007E6A80"/>
    <w:rsid w:val="007E749C"/>
    <w:rsid w:val="007F1B5C"/>
    <w:rsid w:val="00801257"/>
    <w:rsid w:val="00801CF5"/>
    <w:rsid w:val="00803B0A"/>
    <w:rsid w:val="00804C4E"/>
    <w:rsid w:val="00804DED"/>
    <w:rsid w:val="00805B96"/>
    <w:rsid w:val="008066C4"/>
    <w:rsid w:val="008105BE"/>
    <w:rsid w:val="008115A5"/>
    <w:rsid w:val="00811D46"/>
    <w:rsid w:val="00813CE1"/>
    <w:rsid w:val="0081415D"/>
    <w:rsid w:val="00815589"/>
    <w:rsid w:val="00820229"/>
    <w:rsid w:val="00822448"/>
    <w:rsid w:val="008226EF"/>
    <w:rsid w:val="00822ABE"/>
    <w:rsid w:val="008244D1"/>
    <w:rsid w:val="008270D2"/>
    <w:rsid w:val="0082747A"/>
    <w:rsid w:val="00827F51"/>
    <w:rsid w:val="0083104E"/>
    <w:rsid w:val="00832953"/>
    <w:rsid w:val="008343BE"/>
    <w:rsid w:val="008350BB"/>
    <w:rsid w:val="00835CB4"/>
    <w:rsid w:val="00836535"/>
    <w:rsid w:val="008374BF"/>
    <w:rsid w:val="00840FB4"/>
    <w:rsid w:val="008410B2"/>
    <w:rsid w:val="008500A0"/>
    <w:rsid w:val="008501B6"/>
    <w:rsid w:val="008524E5"/>
    <w:rsid w:val="0085351C"/>
    <w:rsid w:val="0085435A"/>
    <w:rsid w:val="008549CA"/>
    <w:rsid w:val="008556C3"/>
    <w:rsid w:val="0085687C"/>
    <w:rsid w:val="00856F21"/>
    <w:rsid w:val="00857FF3"/>
    <w:rsid w:val="00864D2A"/>
    <w:rsid w:val="00865720"/>
    <w:rsid w:val="00866D3D"/>
    <w:rsid w:val="00867ADC"/>
    <w:rsid w:val="008706C5"/>
    <w:rsid w:val="00871332"/>
    <w:rsid w:val="008713F4"/>
    <w:rsid w:val="00873707"/>
    <w:rsid w:val="00874B20"/>
    <w:rsid w:val="008757C6"/>
    <w:rsid w:val="00875AFE"/>
    <w:rsid w:val="008763E1"/>
    <w:rsid w:val="0087775C"/>
    <w:rsid w:val="00877EC8"/>
    <w:rsid w:val="00880F36"/>
    <w:rsid w:val="00882E34"/>
    <w:rsid w:val="00885530"/>
    <w:rsid w:val="0088713A"/>
    <w:rsid w:val="0089001F"/>
    <w:rsid w:val="008910D1"/>
    <w:rsid w:val="0089296C"/>
    <w:rsid w:val="0089684A"/>
    <w:rsid w:val="00896ABD"/>
    <w:rsid w:val="00897AB6"/>
    <w:rsid w:val="008A319A"/>
    <w:rsid w:val="008A3380"/>
    <w:rsid w:val="008A5BB7"/>
    <w:rsid w:val="008A7A9C"/>
    <w:rsid w:val="008B0FE7"/>
    <w:rsid w:val="008B5218"/>
    <w:rsid w:val="008B7102"/>
    <w:rsid w:val="008B724A"/>
    <w:rsid w:val="008C191A"/>
    <w:rsid w:val="008C3B7D"/>
    <w:rsid w:val="008C4ADE"/>
    <w:rsid w:val="008D0631"/>
    <w:rsid w:val="008D0F90"/>
    <w:rsid w:val="008D3715"/>
    <w:rsid w:val="008D5465"/>
    <w:rsid w:val="008D5E61"/>
    <w:rsid w:val="008D6CD5"/>
    <w:rsid w:val="008D7EB7"/>
    <w:rsid w:val="008D7EC5"/>
    <w:rsid w:val="008E0D0E"/>
    <w:rsid w:val="008E2246"/>
    <w:rsid w:val="008E2B50"/>
    <w:rsid w:val="008E3684"/>
    <w:rsid w:val="008E4003"/>
    <w:rsid w:val="008E560B"/>
    <w:rsid w:val="008E57F5"/>
    <w:rsid w:val="008E7212"/>
    <w:rsid w:val="008E7606"/>
    <w:rsid w:val="008E7832"/>
    <w:rsid w:val="008F129C"/>
    <w:rsid w:val="008F1DAA"/>
    <w:rsid w:val="008F3EBD"/>
    <w:rsid w:val="008F60B2"/>
    <w:rsid w:val="008F7876"/>
    <w:rsid w:val="008F7C41"/>
    <w:rsid w:val="009031E2"/>
    <w:rsid w:val="00910AE3"/>
    <w:rsid w:val="0091276C"/>
    <w:rsid w:val="0091569D"/>
    <w:rsid w:val="009165AC"/>
    <w:rsid w:val="00916FFC"/>
    <w:rsid w:val="00917264"/>
    <w:rsid w:val="0092053F"/>
    <w:rsid w:val="00920607"/>
    <w:rsid w:val="0092340A"/>
    <w:rsid w:val="009279DD"/>
    <w:rsid w:val="009307B0"/>
    <w:rsid w:val="009313D9"/>
    <w:rsid w:val="009346D8"/>
    <w:rsid w:val="00935B7F"/>
    <w:rsid w:val="00936DCA"/>
    <w:rsid w:val="0094093C"/>
    <w:rsid w:val="00941293"/>
    <w:rsid w:val="00941294"/>
    <w:rsid w:val="00944F2B"/>
    <w:rsid w:val="00945681"/>
    <w:rsid w:val="00946372"/>
    <w:rsid w:val="00950C17"/>
    <w:rsid w:val="00951FAF"/>
    <w:rsid w:val="00952622"/>
    <w:rsid w:val="009526BF"/>
    <w:rsid w:val="00954740"/>
    <w:rsid w:val="00954C8F"/>
    <w:rsid w:val="00955AE5"/>
    <w:rsid w:val="00962E71"/>
    <w:rsid w:val="00963ABC"/>
    <w:rsid w:val="00965D21"/>
    <w:rsid w:val="00965E20"/>
    <w:rsid w:val="00967764"/>
    <w:rsid w:val="00970B0E"/>
    <w:rsid w:val="00970BB9"/>
    <w:rsid w:val="00971E30"/>
    <w:rsid w:val="009726EE"/>
    <w:rsid w:val="00972CDE"/>
    <w:rsid w:val="00972F6C"/>
    <w:rsid w:val="009733DD"/>
    <w:rsid w:val="00975095"/>
    <w:rsid w:val="00975573"/>
    <w:rsid w:val="0097565F"/>
    <w:rsid w:val="00976D03"/>
    <w:rsid w:val="00977B30"/>
    <w:rsid w:val="00981407"/>
    <w:rsid w:val="00982F41"/>
    <w:rsid w:val="00985090"/>
    <w:rsid w:val="00985A8D"/>
    <w:rsid w:val="00987710"/>
    <w:rsid w:val="009904AB"/>
    <w:rsid w:val="0099099E"/>
    <w:rsid w:val="0099134E"/>
    <w:rsid w:val="00991FAA"/>
    <w:rsid w:val="009925AF"/>
    <w:rsid w:val="00995688"/>
    <w:rsid w:val="009958A6"/>
    <w:rsid w:val="00996456"/>
    <w:rsid w:val="00996842"/>
    <w:rsid w:val="009A04F5"/>
    <w:rsid w:val="009A15EF"/>
    <w:rsid w:val="009A38A5"/>
    <w:rsid w:val="009A3A02"/>
    <w:rsid w:val="009A3F82"/>
    <w:rsid w:val="009A4BD0"/>
    <w:rsid w:val="009A5B73"/>
    <w:rsid w:val="009A7888"/>
    <w:rsid w:val="009B118B"/>
    <w:rsid w:val="009B1737"/>
    <w:rsid w:val="009B3D4B"/>
    <w:rsid w:val="009B5B99"/>
    <w:rsid w:val="009B63CE"/>
    <w:rsid w:val="009B6EFC"/>
    <w:rsid w:val="009C1FD0"/>
    <w:rsid w:val="009C2877"/>
    <w:rsid w:val="009C2DF8"/>
    <w:rsid w:val="009C31BF"/>
    <w:rsid w:val="009C41DE"/>
    <w:rsid w:val="009C68B7"/>
    <w:rsid w:val="009C7B63"/>
    <w:rsid w:val="009D0834"/>
    <w:rsid w:val="009D0A1E"/>
    <w:rsid w:val="009D2AE3"/>
    <w:rsid w:val="009D4480"/>
    <w:rsid w:val="009D52BC"/>
    <w:rsid w:val="009D7D0A"/>
    <w:rsid w:val="009E01BA"/>
    <w:rsid w:val="009E09D9"/>
    <w:rsid w:val="009E3F9C"/>
    <w:rsid w:val="009E5A90"/>
    <w:rsid w:val="009E6EDF"/>
    <w:rsid w:val="009E7784"/>
    <w:rsid w:val="009F01B1"/>
    <w:rsid w:val="009F0DBB"/>
    <w:rsid w:val="009F3887"/>
    <w:rsid w:val="009F3C88"/>
    <w:rsid w:val="009F659A"/>
    <w:rsid w:val="009F6F8D"/>
    <w:rsid w:val="009F732B"/>
    <w:rsid w:val="009F7DED"/>
    <w:rsid w:val="00A00814"/>
    <w:rsid w:val="00A01FE0"/>
    <w:rsid w:val="00A02251"/>
    <w:rsid w:val="00A04335"/>
    <w:rsid w:val="00A0526E"/>
    <w:rsid w:val="00A05522"/>
    <w:rsid w:val="00A05DEA"/>
    <w:rsid w:val="00A06945"/>
    <w:rsid w:val="00A06D97"/>
    <w:rsid w:val="00A10656"/>
    <w:rsid w:val="00A113C0"/>
    <w:rsid w:val="00A12FA6"/>
    <w:rsid w:val="00A1339B"/>
    <w:rsid w:val="00A14ABA"/>
    <w:rsid w:val="00A16B99"/>
    <w:rsid w:val="00A21DD4"/>
    <w:rsid w:val="00A2388B"/>
    <w:rsid w:val="00A24301"/>
    <w:rsid w:val="00A24CB6"/>
    <w:rsid w:val="00A25507"/>
    <w:rsid w:val="00A2645B"/>
    <w:rsid w:val="00A26CD2"/>
    <w:rsid w:val="00A27667"/>
    <w:rsid w:val="00A30D82"/>
    <w:rsid w:val="00A32979"/>
    <w:rsid w:val="00A34A67"/>
    <w:rsid w:val="00A34C3A"/>
    <w:rsid w:val="00A37462"/>
    <w:rsid w:val="00A4072F"/>
    <w:rsid w:val="00A43EBB"/>
    <w:rsid w:val="00A459E1"/>
    <w:rsid w:val="00A46AC4"/>
    <w:rsid w:val="00A50880"/>
    <w:rsid w:val="00A52296"/>
    <w:rsid w:val="00A527A9"/>
    <w:rsid w:val="00A529B5"/>
    <w:rsid w:val="00A55661"/>
    <w:rsid w:val="00A5699A"/>
    <w:rsid w:val="00A616BD"/>
    <w:rsid w:val="00A61B70"/>
    <w:rsid w:val="00A61FA8"/>
    <w:rsid w:val="00A637F4"/>
    <w:rsid w:val="00A64DF2"/>
    <w:rsid w:val="00A65485"/>
    <w:rsid w:val="00A66E05"/>
    <w:rsid w:val="00A70753"/>
    <w:rsid w:val="00A712D2"/>
    <w:rsid w:val="00A71A5E"/>
    <w:rsid w:val="00A82C8A"/>
    <w:rsid w:val="00A8346B"/>
    <w:rsid w:val="00A84DCC"/>
    <w:rsid w:val="00A852FF"/>
    <w:rsid w:val="00A8542A"/>
    <w:rsid w:val="00A87337"/>
    <w:rsid w:val="00A90C97"/>
    <w:rsid w:val="00A92B9A"/>
    <w:rsid w:val="00A92DDC"/>
    <w:rsid w:val="00A94D55"/>
    <w:rsid w:val="00A960C8"/>
    <w:rsid w:val="00A96604"/>
    <w:rsid w:val="00A97D7B"/>
    <w:rsid w:val="00AA03DF"/>
    <w:rsid w:val="00AA065D"/>
    <w:rsid w:val="00AA1807"/>
    <w:rsid w:val="00AA1B4F"/>
    <w:rsid w:val="00AA1FA2"/>
    <w:rsid w:val="00AA21D8"/>
    <w:rsid w:val="00AA271A"/>
    <w:rsid w:val="00AA2A20"/>
    <w:rsid w:val="00AA3270"/>
    <w:rsid w:val="00AA54F3"/>
    <w:rsid w:val="00AA6B43"/>
    <w:rsid w:val="00AA720D"/>
    <w:rsid w:val="00AB367A"/>
    <w:rsid w:val="00AB5418"/>
    <w:rsid w:val="00AC01D1"/>
    <w:rsid w:val="00AC0AB2"/>
    <w:rsid w:val="00AC0E9F"/>
    <w:rsid w:val="00AC1DA7"/>
    <w:rsid w:val="00AC2E4D"/>
    <w:rsid w:val="00AC343C"/>
    <w:rsid w:val="00AC41EB"/>
    <w:rsid w:val="00AC52A5"/>
    <w:rsid w:val="00AC6EFD"/>
    <w:rsid w:val="00AC7151"/>
    <w:rsid w:val="00AD2DAC"/>
    <w:rsid w:val="00AD460A"/>
    <w:rsid w:val="00AD6A05"/>
    <w:rsid w:val="00AD73CE"/>
    <w:rsid w:val="00AE0000"/>
    <w:rsid w:val="00AE118B"/>
    <w:rsid w:val="00AE1458"/>
    <w:rsid w:val="00AE1C3C"/>
    <w:rsid w:val="00AE272B"/>
    <w:rsid w:val="00AE2B07"/>
    <w:rsid w:val="00AE2FDD"/>
    <w:rsid w:val="00AE3E3A"/>
    <w:rsid w:val="00AE6727"/>
    <w:rsid w:val="00AE77B4"/>
    <w:rsid w:val="00AE7C1A"/>
    <w:rsid w:val="00AE7DF8"/>
    <w:rsid w:val="00AF0C6D"/>
    <w:rsid w:val="00AF0D9C"/>
    <w:rsid w:val="00AF13AB"/>
    <w:rsid w:val="00AF1D36"/>
    <w:rsid w:val="00AF280B"/>
    <w:rsid w:val="00AF5F75"/>
    <w:rsid w:val="00AF6001"/>
    <w:rsid w:val="00B01A16"/>
    <w:rsid w:val="00B026C0"/>
    <w:rsid w:val="00B057A9"/>
    <w:rsid w:val="00B07F41"/>
    <w:rsid w:val="00B07F45"/>
    <w:rsid w:val="00B1021A"/>
    <w:rsid w:val="00B10C1A"/>
    <w:rsid w:val="00B1481A"/>
    <w:rsid w:val="00B15A1F"/>
    <w:rsid w:val="00B15FE9"/>
    <w:rsid w:val="00B17774"/>
    <w:rsid w:val="00B2148A"/>
    <w:rsid w:val="00B220C2"/>
    <w:rsid w:val="00B25B32"/>
    <w:rsid w:val="00B30544"/>
    <w:rsid w:val="00B32616"/>
    <w:rsid w:val="00B33F73"/>
    <w:rsid w:val="00B36C42"/>
    <w:rsid w:val="00B42EA7"/>
    <w:rsid w:val="00B51845"/>
    <w:rsid w:val="00B51923"/>
    <w:rsid w:val="00B5337C"/>
    <w:rsid w:val="00B53C2C"/>
    <w:rsid w:val="00B53FDE"/>
    <w:rsid w:val="00B56397"/>
    <w:rsid w:val="00B571DA"/>
    <w:rsid w:val="00B6027B"/>
    <w:rsid w:val="00B6054E"/>
    <w:rsid w:val="00B6319E"/>
    <w:rsid w:val="00B636C8"/>
    <w:rsid w:val="00B64A4C"/>
    <w:rsid w:val="00B64C34"/>
    <w:rsid w:val="00B65EDB"/>
    <w:rsid w:val="00B67AFF"/>
    <w:rsid w:val="00B70726"/>
    <w:rsid w:val="00B70B59"/>
    <w:rsid w:val="00B72716"/>
    <w:rsid w:val="00B73657"/>
    <w:rsid w:val="00B739B3"/>
    <w:rsid w:val="00B745AC"/>
    <w:rsid w:val="00B80542"/>
    <w:rsid w:val="00B81B15"/>
    <w:rsid w:val="00B8364F"/>
    <w:rsid w:val="00B83CE0"/>
    <w:rsid w:val="00B85F1F"/>
    <w:rsid w:val="00B87455"/>
    <w:rsid w:val="00B87C7A"/>
    <w:rsid w:val="00B90192"/>
    <w:rsid w:val="00B903CF"/>
    <w:rsid w:val="00B9117D"/>
    <w:rsid w:val="00B915AE"/>
    <w:rsid w:val="00B92276"/>
    <w:rsid w:val="00B96A1D"/>
    <w:rsid w:val="00BA0A3B"/>
    <w:rsid w:val="00BA1735"/>
    <w:rsid w:val="00BA19FA"/>
    <w:rsid w:val="00BA3D84"/>
    <w:rsid w:val="00BA4288"/>
    <w:rsid w:val="00BA68FD"/>
    <w:rsid w:val="00BA7CBC"/>
    <w:rsid w:val="00BB03BC"/>
    <w:rsid w:val="00BB0902"/>
    <w:rsid w:val="00BB1F9C"/>
    <w:rsid w:val="00BB3ECF"/>
    <w:rsid w:val="00BB48E5"/>
    <w:rsid w:val="00BB5607"/>
    <w:rsid w:val="00BB5ACA"/>
    <w:rsid w:val="00BB627F"/>
    <w:rsid w:val="00BC0C17"/>
    <w:rsid w:val="00BC10F7"/>
    <w:rsid w:val="00BC277A"/>
    <w:rsid w:val="00BC2EF3"/>
    <w:rsid w:val="00BC3823"/>
    <w:rsid w:val="00BC4275"/>
    <w:rsid w:val="00BC5841"/>
    <w:rsid w:val="00BD100C"/>
    <w:rsid w:val="00BD2EF0"/>
    <w:rsid w:val="00BD60B4"/>
    <w:rsid w:val="00BD6E54"/>
    <w:rsid w:val="00BD796B"/>
    <w:rsid w:val="00BE099D"/>
    <w:rsid w:val="00BE40C0"/>
    <w:rsid w:val="00BE5F4A"/>
    <w:rsid w:val="00BE7AEF"/>
    <w:rsid w:val="00BF09B0"/>
    <w:rsid w:val="00BF0D4D"/>
    <w:rsid w:val="00BF1544"/>
    <w:rsid w:val="00BF1B53"/>
    <w:rsid w:val="00BF246D"/>
    <w:rsid w:val="00BF2682"/>
    <w:rsid w:val="00BF3872"/>
    <w:rsid w:val="00BF3DFE"/>
    <w:rsid w:val="00BF4628"/>
    <w:rsid w:val="00BF4ECE"/>
    <w:rsid w:val="00C05EDF"/>
    <w:rsid w:val="00C06F06"/>
    <w:rsid w:val="00C16D68"/>
    <w:rsid w:val="00C178C3"/>
    <w:rsid w:val="00C17BF6"/>
    <w:rsid w:val="00C20FAD"/>
    <w:rsid w:val="00C2146D"/>
    <w:rsid w:val="00C2375F"/>
    <w:rsid w:val="00C242ED"/>
    <w:rsid w:val="00C247CB"/>
    <w:rsid w:val="00C31170"/>
    <w:rsid w:val="00C31CFA"/>
    <w:rsid w:val="00C32E66"/>
    <w:rsid w:val="00C3355F"/>
    <w:rsid w:val="00C33A04"/>
    <w:rsid w:val="00C3569A"/>
    <w:rsid w:val="00C36FC5"/>
    <w:rsid w:val="00C40EFB"/>
    <w:rsid w:val="00C43F48"/>
    <w:rsid w:val="00C448FF"/>
    <w:rsid w:val="00C45E57"/>
    <w:rsid w:val="00C52F29"/>
    <w:rsid w:val="00C55955"/>
    <w:rsid w:val="00C55A36"/>
    <w:rsid w:val="00C56CE6"/>
    <w:rsid w:val="00C56D60"/>
    <w:rsid w:val="00C5745F"/>
    <w:rsid w:val="00C60005"/>
    <w:rsid w:val="00C617BF"/>
    <w:rsid w:val="00C61A98"/>
    <w:rsid w:val="00C63201"/>
    <w:rsid w:val="00C64245"/>
    <w:rsid w:val="00C64E62"/>
    <w:rsid w:val="00C651D5"/>
    <w:rsid w:val="00C65CCC"/>
    <w:rsid w:val="00C67EDC"/>
    <w:rsid w:val="00C7053F"/>
    <w:rsid w:val="00C707A0"/>
    <w:rsid w:val="00C7223F"/>
    <w:rsid w:val="00C7457C"/>
    <w:rsid w:val="00C7474E"/>
    <w:rsid w:val="00C7618F"/>
    <w:rsid w:val="00C763D5"/>
    <w:rsid w:val="00C765A9"/>
    <w:rsid w:val="00C81157"/>
    <w:rsid w:val="00C8162D"/>
    <w:rsid w:val="00C81E6D"/>
    <w:rsid w:val="00C824F1"/>
    <w:rsid w:val="00C830BB"/>
    <w:rsid w:val="00C83A0B"/>
    <w:rsid w:val="00C842D0"/>
    <w:rsid w:val="00C84ED1"/>
    <w:rsid w:val="00C85E45"/>
    <w:rsid w:val="00C863CC"/>
    <w:rsid w:val="00C8767A"/>
    <w:rsid w:val="00C9038F"/>
    <w:rsid w:val="00C92AAB"/>
    <w:rsid w:val="00C95D4C"/>
    <w:rsid w:val="00C9637F"/>
    <w:rsid w:val="00C9708A"/>
    <w:rsid w:val="00CA016D"/>
    <w:rsid w:val="00CA2435"/>
    <w:rsid w:val="00CA2D01"/>
    <w:rsid w:val="00CA4068"/>
    <w:rsid w:val="00CA67F4"/>
    <w:rsid w:val="00CB1CDB"/>
    <w:rsid w:val="00CB37F8"/>
    <w:rsid w:val="00CB4099"/>
    <w:rsid w:val="00CB7DC3"/>
    <w:rsid w:val="00CC381F"/>
    <w:rsid w:val="00CC5BE1"/>
    <w:rsid w:val="00CC75A2"/>
    <w:rsid w:val="00CC7A18"/>
    <w:rsid w:val="00CD01D1"/>
    <w:rsid w:val="00CD0E2F"/>
    <w:rsid w:val="00CD1D49"/>
    <w:rsid w:val="00CD2F20"/>
    <w:rsid w:val="00CD6B20"/>
    <w:rsid w:val="00CD7379"/>
    <w:rsid w:val="00CE120F"/>
    <w:rsid w:val="00CE1339"/>
    <w:rsid w:val="00CE61CC"/>
    <w:rsid w:val="00CE6E42"/>
    <w:rsid w:val="00CF20B7"/>
    <w:rsid w:val="00CF20DA"/>
    <w:rsid w:val="00CF3B0A"/>
    <w:rsid w:val="00CF3F35"/>
    <w:rsid w:val="00CF4BF2"/>
    <w:rsid w:val="00CF4CFD"/>
    <w:rsid w:val="00CF5E30"/>
    <w:rsid w:val="00CF6692"/>
    <w:rsid w:val="00CF7441"/>
    <w:rsid w:val="00CF7B75"/>
    <w:rsid w:val="00D00D16"/>
    <w:rsid w:val="00D01B98"/>
    <w:rsid w:val="00D034CE"/>
    <w:rsid w:val="00D03C6C"/>
    <w:rsid w:val="00D0410C"/>
    <w:rsid w:val="00D04760"/>
    <w:rsid w:val="00D04A95"/>
    <w:rsid w:val="00D05ED3"/>
    <w:rsid w:val="00D06288"/>
    <w:rsid w:val="00D068C7"/>
    <w:rsid w:val="00D072E2"/>
    <w:rsid w:val="00D128A4"/>
    <w:rsid w:val="00D136C9"/>
    <w:rsid w:val="00D147C8"/>
    <w:rsid w:val="00D15131"/>
    <w:rsid w:val="00D15226"/>
    <w:rsid w:val="00D16FA2"/>
    <w:rsid w:val="00D20765"/>
    <w:rsid w:val="00D20954"/>
    <w:rsid w:val="00D2141A"/>
    <w:rsid w:val="00D21C39"/>
    <w:rsid w:val="00D21FC6"/>
    <w:rsid w:val="00D2243A"/>
    <w:rsid w:val="00D25E44"/>
    <w:rsid w:val="00D316A5"/>
    <w:rsid w:val="00D33393"/>
    <w:rsid w:val="00D33CF0"/>
    <w:rsid w:val="00D33D36"/>
    <w:rsid w:val="00D34D94"/>
    <w:rsid w:val="00D409E2"/>
    <w:rsid w:val="00D427D7"/>
    <w:rsid w:val="00D44E62"/>
    <w:rsid w:val="00D51570"/>
    <w:rsid w:val="00D533DF"/>
    <w:rsid w:val="00D5344F"/>
    <w:rsid w:val="00D556AD"/>
    <w:rsid w:val="00D567E5"/>
    <w:rsid w:val="00D60381"/>
    <w:rsid w:val="00D616DE"/>
    <w:rsid w:val="00D62201"/>
    <w:rsid w:val="00D64ACD"/>
    <w:rsid w:val="00D651D1"/>
    <w:rsid w:val="00D65C13"/>
    <w:rsid w:val="00D67D39"/>
    <w:rsid w:val="00D71777"/>
    <w:rsid w:val="00D717BB"/>
    <w:rsid w:val="00D71CE3"/>
    <w:rsid w:val="00D7226B"/>
    <w:rsid w:val="00D72707"/>
    <w:rsid w:val="00D74BDD"/>
    <w:rsid w:val="00D75726"/>
    <w:rsid w:val="00D75A9C"/>
    <w:rsid w:val="00D76B08"/>
    <w:rsid w:val="00D829C8"/>
    <w:rsid w:val="00D902B2"/>
    <w:rsid w:val="00D90871"/>
    <w:rsid w:val="00D9155F"/>
    <w:rsid w:val="00D9199A"/>
    <w:rsid w:val="00D9403F"/>
    <w:rsid w:val="00D94574"/>
    <w:rsid w:val="00D94FC5"/>
    <w:rsid w:val="00D959B4"/>
    <w:rsid w:val="00DA1D65"/>
    <w:rsid w:val="00DA44DE"/>
    <w:rsid w:val="00DA635E"/>
    <w:rsid w:val="00DA70C5"/>
    <w:rsid w:val="00DB2016"/>
    <w:rsid w:val="00DB41B7"/>
    <w:rsid w:val="00DB565D"/>
    <w:rsid w:val="00DB620A"/>
    <w:rsid w:val="00DB7AA0"/>
    <w:rsid w:val="00DC1637"/>
    <w:rsid w:val="00DC33AD"/>
    <w:rsid w:val="00DC3832"/>
    <w:rsid w:val="00DC6F82"/>
    <w:rsid w:val="00DC7A51"/>
    <w:rsid w:val="00DD0522"/>
    <w:rsid w:val="00DD3B1E"/>
    <w:rsid w:val="00DD49E6"/>
    <w:rsid w:val="00DE2602"/>
    <w:rsid w:val="00DE59AF"/>
    <w:rsid w:val="00DE5B5F"/>
    <w:rsid w:val="00DE7A82"/>
    <w:rsid w:val="00DF123F"/>
    <w:rsid w:val="00DF1A92"/>
    <w:rsid w:val="00DF3704"/>
    <w:rsid w:val="00DF423F"/>
    <w:rsid w:val="00DF4B86"/>
    <w:rsid w:val="00DF5577"/>
    <w:rsid w:val="00DF614E"/>
    <w:rsid w:val="00E00696"/>
    <w:rsid w:val="00E02D40"/>
    <w:rsid w:val="00E03651"/>
    <w:rsid w:val="00E03808"/>
    <w:rsid w:val="00E060C2"/>
    <w:rsid w:val="00E06324"/>
    <w:rsid w:val="00E070DB"/>
    <w:rsid w:val="00E07B81"/>
    <w:rsid w:val="00E10AFD"/>
    <w:rsid w:val="00E11781"/>
    <w:rsid w:val="00E12B11"/>
    <w:rsid w:val="00E12DBD"/>
    <w:rsid w:val="00E12FB0"/>
    <w:rsid w:val="00E14814"/>
    <w:rsid w:val="00E14E69"/>
    <w:rsid w:val="00E1591B"/>
    <w:rsid w:val="00E16A50"/>
    <w:rsid w:val="00E20D89"/>
    <w:rsid w:val="00E22AC6"/>
    <w:rsid w:val="00E22FAA"/>
    <w:rsid w:val="00E239FB"/>
    <w:rsid w:val="00E249D5"/>
    <w:rsid w:val="00E25017"/>
    <w:rsid w:val="00E26F73"/>
    <w:rsid w:val="00E30A34"/>
    <w:rsid w:val="00E31235"/>
    <w:rsid w:val="00E3220E"/>
    <w:rsid w:val="00E324B3"/>
    <w:rsid w:val="00E3339F"/>
    <w:rsid w:val="00E338D4"/>
    <w:rsid w:val="00E33C68"/>
    <w:rsid w:val="00E34EEB"/>
    <w:rsid w:val="00E3573A"/>
    <w:rsid w:val="00E3687C"/>
    <w:rsid w:val="00E44EB9"/>
    <w:rsid w:val="00E45BDC"/>
    <w:rsid w:val="00E4609C"/>
    <w:rsid w:val="00E46358"/>
    <w:rsid w:val="00E471DC"/>
    <w:rsid w:val="00E50EB4"/>
    <w:rsid w:val="00E52D83"/>
    <w:rsid w:val="00E532FC"/>
    <w:rsid w:val="00E559B4"/>
    <w:rsid w:val="00E55BB0"/>
    <w:rsid w:val="00E609E5"/>
    <w:rsid w:val="00E60F27"/>
    <w:rsid w:val="00E638FC"/>
    <w:rsid w:val="00E64D93"/>
    <w:rsid w:val="00E65EDB"/>
    <w:rsid w:val="00E66927"/>
    <w:rsid w:val="00E677B8"/>
    <w:rsid w:val="00E67FA1"/>
    <w:rsid w:val="00E7387D"/>
    <w:rsid w:val="00E73D53"/>
    <w:rsid w:val="00E75111"/>
    <w:rsid w:val="00E75A54"/>
    <w:rsid w:val="00E77296"/>
    <w:rsid w:val="00E86E58"/>
    <w:rsid w:val="00E87527"/>
    <w:rsid w:val="00E87EF7"/>
    <w:rsid w:val="00E907D7"/>
    <w:rsid w:val="00E93763"/>
    <w:rsid w:val="00E951CF"/>
    <w:rsid w:val="00E955A1"/>
    <w:rsid w:val="00E96664"/>
    <w:rsid w:val="00E96C4C"/>
    <w:rsid w:val="00EA0DD3"/>
    <w:rsid w:val="00EA2AAE"/>
    <w:rsid w:val="00EA2EC0"/>
    <w:rsid w:val="00EA353B"/>
    <w:rsid w:val="00EA427A"/>
    <w:rsid w:val="00EA6046"/>
    <w:rsid w:val="00EA723B"/>
    <w:rsid w:val="00EB6350"/>
    <w:rsid w:val="00EB687A"/>
    <w:rsid w:val="00EB7639"/>
    <w:rsid w:val="00EC04C0"/>
    <w:rsid w:val="00EC2475"/>
    <w:rsid w:val="00EC289F"/>
    <w:rsid w:val="00EC2F62"/>
    <w:rsid w:val="00EC62EB"/>
    <w:rsid w:val="00EC6E9F"/>
    <w:rsid w:val="00EC77EF"/>
    <w:rsid w:val="00ED16C3"/>
    <w:rsid w:val="00ED3A7B"/>
    <w:rsid w:val="00ED44F0"/>
    <w:rsid w:val="00ED4B09"/>
    <w:rsid w:val="00ED4B33"/>
    <w:rsid w:val="00ED5993"/>
    <w:rsid w:val="00ED7DD6"/>
    <w:rsid w:val="00EE060B"/>
    <w:rsid w:val="00EE1352"/>
    <w:rsid w:val="00EE15A1"/>
    <w:rsid w:val="00EE1A8D"/>
    <w:rsid w:val="00EE2A7C"/>
    <w:rsid w:val="00EE2C42"/>
    <w:rsid w:val="00EE341B"/>
    <w:rsid w:val="00EE4453"/>
    <w:rsid w:val="00EE51B4"/>
    <w:rsid w:val="00EE5FC8"/>
    <w:rsid w:val="00EE5FCE"/>
    <w:rsid w:val="00EE62A0"/>
    <w:rsid w:val="00EE6BBD"/>
    <w:rsid w:val="00EE6E1E"/>
    <w:rsid w:val="00EE705F"/>
    <w:rsid w:val="00EE71CF"/>
    <w:rsid w:val="00EE77E7"/>
    <w:rsid w:val="00EF0C16"/>
    <w:rsid w:val="00EF1462"/>
    <w:rsid w:val="00EF54FD"/>
    <w:rsid w:val="00F015FF"/>
    <w:rsid w:val="00F02B4B"/>
    <w:rsid w:val="00F05406"/>
    <w:rsid w:val="00F06E01"/>
    <w:rsid w:val="00F07843"/>
    <w:rsid w:val="00F07F0D"/>
    <w:rsid w:val="00F12D08"/>
    <w:rsid w:val="00F12E9D"/>
    <w:rsid w:val="00F13112"/>
    <w:rsid w:val="00F13B57"/>
    <w:rsid w:val="00F16FE6"/>
    <w:rsid w:val="00F213A4"/>
    <w:rsid w:val="00F21F9D"/>
    <w:rsid w:val="00F238BD"/>
    <w:rsid w:val="00F24992"/>
    <w:rsid w:val="00F27F7B"/>
    <w:rsid w:val="00F31208"/>
    <w:rsid w:val="00F32E78"/>
    <w:rsid w:val="00F32F2F"/>
    <w:rsid w:val="00F33F3F"/>
    <w:rsid w:val="00F34443"/>
    <w:rsid w:val="00F35A08"/>
    <w:rsid w:val="00F35BDD"/>
    <w:rsid w:val="00F35EF0"/>
    <w:rsid w:val="00F3781F"/>
    <w:rsid w:val="00F403FD"/>
    <w:rsid w:val="00F41E72"/>
    <w:rsid w:val="00F44A07"/>
    <w:rsid w:val="00F45BDF"/>
    <w:rsid w:val="00F46BDD"/>
    <w:rsid w:val="00F50300"/>
    <w:rsid w:val="00F5414B"/>
    <w:rsid w:val="00F56136"/>
    <w:rsid w:val="00F56E39"/>
    <w:rsid w:val="00F60D06"/>
    <w:rsid w:val="00F61C89"/>
    <w:rsid w:val="00F623E9"/>
    <w:rsid w:val="00F62792"/>
    <w:rsid w:val="00F62A2F"/>
    <w:rsid w:val="00F63951"/>
    <w:rsid w:val="00F63C86"/>
    <w:rsid w:val="00F64267"/>
    <w:rsid w:val="00F659E4"/>
    <w:rsid w:val="00F70143"/>
    <w:rsid w:val="00F73F28"/>
    <w:rsid w:val="00F75419"/>
    <w:rsid w:val="00F766BE"/>
    <w:rsid w:val="00F77EB9"/>
    <w:rsid w:val="00F80635"/>
    <w:rsid w:val="00F8115F"/>
    <w:rsid w:val="00F815D1"/>
    <w:rsid w:val="00F81E7E"/>
    <w:rsid w:val="00F81F0F"/>
    <w:rsid w:val="00F825F4"/>
    <w:rsid w:val="00F83176"/>
    <w:rsid w:val="00F83B80"/>
    <w:rsid w:val="00F861C7"/>
    <w:rsid w:val="00F87B59"/>
    <w:rsid w:val="00F92AA1"/>
    <w:rsid w:val="00F932DE"/>
    <w:rsid w:val="00F94A1C"/>
    <w:rsid w:val="00F960A9"/>
    <w:rsid w:val="00F963DD"/>
    <w:rsid w:val="00F9641A"/>
    <w:rsid w:val="00F97004"/>
    <w:rsid w:val="00FA0740"/>
    <w:rsid w:val="00FA2045"/>
    <w:rsid w:val="00FA254C"/>
    <w:rsid w:val="00FA3C9D"/>
    <w:rsid w:val="00FA5653"/>
    <w:rsid w:val="00FA626C"/>
    <w:rsid w:val="00FA7A66"/>
    <w:rsid w:val="00FB06D5"/>
    <w:rsid w:val="00FB0DF3"/>
    <w:rsid w:val="00FB1AA9"/>
    <w:rsid w:val="00FB300C"/>
    <w:rsid w:val="00FB4B5A"/>
    <w:rsid w:val="00FB5963"/>
    <w:rsid w:val="00FB5DAA"/>
    <w:rsid w:val="00FC04B9"/>
    <w:rsid w:val="00FC161A"/>
    <w:rsid w:val="00FC23D5"/>
    <w:rsid w:val="00FC4337"/>
    <w:rsid w:val="00FC4C1A"/>
    <w:rsid w:val="00FC628F"/>
    <w:rsid w:val="00FC6468"/>
    <w:rsid w:val="00FC6D49"/>
    <w:rsid w:val="00FD27D4"/>
    <w:rsid w:val="00FD4699"/>
    <w:rsid w:val="00FD4922"/>
    <w:rsid w:val="00FD6461"/>
    <w:rsid w:val="00FE0281"/>
    <w:rsid w:val="00FE30A5"/>
    <w:rsid w:val="00FE44D2"/>
    <w:rsid w:val="00FE7083"/>
    <w:rsid w:val="00FE7344"/>
    <w:rsid w:val="00FF019F"/>
    <w:rsid w:val="00FF1940"/>
    <w:rsid w:val="00FF1B2A"/>
    <w:rsid w:val="00FF2160"/>
    <w:rsid w:val="00FF2446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C239D8E4-4341-4E7D-8A38-8608D21C1D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Normal1">
    <w:name w:val="Normal1"/>
    <w:link w:val="normalChar"/>
    <w:rsid w:val="007D78C5"/>
    <w:pPr>
      <w:spacing w:line="276" w:lineRule="auto"/>
    </w:pPr>
    <w:rPr>
      <w:rFonts w:ascii="Arial" w:eastAsia="Arial" w:hAnsi="Arial" w:cs="Arial"/>
      <w:color w:val="000000"/>
      <w:sz w:val="22"/>
      <w:szCs w:val="22"/>
    </w:rPr>
  </w:style>
  <w:style w:type="character" w:customStyle="1" w:styleId="normalChar">
    <w:name w:val="normal Char"/>
    <w:link w:val="Normal1"/>
    <w:rsid w:val="007D78C5"/>
    <w:rPr>
      <w:rFonts w:ascii="Arial" w:eastAsia="Arial" w:hAnsi="Arial" w:cs="Arial"/>
      <w:color w:val="000000"/>
      <w:sz w:val="22"/>
      <w:szCs w:val="22"/>
    </w:rPr>
  </w:style>
  <w:style w:type="character" w:customStyle="1" w:styleId="st1">
    <w:name w:val="st1"/>
    <w:basedOn w:val="DefaultParagraphFont"/>
    <w:rsid w:val="00526B13"/>
  </w:style>
  <w:style w:type="paragraph" w:customStyle="1" w:styleId="EndNoteBibliographyTitle">
    <w:name w:val="EndNote Bibliography Title"/>
    <w:basedOn w:val="Normal"/>
    <w:link w:val="EndNoteBibliographyTitleChar"/>
    <w:rsid w:val="00954C8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54C8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54C8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54C8F"/>
    <w:rPr>
      <w:rFonts w:ascii="Calibri" w:hAnsi="Calibri" w:cs="Calibri"/>
      <w:noProof/>
      <w:color w:val="000000"/>
      <w:sz w:val="24"/>
      <w:szCs w:val="24"/>
    </w:rPr>
  </w:style>
  <w:style w:type="paragraph" w:customStyle="1" w:styleId="1">
    <w:name w:val="ปกติ1"/>
    <w:rsid w:val="00985A8D"/>
    <w:rPr>
      <w:rFonts w:ascii="TH Sarabun New" w:eastAsia="TH Sarabun New" w:hAnsi="TH Sarabun New" w:cs="TH Sarabun New"/>
      <w:color w:val="000000"/>
      <w:sz w:val="24"/>
      <w:szCs w:val="24"/>
      <w:lang w:bidi="th-TH"/>
    </w:rPr>
  </w:style>
  <w:style w:type="table" w:styleId="LightShading">
    <w:name w:val="Light Shading"/>
    <w:basedOn w:val="TableNormal"/>
    <w:uiPriority w:val="60"/>
    <w:rsid w:val="00985A8D"/>
    <w:rPr>
      <w:rFonts w:asciiTheme="minorHAnsi" w:eastAsiaTheme="minorHAnsi" w:hAnsiTheme="minorHAnsi" w:cstheme="minorBidi"/>
      <w:color w:val="000000" w:themeColor="text1" w:themeShade="BF"/>
      <w:sz w:val="22"/>
      <w:szCs w:val="28"/>
      <w:lang w:bidi="th-TH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st">
    <w:name w:val="st"/>
    <w:basedOn w:val="DefaultParagraphFont"/>
    <w:rsid w:val="001012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047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47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54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095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762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498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923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21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342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498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91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4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9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9841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0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51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112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382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011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713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574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858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vetwsp@ku.ac.th" TargetMode="External"/><Relationship Id="rId13" Type="http://schemas.openxmlformats.org/officeDocument/2006/relationships/hyperlink" Target="https://www.oie.int/wahis_2/public/wahid.php/Reviewreport/Review?page_refer=MapFullEventReport&amp;reportid=24809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oie.int/wahis_2/public/wahid.php/Reviewreport/Review?reportid=24033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oie.int/fileadmin/Home/eng/Internationa_Standard_Setting/docs/pdf/A_TiLV_disease_card.pdf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Pattarasuda.r@gmail.com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pamela.nicholson@vetsuisse.unibe.ch" TargetMode="External"/><Relationship Id="rId14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E82E44D-B584-0048-BEFC-85BE911A9AF6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E8334DB-68FB-4F95-B6BB-76CD03A97D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0</TotalTime>
  <Pages>20</Pages>
  <Words>12887</Words>
  <Characters>73460</Characters>
  <Application>Microsoft Office Word</Application>
  <DocSecurity>0</DocSecurity>
  <Lines>612</Lines>
  <Paragraphs>17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>VETSUISSE</Company>
  <LinksUpToDate>false</LinksUpToDate>
  <CharactersWithSpaces>8617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Nam Nguyen</cp:lastModifiedBy>
  <cp:revision>24</cp:revision>
  <cp:lastPrinted>2018-06-08T11:36:00Z</cp:lastPrinted>
  <dcterms:created xsi:type="dcterms:W3CDTF">2018-09-26T01:12:00Z</dcterms:created>
  <dcterms:modified xsi:type="dcterms:W3CDTF">2018-10-01T1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